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D8FC5A" w14:textId="59747771" w:rsidR="00306696" w:rsidRDefault="00306696" w:rsidP="00FF004E">
      <w:pPr>
        <w:pStyle w:val="NoSpacing"/>
        <w:jc w:val="both"/>
        <w:rPr>
          <w:rFonts w:ascii="Times New Roman" w:hAnsi="Times New Roman" w:cs="Times New Roman"/>
          <w:b/>
          <w:bCs/>
          <w:sz w:val="28"/>
          <w:szCs w:val="28"/>
        </w:rPr>
      </w:pPr>
      <w:r>
        <w:rPr>
          <w:rFonts w:ascii="Times New Roman" w:hAnsi="Times New Roman" w:cs="Times New Roman"/>
          <w:b/>
          <w:bCs/>
          <w:sz w:val="28"/>
          <w:szCs w:val="28"/>
        </w:rPr>
        <w:t xml:space="preserve">Review Article </w:t>
      </w:r>
    </w:p>
    <w:p w14:paraId="4E6AC51C" w14:textId="77777777" w:rsidR="00306696" w:rsidRDefault="00306696" w:rsidP="00FF004E">
      <w:pPr>
        <w:pStyle w:val="NoSpacing"/>
        <w:jc w:val="both"/>
        <w:rPr>
          <w:rFonts w:ascii="Times New Roman" w:hAnsi="Times New Roman" w:cs="Times New Roman"/>
          <w:b/>
          <w:bCs/>
          <w:sz w:val="28"/>
          <w:szCs w:val="28"/>
        </w:rPr>
      </w:pPr>
    </w:p>
    <w:p w14:paraId="432328BF" w14:textId="4625F29B" w:rsidR="00C95770" w:rsidRPr="00FF004E" w:rsidRDefault="000C53CA" w:rsidP="00FF004E">
      <w:pPr>
        <w:pStyle w:val="NoSpacing"/>
        <w:jc w:val="both"/>
        <w:rPr>
          <w:rFonts w:ascii="Times New Roman" w:hAnsi="Times New Roman" w:cs="Times New Roman"/>
          <w:b/>
          <w:bCs/>
          <w:sz w:val="28"/>
          <w:szCs w:val="28"/>
        </w:rPr>
      </w:pPr>
      <w:r w:rsidRPr="00FF004E">
        <w:rPr>
          <w:rFonts w:ascii="Times New Roman" w:hAnsi="Times New Roman" w:cs="Times New Roman"/>
          <w:b/>
          <w:bCs/>
          <w:sz w:val="28"/>
          <w:szCs w:val="28"/>
        </w:rPr>
        <w:t>Synergistic effects of combined chemical ad physiochemical on Sugar Liberation for Bioethanol Production</w:t>
      </w:r>
    </w:p>
    <w:p w14:paraId="2AA639D0" w14:textId="0CDD1BA3" w:rsidR="00C95770" w:rsidRPr="007B01ED" w:rsidRDefault="00B51552" w:rsidP="00B91474">
      <w:pPr>
        <w:pStyle w:val="Heading1"/>
        <w:numPr>
          <w:ilvl w:val="0"/>
          <w:numId w:val="0"/>
        </w:numPr>
        <w:spacing w:line="360" w:lineRule="auto"/>
        <w:jc w:val="both"/>
        <w:rPr>
          <w:rFonts w:ascii="Times New Roman" w:hAnsi="Times New Roman" w:cs="Times New Roman"/>
          <w:b/>
          <w:sz w:val="24"/>
          <w:szCs w:val="24"/>
        </w:rPr>
      </w:pPr>
      <w:r w:rsidRPr="007B01ED">
        <w:rPr>
          <w:rFonts w:ascii="Times New Roman" w:hAnsi="Times New Roman" w:cs="Times New Roman"/>
          <w:b/>
          <w:color w:val="auto"/>
          <w:sz w:val="24"/>
          <w:szCs w:val="24"/>
        </w:rPr>
        <w:t>Abstract</w:t>
      </w:r>
      <w:r w:rsidRPr="007B01ED">
        <w:rPr>
          <w:rFonts w:ascii="Times New Roman" w:hAnsi="Times New Roman" w:cs="Times New Roman"/>
          <w:b/>
          <w:sz w:val="24"/>
          <w:szCs w:val="24"/>
        </w:rPr>
        <w:tab/>
      </w:r>
    </w:p>
    <w:p w14:paraId="4139BB70" w14:textId="2C60EFEB" w:rsidR="00CC2B3C" w:rsidRPr="00EC382C" w:rsidRDefault="00CC2B3C" w:rsidP="00EC382C">
      <w:pPr>
        <w:pStyle w:val="NormalWeb"/>
        <w:spacing w:before="0" w:beforeAutospacing="0" w:after="0" w:afterAutospacing="0"/>
        <w:jc w:val="both"/>
      </w:pPr>
      <w:r w:rsidRPr="00EC382C">
        <w:t>This review paper explores the</w:t>
      </w:r>
      <w:r w:rsidR="008C0DBB" w:rsidRPr="00EC382C">
        <w:t xml:space="preserve"> synergistic effect</w:t>
      </w:r>
      <w:r w:rsidR="00FF004E">
        <w:t>s</w:t>
      </w:r>
      <w:r w:rsidR="008C0DBB" w:rsidRPr="00EC382C">
        <w:t xml:space="preserve"> of a chemical and physiochemical combinative pretreatment</w:t>
      </w:r>
      <w:r w:rsidR="006F4DA3">
        <w:t>, which includes</w:t>
      </w:r>
      <w:r w:rsidR="00EC382C">
        <w:t xml:space="preserve"> </w:t>
      </w:r>
      <w:r w:rsidR="00EC382C" w:rsidRPr="00EC382C">
        <w:t xml:space="preserve">microwave-assisted pretreatment, ultrasonic-assisted pretreatment and liquid-hot water (LHW) assisted pretreatment </w:t>
      </w:r>
      <w:r w:rsidR="00EC382C">
        <w:t>o</w:t>
      </w:r>
      <w:r w:rsidR="008C0DBB" w:rsidRPr="00EC382C">
        <w:t xml:space="preserve">n </w:t>
      </w:r>
      <w:r w:rsidR="00EC382C">
        <w:t xml:space="preserve">the fermentable sugar and </w:t>
      </w:r>
      <w:r w:rsidR="008C0DBB" w:rsidRPr="00EC382C">
        <w:t>bio</w:t>
      </w:r>
      <w:r w:rsidR="00EC382C">
        <w:t>ethanol</w:t>
      </w:r>
      <w:r w:rsidR="008C0DBB" w:rsidRPr="00EC382C">
        <w:t xml:space="preserve"> yield</w:t>
      </w:r>
      <w:r w:rsidR="00EC382C">
        <w:t xml:space="preserve"> from selected biomasses</w:t>
      </w:r>
      <w:r w:rsidRPr="00EC382C">
        <w:t xml:space="preserve">. Methods employed include assessing the </w:t>
      </w:r>
      <w:r w:rsidR="00EC382C">
        <w:t xml:space="preserve">delignification </w:t>
      </w:r>
      <w:r w:rsidRPr="00EC382C">
        <w:t xml:space="preserve">efficiency and </w:t>
      </w:r>
      <w:r w:rsidR="008C0DBB" w:rsidRPr="00EC382C">
        <w:t xml:space="preserve">the sugar </w:t>
      </w:r>
      <w:r w:rsidRPr="00EC382C">
        <w:t xml:space="preserve">yield of biomass </w:t>
      </w:r>
      <w:r w:rsidR="008C0DBB" w:rsidRPr="00EC382C">
        <w:t>from the different combinative methods</w:t>
      </w:r>
      <w:r w:rsidR="00EC382C">
        <w:t>.</w:t>
      </w:r>
      <w:r w:rsidR="008C0DBB" w:rsidRPr="00EC382C">
        <w:t xml:space="preserve"> </w:t>
      </w:r>
      <w:r w:rsidRPr="00EC382C">
        <w:t xml:space="preserve">The analysis also encompasses </w:t>
      </w:r>
      <w:r w:rsidR="008C0DBB" w:rsidRPr="00EC382C">
        <w:t xml:space="preserve">the </w:t>
      </w:r>
      <w:r w:rsidRPr="00EC382C">
        <w:t xml:space="preserve">evaluation of the economic viability of using </w:t>
      </w:r>
      <w:r w:rsidR="008C0DBB" w:rsidRPr="00EC382C">
        <w:t>the combinative pretreatment methods f</w:t>
      </w:r>
      <w:r w:rsidRPr="00EC382C">
        <w:t xml:space="preserve">or </w:t>
      </w:r>
      <w:r w:rsidR="008C0DBB" w:rsidRPr="00EC382C">
        <w:t>bio</w:t>
      </w:r>
      <w:r w:rsidR="00EC382C">
        <w:t>ethanol</w:t>
      </w:r>
      <w:r w:rsidR="008C0DBB" w:rsidRPr="00EC382C">
        <w:t xml:space="preserve"> </w:t>
      </w:r>
      <w:r w:rsidRPr="00EC382C">
        <w:t>production, along with an examination of its environmental impacts</w:t>
      </w:r>
      <w:r w:rsidR="00EC382C">
        <w:t>.</w:t>
      </w:r>
      <w:r w:rsidR="0053488A">
        <w:t xml:space="preserve"> </w:t>
      </w:r>
      <w:r w:rsidRPr="00EC382C">
        <w:t>Results demonstrate that</w:t>
      </w:r>
      <w:r w:rsidR="00844A05" w:rsidRPr="00EC382C">
        <w:t xml:space="preserve"> </w:t>
      </w:r>
      <w:r w:rsidR="00FF004E">
        <w:t>the</w:t>
      </w:r>
      <w:r w:rsidR="00844A05" w:rsidRPr="00EC382C">
        <w:t xml:space="preserve"> combinative pretreatment</w:t>
      </w:r>
      <w:r w:rsidRPr="00EC382C">
        <w:t xml:space="preserve"> has considerable potential for sustainable energy practices due to its </w:t>
      </w:r>
      <w:r w:rsidR="00844A05" w:rsidRPr="00EC382C">
        <w:t>synergistic effects</w:t>
      </w:r>
      <w:r w:rsidR="006F4DA3">
        <w:t>, leading to</w:t>
      </w:r>
      <w:r w:rsidR="008C78FB">
        <w:t xml:space="preserve"> </w:t>
      </w:r>
      <w:r w:rsidR="00844A05" w:rsidRPr="00EC382C">
        <w:t>reduction in pretreatment time</w:t>
      </w:r>
      <w:r w:rsidR="006F4DA3">
        <w:t xml:space="preserve">, </w:t>
      </w:r>
      <w:r w:rsidR="00844A05" w:rsidRPr="00EC382C">
        <w:t xml:space="preserve">low chemical consumption, </w:t>
      </w:r>
      <w:r w:rsidR="006F4DA3">
        <w:t>reduced temperature and heating power.</w:t>
      </w:r>
      <w:r w:rsidR="008C78FB">
        <w:t xml:space="preserve"> It was observed that with combinative pretreatment, a high fermentable sugar yield of up to 80% can be achieved on or before 240 min of expose to the pretreatment conditions.</w:t>
      </w:r>
      <w:r w:rsidR="00B5566E">
        <w:t xml:space="preserve"> The maximum exposure temperature and irradiation recorded was 200</w:t>
      </w:r>
      <w:r w:rsidR="00B5566E" w:rsidRPr="00B5566E">
        <w:rPr>
          <w:vertAlign w:val="superscript"/>
        </w:rPr>
        <w:t>o</w:t>
      </w:r>
      <w:r w:rsidR="00B5566E">
        <w:t>C and 320W respectively.</w:t>
      </w:r>
      <w:r w:rsidR="008C78FB">
        <w:t xml:space="preserve"> </w:t>
      </w:r>
      <w:r w:rsidRPr="00EC382C">
        <w:t xml:space="preserve">Despite challenges in cost competitiveness with </w:t>
      </w:r>
      <w:r w:rsidR="00844A05" w:rsidRPr="00EC382C">
        <w:t xml:space="preserve">the pretreatment equipment and the ecofriendly chemicals for the pretreatment, recycling of these green chemicals such as deep eutectic solvent, </w:t>
      </w:r>
      <w:r w:rsidRPr="00EC382C">
        <w:t>show</w:t>
      </w:r>
      <w:r w:rsidR="006F4DA3">
        <w:t>s</w:t>
      </w:r>
      <w:r w:rsidRPr="00EC382C">
        <w:t xml:space="preserve"> economic promise. Conclusively, </w:t>
      </w:r>
      <w:r w:rsidR="00844A05" w:rsidRPr="00EC382C">
        <w:t>chemo</w:t>
      </w:r>
      <w:r w:rsidR="00EC382C">
        <w:t>-</w:t>
      </w:r>
      <w:r w:rsidR="00844A05" w:rsidRPr="00EC382C">
        <w:t xml:space="preserve">physical combinative pretreatment </w:t>
      </w:r>
      <w:r w:rsidRPr="00EC382C">
        <w:t xml:space="preserve">presents a viable option for biomass energy, potentially playing a pivotal role in the biomass sector as the energy landscape shifts towards more sustainable solutions; although, </w:t>
      </w:r>
      <w:r w:rsidR="00844A05" w:rsidRPr="00EC382C">
        <w:t>the pretreatment conditions</w:t>
      </w:r>
      <w:r w:rsidRPr="00EC382C">
        <w:t xml:space="preserve"> need further addressing</w:t>
      </w:r>
      <w:r w:rsidR="00844A05" w:rsidRPr="00EC382C">
        <w:t xml:space="preserve"> through a robust </w:t>
      </w:r>
      <w:r w:rsidR="00EC382C" w:rsidRPr="00EC382C">
        <w:t xml:space="preserve">process </w:t>
      </w:r>
      <w:r w:rsidR="00844A05" w:rsidRPr="00EC382C">
        <w:t>optimization design.</w:t>
      </w:r>
    </w:p>
    <w:p w14:paraId="74828B4E" w14:textId="62A10483" w:rsidR="000950B5" w:rsidRPr="007B01ED" w:rsidRDefault="000950B5" w:rsidP="00B91474">
      <w:pPr>
        <w:pStyle w:val="NormalWeb"/>
        <w:spacing w:line="360" w:lineRule="auto"/>
        <w:jc w:val="both"/>
      </w:pPr>
      <w:r w:rsidRPr="007B01ED">
        <w:rPr>
          <w:rStyle w:val="Strong"/>
        </w:rPr>
        <w:t xml:space="preserve">Keywords: </w:t>
      </w:r>
      <w:r w:rsidRPr="007B01ED">
        <w:t>Pretreatment, Chemo-physicochemical, Microwave-assisted, Ultrasonic-assisted, Liquid-hot-water, Lignocellulose Biomass</w:t>
      </w:r>
      <w:r w:rsidR="00D66733">
        <w:t>, fermentable sugar yield, bioethanol yield.</w:t>
      </w:r>
    </w:p>
    <w:p w14:paraId="54A087C8" w14:textId="77777777" w:rsidR="00C95770" w:rsidRPr="00495BBA" w:rsidRDefault="00B51552" w:rsidP="006F7893">
      <w:pPr>
        <w:pStyle w:val="Heading1"/>
        <w:rPr>
          <w:rFonts w:ascii="Times New Roman" w:hAnsi="Times New Roman" w:cs="Times New Roman"/>
          <w:b/>
          <w:bCs/>
          <w:color w:val="auto"/>
          <w:sz w:val="24"/>
          <w:szCs w:val="24"/>
        </w:rPr>
      </w:pPr>
      <w:r w:rsidRPr="00495BBA">
        <w:rPr>
          <w:rFonts w:ascii="Times New Roman" w:hAnsi="Times New Roman" w:cs="Times New Roman"/>
          <w:b/>
          <w:bCs/>
          <w:color w:val="auto"/>
          <w:sz w:val="24"/>
          <w:szCs w:val="24"/>
        </w:rPr>
        <w:t>Introduction</w:t>
      </w:r>
    </w:p>
    <w:p w14:paraId="03DC7B6C" w14:textId="77777777" w:rsidR="00D66733" w:rsidRDefault="00D66733" w:rsidP="00B91474">
      <w:pPr>
        <w:spacing w:line="360" w:lineRule="auto"/>
        <w:jc w:val="both"/>
        <w:rPr>
          <w:rFonts w:ascii="Times New Roman" w:hAnsi="Times New Roman" w:cs="Times New Roman"/>
          <w:sz w:val="24"/>
          <w:szCs w:val="24"/>
        </w:rPr>
      </w:pPr>
      <w:r w:rsidRPr="00D66733">
        <w:rPr>
          <w:rFonts w:ascii="Times New Roman" w:hAnsi="Times New Roman" w:cs="Times New Roman"/>
          <w:sz w:val="24"/>
          <w:szCs w:val="24"/>
        </w:rPr>
        <w:t>Global warming, primarily driven by fossil fuel combustion, poses significant threats to human life and the environment due to increased greenhouse gas emissions, which raise Earth's average surface temperature. While fossil fuel reserves are depleting, biofuels offer a sustainable alternative with benefits like cost-effectiveness and lower emissions</w:t>
      </w:r>
      <w:r>
        <w:rPr>
          <w:rFonts w:ascii="Times New Roman" w:hAnsi="Times New Roman" w:cs="Times New Roman"/>
          <w:sz w:val="24"/>
          <w:szCs w:val="24"/>
        </w:rPr>
        <w:t xml:space="preserve"> </w:t>
      </w:r>
      <w:r w:rsidR="000950B5" w:rsidRPr="007B01ED">
        <w:rPr>
          <w:rFonts w:ascii="Times New Roman" w:hAnsi="Times New Roman" w:cs="Times New Roman"/>
          <w:sz w:val="24"/>
          <w:szCs w:val="24"/>
          <w:shd w:val="clear" w:color="auto" w:fill="FFFFFF"/>
        </w:rPr>
        <w:fldChar w:fldCharType="begin" w:fldLock="1"/>
      </w:r>
      <w:r w:rsidR="00EC7F7A">
        <w:rPr>
          <w:rFonts w:ascii="Times New Roman" w:hAnsi="Times New Roman" w:cs="Times New Roman"/>
          <w:sz w:val="24"/>
          <w:szCs w:val="24"/>
          <w:shd w:val="clear" w:color="auto" w:fill="FFFFFF"/>
        </w:rPr>
        <w:instrText>ADDIN CSL_CITATION {"citationItems":[{"id":"ITEM-1","itemData":{"DOI":"10.1016/B978-0-08-102426-3.00014-X","ISBN":"9780081024263","abstract":"Global warming and energy resource depletion have received widespread attention over the past several decades. Understanding the need for mitigating and adapting to current changes in the globe has led to the global urgency to develop and deploy sustainable fuel alternatives. Biofuels have been recognized as a viable energy alternative. They have the potential to mitigate current global warming and energy resource depletion issues. This chapter provides an in-depth examination of biofuels specific to different categories, characteristics, and analysis. Furthermore, the chapter also explores various biofuel production techniques that will explain the entire process of converting biomass to fuel. Further analysis of current policy in a Canadian context is also discussed.","author":[{"dropping-particle":"","family":"Dahman","given":"Yaser","non-dropping-particle":"","parse-names":false,"suffix":""},{"dropping-particle":"","family":"Syed","given":"Kashif","non-dropping-particle":"","parse-names":false,"suffix":""},{"dropping-particle":"","family":"Begum","given":"Sarkar","non-dropping-particle":"","parse-names":false,"suffix":""},{"dropping-particle":"","family":"Roy","given":"Pallavi","non-dropping-particle":"","parse-names":false,"suffix":""},{"dropping-particle":"","family":"Mohtasebi","given":"Banafsheh","non-dropping-particle":"","parse-names":false,"suffix":""}],"container-title":"Biomass, Biopolymer-Based Materials, and Bioenergy: Construction, Biomedical, and other Industrial Applications","id":"ITEM-1","issued":{"date-parts":[["2019"]]},"number-of-pages":"277-325","publisher":"Elsevier Ltd","title":"Biofuels: Their characteristics and analysis","type":"book"},"uris":["http://www.mendeley.com/documents/?uuid=75bb9abd-0f86-46bf-abf9-f4e03ae11a1e","http://www.mendeley.com/documents/?uuid=5e7c8b81-5abe-4158-b273-b133db3f4d6d"]}],"mendeley":{"formattedCitation":"(Dahman et al., 2019)","plainTextFormattedCitation":"(Dahman et al., 2019)","previouslyFormattedCitation":"[1]"},"properties":{"noteIndex":0},"schema":"https://github.com/citation-style-language/schema/raw/master/csl-citation.json"}</w:instrText>
      </w:r>
      <w:r w:rsidR="000950B5" w:rsidRPr="007B01ED">
        <w:rPr>
          <w:rFonts w:ascii="Times New Roman" w:hAnsi="Times New Roman" w:cs="Times New Roman"/>
          <w:sz w:val="24"/>
          <w:szCs w:val="24"/>
          <w:shd w:val="clear" w:color="auto" w:fill="FFFFFF"/>
        </w:rPr>
        <w:fldChar w:fldCharType="separate"/>
      </w:r>
      <w:r w:rsidR="00EC7F7A" w:rsidRPr="00EC7F7A">
        <w:rPr>
          <w:rFonts w:ascii="Times New Roman" w:hAnsi="Times New Roman" w:cs="Times New Roman"/>
          <w:noProof/>
          <w:sz w:val="24"/>
          <w:szCs w:val="24"/>
          <w:shd w:val="clear" w:color="auto" w:fill="FFFFFF"/>
        </w:rPr>
        <w:t>(Dahman et al., 2019)</w:t>
      </w:r>
      <w:r w:rsidR="000950B5" w:rsidRPr="007B01ED">
        <w:rPr>
          <w:rFonts w:ascii="Times New Roman" w:hAnsi="Times New Roman" w:cs="Times New Roman"/>
          <w:sz w:val="24"/>
          <w:szCs w:val="24"/>
          <w:shd w:val="clear" w:color="auto" w:fill="FFFFFF"/>
        </w:rPr>
        <w:fldChar w:fldCharType="end"/>
      </w:r>
      <w:r w:rsidR="000950B5" w:rsidRPr="007B01ED">
        <w:rPr>
          <w:rFonts w:ascii="Times New Roman" w:hAnsi="Times New Roman" w:cs="Times New Roman"/>
          <w:sz w:val="24"/>
          <w:szCs w:val="24"/>
          <w:shd w:val="clear" w:color="auto" w:fill="FFFFFF"/>
        </w:rPr>
        <w:t xml:space="preserve">. </w:t>
      </w:r>
      <w:r w:rsidRPr="00D66733">
        <w:rPr>
          <w:rFonts w:ascii="Times New Roman" w:hAnsi="Times New Roman" w:cs="Times New Roman"/>
          <w:sz w:val="24"/>
          <w:szCs w:val="24"/>
        </w:rPr>
        <w:t>Utilizing lignocellulose residues from agriculture for biofuel production not only supports renewable energy efforts but also mitigates environmental pollution</w:t>
      </w:r>
      <w:r w:rsidR="000950B5" w:rsidRPr="007B01ED">
        <w:rPr>
          <w:rFonts w:ascii="Times New Roman" w:hAnsi="Times New Roman" w:cs="Times New Roman"/>
          <w:sz w:val="24"/>
          <w:szCs w:val="24"/>
        </w:rPr>
        <w:t xml:space="preserve"> </w:t>
      </w:r>
      <w:r w:rsidR="000950B5" w:rsidRPr="007B01ED">
        <w:rPr>
          <w:rFonts w:ascii="Times New Roman" w:hAnsi="Times New Roman" w:cs="Times New Roman"/>
          <w:sz w:val="24"/>
          <w:szCs w:val="24"/>
          <w:shd w:val="clear" w:color="auto" w:fill="FFFFFF"/>
        </w:rPr>
        <w:fldChar w:fldCharType="begin" w:fldLock="1"/>
      </w:r>
      <w:r w:rsidR="00EC7F7A">
        <w:rPr>
          <w:rFonts w:ascii="Times New Roman" w:hAnsi="Times New Roman" w:cs="Times New Roman"/>
          <w:sz w:val="24"/>
          <w:szCs w:val="24"/>
          <w:shd w:val="clear" w:color="auto" w:fill="FFFFFF"/>
        </w:rPr>
        <w:instrText>ADDIN CSL_CITATION {"citationItems":[{"id":"ITEM-1","itemData":{"DOI":"10.51244/IJRSI","author":[{"dropping-particle":"","family":"Ojiabo","given":"Kenechukwu Theresa","non-dropping-particle":"","parse-names":false,"suffix":""},{"dropping-particle":"","family":"Etonyeama","given":"Onyemauche Eleazar","non-dropping-particle":"","parse-names":false,"suffix":""},{"dropping-particle":"","family":"Onyewudiala","given":"Julius Ibeawuchi","non-dropping-particle":"","parse-names":false,"suffix":""}],"id":"ITEM-1","issue":"2321","issued":{"date-parts":[["2024"]]},"page":"1289-1297","title":"A Comparative Study on the Effects of Chemical and Hydrothermal Pretreatment Methods on the Valorization of Lignocellulose Agricultural Waste ( Sugarcane Bagasse )","type":"article-journal","volume":"XI"},"uris":["http://www.mendeley.com/documents/?uuid=eed4aaf3-4109-4b31-a014-69112e4ef11d","http://www.mendeley.com/documents/?uuid=eb7d0fe0-e271-480f-997f-4911ace08b81"]}],"mendeley":{"formattedCitation":"(Ojiabo et al., 2024)","plainTextFormattedCitation":"(Ojiabo et al., 2024)","previouslyFormattedCitation":"[3]"},"properties":{"noteIndex":0},"schema":"https://github.com/citation-style-language/schema/raw/master/csl-citation.json"}</w:instrText>
      </w:r>
      <w:r w:rsidR="000950B5" w:rsidRPr="007B01ED">
        <w:rPr>
          <w:rFonts w:ascii="Times New Roman" w:hAnsi="Times New Roman" w:cs="Times New Roman"/>
          <w:sz w:val="24"/>
          <w:szCs w:val="24"/>
          <w:shd w:val="clear" w:color="auto" w:fill="FFFFFF"/>
        </w:rPr>
        <w:fldChar w:fldCharType="separate"/>
      </w:r>
      <w:r w:rsidR="00EC7F7A" w:rsidRPr="00EC7F7A">
        <w:rPr>
          <w:rFonts w:ascii="Times New Roman" w:hAnsi="Times New Roman" w:cs="Times New Roman"/>
          <w:noProof/>
          <w:sz w:val="24"/>
          <w:szCs w:val="24"/>
          <w:shd w:val="clear" w:color="auto" w:fill="FFFFFF"/>
        </w:rPr>
        <w:t>(Ojiabo et al., 2024)</w:t>
      </w:r>
      <w:r w:rsidR="000950B5" w:rsidRPr="007B01ED">
        <w:rPr>
          <w:rFonts w:ascii="Times New Roman" w:hAnsi="Times New Roman" w:cs="Times New Roman"/>
          <w:sz w:val="24"/>
          <w:szCs w:val="24"/>
          <w:shd w:val="clear" w:color="auto" w:fill="FFFFFF"/>
        </w:rPr>
        <w:fldChar w:fldCharType="end"/>
      </w:r>
      <w:r w:rsidR="000950B5" w:rsidRPr="007B01ED">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w:t>
      </w:r>
      <w:r w:rsidR="000950B5" w:rsidRPr="007B01ED">
        <w:rPr>
          <w:rFonts w:ascii="Times New Roman" w:hAnsi="Times New Roman" w:cs="Times New Roman"/>
          <w:sz w:val="24"/>
          <w:szCs w:val="24"/>
          <w:shd w:val="clear" w:color="auto" w:fill="FFFFFF"/>
        </w:rPr>
        <w:t xml:space="preserve">Biofuels have been produced from different sources, but lignocellulose biomass (LB) remains the </w:t>
      </w:r>
      <w:r w:rsidR="000950B5" w:rsidRPr="007B01ED">
        <w:rPr>
          <w:rFonts w:ascii="Times New Roman" w:hAnsi="Times New Roman" w:cs="Times New Roman"/>
          <w:sz w:val="24"/>
          <w:szCs w:val="24"/>
        </w:rPr>
        <w:t xml:space="preserve">most prevalent renewable biomass on earth. </w:t>
      </w:r>
    </w:p>
    <w:p w14:paraId="14EBBD1E" w14:textId="3C7791A3" w:rsidR="00D66733" w:rsidRPr="007B01ED" w:rsidRDefault="00D66733" w:rsidP="00B91474">
      <w:pPr>
        <w:spacing w:line="360" w:lineRule="auto"/>
        <w:jc w:val="both"/>
        <w:rPr>
          <w:rFonts w:ascii="Times New Roman" w:hAnsi="Times New Roman" w:cs="Times New Roman"/>
          <w:sz w:val="24"/>
          <w:szCs w:val="24"/>
        </w:rPr>
      </w:pPr>
      <w:r w:rsidRPr="00D66733">
        <w:rPr>
          <w:rFonts w:ascii="Times New Roman" w:hAnsi="Times New Roman" w:cs="Times New Roman"/>
          <w:sz w:val="24"/>
          <w:szCs w:val="24"/>
        </w:rPr>
        <w:lastRenderedPageBreak/>
        <w:t>LB's rigid structure, composed of cellulose, hemicellulose, and lignin, hinders its use for biofuel production. While biomass is a cost-effective energy source, extracting fermentable sugars is challenging due to this rigidity. Pretreatment modifies LB's structure by removing lignin and solubilizing holocellulose, enhancing hydrolysis rates. Effective pretreatment designs are crucial for cost-effective biomass processing, with various techniques available that can increase hydrolysis rates significantly, by three to ten times compared to untreated biomass</w:t>
      </w:r>
      <w:r>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44DB6">
        <w:rPr>
          <w:rFonts w:ascii="Times New Roman" w:hAnsi="Times New Roman" w:cs="Times New Roman"/>
          <w:sz w:val="24"/>
          <w:szCs w:val="24"/>
        </w:rPr>
        <w:instrText>ADDIN CSL_CITATION {"citationItems":[{"id":"ITEM-1","itemData":{"DOI":"10.5772/intechopen.8499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Nauman Aftab","given":"Muhammad","non-dropping-particle":"","parse-names":false,"suffix":""},{"dropping-particle":"","family":"Iqbal","given":"Irfana","non-dropping-particle":"","parse-names":false,"suffix":""},{"dropping-particle":"","family":"Riaz","given":"Fatima","non-dropping-particle":"","parse-names":false,"suffix":""},{"dropping-particle":"","family":"Karadag","given":"Ahmet","non-dropping-particle":"","parse-names":false,"suffix":""},{"dropping-particle":"","family":"Tabatabaei","given":"Meisam","non-dropping-particle":"","parse-names":false,"suffix":""}],"container-title":"Biomass for Bioenergy - Recent Trends and Future Challenges","id":"ITEM-1","issued":{"date-parts":[["2019"]]},"page":"1-24","title":"Different Pretreatment Methods of Lignocellulosic Biomass for Use in Biofuel Production","type":"article-journal"},"uris":["http://www.mendeley.com/documents/?uuid=b0cb98ec-5b14-4c7a-b17f-4c2b75149f03"]}],"mendeley":{"formattedCitation":"(Nauman Aftab et al., 2019)","manualFormatting":"(Nauman et al., 2019)","plainTextFormattedCitation":"(Nauman Aftab et al., 2019)","previouslyFormattedCitation":"[10]"},"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auman et al., 2019)</w:t>
      </w:r>
      <w:r w:rsidR="000D21BB">
        <w:rPr>
          <w:rFonts w:ascii="Times New Roman" w:hAnsi="Times New Roman" w:cs="Times New Roman"/>
          <w:sz w:val="24"/>
          <w:szCs w:val="24"/>
        </w:rPr>
        <w:fldChar w:fldCharType="end"/>
      </w:r>
      <w:r w:rsidR="000950B5" w:rsidRPr="007B01ED">
        <w:rPr>
          <w:rFonts w:ascii="Times New Roman" w:hAnsi="Times New Roman" w:cs="Times New Roman"/>
          <w:sz w:val="24"/>
          <w:szCs w:val="24"/>
        </w:rPr>
        <w:t>.</w:t>
      </w:r>
    </w:p>
    <w:p w14:paraId="1678413B" w14:textId="07B28A45" w:rsidR="00C95770" w:rsidRDefault="00D66733" w:rsidP="00B91474">
      <w:pPr>
        <w:spacing w:line="360" w:lineRule="auto"/>
        <w:jc w:val="both"/>
        <w:rPr>
          <w:rFonts w:ascii="Times New Roman" w:hAnsi="Times New Roman" w:cs="Times New Roman"/>
          <w:sz w:val="24"/>
          <w:szCs w:val="24"/>
        </w:rPr>
      </w:pPr>
      <w:r w:rsidRPr="00D66733">
        <w:rPr>
          <w:rFonts w:ascii="Times New Roman" w:hAnsi="Times New Roman" w:cs="Times New Roman"/>
          <w:sz w:val="24"/>
          <w:szCs w:val="24"/>
        </w:rPr>
        <w:t xml:space="preserve">Despite its effectiveness in enhancing sugar production, pretreatment methods may trigger the hydrolysis of inhibitory substances, resulting in the formation of harmful compounds like acetic and formic acids, as well as furfural derivatives, which can adversely affect ethanol-producing organisms. An ideal pretreatment method should not only be cost-effective but also decrease cellulose crystallinity and disrupt the strong bonds among the polymer components </w:t>
      </w:r>
      <w:r w:rsidR="00E6651B"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12-813766-6/00021-7","ISBN":"9780128137666","author":[{"dropping-particle":"","family":"Abud","given":"Ana K De Souza","non-dropping-particle":"","parse-names":false,"suffix":""},{"dropping-particle":"","family":"Silva","given":"Carlos E De Farias","non-dropping-particle":"","parse-names":false,"suffix":""}],"container-title":"Bioethanol Production from Food Crops","id":"ITEM-1","issued":{"date-parts":[["2019"]]},"number-of-pages":"417-443","publisher":"Elsevier Inc.","title":"Challenges and Perspectives to Improve the Production","type":"book"},"uris":["http://www.mendeley.com/documents/?uuid=1b56979e-bfc1-4f05-8964-6fcabbbb3589","http://www.mendeley.com/documents/?uuid=583acbde-aa82-46de-9ea6-a3263279bc9e"]}],"mendeley":{"formattedCitation":"(Abud &amp; Silva, 2019)","plainTextFormattedCitation":"(Abud &amp; Silva, 2019)","previouslyFormattedCitation":"[12]"},"properties":{"noteIndex":0},"schema":"https://github.com/citation-style-language/schema/raw/master/csl-citation.json"}</w:instrText>
      </w:r>
      <w:r w:rsidR="00E6651B"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bud &amp; Silva, 2019)</w:t>
      </w:r>
      <w:r w:rsidR="00E6651B" w:rsidRPr="007B01ED">
        <w:rPr>
          <w:rFonts w:ascii="Times New Roman" w:hAnsi="Times New Roman" w:cs="Times New Roman"/>
          <w:sz w:val="24"/>
          <w:szCs w:val="24"/>
        </w:rPr>
        <w:fldChar w:fldCharType="end"/>
      </w:r>
      <w:r w:rsidR="00E6651B" w:rsidRPr="007B01ED">
        <w:rPr>
          <w:rFonts w:ascii="Times New Roman" w:hAnsi="Times New Roman" w:cs="Times New Roman"/>
          <w:sz w:val="24"/>
          <w:szCs w:val="24"/>
        </w:rPr>
        <w:t xml:space="preserve">. Moreover, an optimal pretreatment process permit lower enzyme loading for effective hydrolysis, and support lignin and other compound recovery for further valorization </w:t>
      </w:r>
      <w:r w:rsidR="00E6651B"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2/cssc.201500282","ISSN":"1864564X","PMID":"26365899","abstract":"Lignocellulosic materials, such as forest, agriculture, and agroindustrial residues, are among the most important resources for biorefineries to provide fuels, chemicals, and materials in such a way to substitute for, at least in part, the role of petrochemistry in modern society. Most of these sustainable biorefinery products can be produced from plant polysaccharides (glucans, hemicelluloses, starch, and pectic materials) and lignin. In this scenario, cellulosic ethanol has been considered for decades as one of the most promising alternatives to mitigate fossil fuel dependence and carbon dioxide accumulation in the atmosphere. However, a pretreatment method is required to overcome the physical and chemical barriers that exist in the lignin-carbohydrate composite and to render most, if not all, of the plant cell wall components easily available for conversion into valuable products, including the fuel ethanol. Hence, pretreatment is a key step for an economically viable biorefinery. Successful pretreatment method must lead to partial or total separation of the lignocellulosic components, increasing the accessibility of holocellulose to enzymatic hydrolysis with the least inhibitory compounds being released for subsequent steps of enzymatic hydrolysis and fermentation. Each pretreatment technology has a different specificity against both carbohydrates and lignin and may or may not be efficient for different types of biomasses. Furthermore, it is also desirable to develop pretreatment methods with chemicals that are greener and effluent streams that have a lower impact on the environment. This paper provides an overview of the most important pretreatment methods available, including those that are based on the use of green solvents (supercritical fluids and ionic liquids). Minor adjustments, major effects: Lignocellulosic materials are among the most important resources for biorefineries to provide fuels, chemicals, and materials as substitutes for petrochemistry in modern society. An overview of the most important pretreatment methods available to date, including those that are based on the use of green solvents (supercritical fluids and ionic liquids).","author":[{"dropping-particle":"","family":"Silveira","given":"Marcos Henrique Luciano","non-dropping-particle":"","parse-names":false,"suffix":""},{"dropping-particle":"","family":"Morais","given":"Ana Rita C.","non-dropping-particle":"","parse-names":false,"suffix":""},{"dropping-particle":"","family":"Costa Lopes","given":"Andre M.","non-dropping-particle":"Da","parse-names":false,"suffix":""},{"dropping-particle":"","family":"Olekszyszen","given":"Drielly Nayara","non-dropping-particle":"","parse-names":false,"suffix":""},{"dropping-particle":"","family":"Bogel-Łukasik","given":"Rafał","non-dropping-particle":"","parse-names":false,"suffix":""},{"dropping-particle":"","family":"Andreaus","given":"Jürgen","non-dropping-particle":"","parse-names":false,"suffix":""},{"dropping-particle":"","family":"Pereira Ramos","given":"Luiz","non-dropping-particle":"","parse-names":false,"suffix":""}],"container-title":"ChemSusChem","id":"ITEM-1","issue":"20","issued":{"date-parts":[["2015"]]},"page":"3366-3390","title":"Current Pretreatment Technologies for the Development of Cellulosic Ethanol and Biorefineries","type":"article-journal","volume":"8"},"uris":["http://www.mendeley.com/documents/?uuid=2f4333b1-a2ab-40cd-9637-624a69c205f0","http://www.mendeley.com/documents/?uuid=d6586707-2ba0-415c-9818-005369c05f96"]},{"id":"ITEM-2","itemData":{"DOI":"10.1016/j.chemosphere.2021.131372","ISSN":"0045-6535","author":[{"dropping-particle":"","family":"Sarker","given":"Tumpa R","non-dropping-particle":"","parse-names":false,"suffix":""},{"dropping-particle":"","family":"Pattnaik","given":"Falguni","non-dropping-particle":"","parse-names":false,"suffix":""},{"dropping-particle":"","family":"Nanda","given":"Sonil","non-dropping-particle":"","parse-names":false,"suffix":""},{"dropping-particle":"","family":"Dalai","given":"Ajay K","non-dropping-particle":"","parse-names":false,"suffix":""},{"dropping-particle":"","family":"Meda","given":"Venkatesh","non-dropping-particle":"","parse-names":false,"suffix":""}],"container-title":"Chemosphere","id":"ITEM-2","issue":"June","issued":{"date-parts":[["2021"]]},"page":"131372","publisher":"Elsevier Ltd","title":"Chemosphere Hydrothermal pretreatment technologies for lignocellulosic biomass : A review of steam explosion and subcritical water hydrolysis","type":"article-journal","volume":"284"},"uris":["http://www.mendeley.com/documents/?uuid=0f13210e-0b01-486d-a72e-95541be443ea","http://www.mendeley.com/documents/?uuid=bb315b2e-e41d-40e2-90b0-38e59891d82b"]},{"id":"ITEM-3","itemData":{"DOI":"10.1016/B978-0-12-813766-6/00021-7","ISBN":"9780128137666","author":[{"dropping-particle":"","family":"Abud","given":"Ana K De Souza","non-dropping-particle":"","parse-names":false,"suffix":""},{"dropping-particle":"","family":"Silva","given":"Carlos E De Farias","non-dropping-particle":"","parse-names":false,"suffix":""}],"container-title":"Bioethanol Production from Food Crops","id":"ITEM-3","issued":{"date-parts":[["2019"]]},"number-of-pages":"417-443","publisher":"Elsevier Inc.","title":"Challenges and Perspectives to Improve the Production","type":"book"},"uris":["http://www.mendeley.com/documents/?uuid=583acbde-aa82-46de-9ea6-a3263279bc9e","http://www.mendeley.com/documents/?uuid=1b56979e-bfc1-4f05-8964-6fcabbbb3589"]},{"id":"ITEM-4","itemData":{"DOI":"10.5772/intechopen.8499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Nauman Aftab","given":"Muhammad","non-dropping-particle":"","parse-names":false,"suffix":""},{"dropping-particle":"","family":"Iqbal","given":"Irfana","non-dropping-particle":"","parse-names":false,"suffix":""},{"dropping-particle":"","family":"Riaz","given":"Fatima","non-dropping-particle":"","parse-names":false,"suffix":""},{"dropping-particle":"","family":"Karadag","given":"Ahmet","non-dropping-particle":"","parse-names":false,"suffix":""},{"dropping-particle":"","family":"Tabatabaei","given":"Meisam","non-dropping-particle":"","parse-names":false,"suffix":""}],"container-title":"Biomass for Bioenergy - Recent Trends and Future Challenges","id":"ITEM-4","issued":{"date-parts":[["2019"]]},"page":"1-24","title":"Different Pretreatment Methods of Lignocellulosic Biomass for Use in Biofuel Production","type":"article-journal"},"uris":["http://www.mendeley.com/documents/?uuid=27d5db0a-23b9-42c3-aab5-12830647f947","http://www.mendeley.com/documents/?uuid=b0cb98ec-5b14-4c7a-b17f-4c2b75149f03","http://www.mendeley.com/documents/?uuid=4e8c2957-e47b-4e8f-90f2-141b444867bd"]}],"mendeley":{"formattedCitation":"(Abud &amp; Silva, 2019; Nauman Aftab et al., 2019; Sarker et al., 2021; Silveira et al., 2015)","plainTextFormattedCitation":"(Abud &amp; Silva, 2019; Nauman Aftab et al., 2019; Sarker et al., 2021; Silveira et al., 2015)","previouslyFormattedCitation":"[10], [12], [13], [14]"},"properties":{"noteIndex":0},"schema":"https://github.com/citation-style-language/schema/raw/master/csl-citation.json"}</w:instrText>
      </w:r>
      <w:r w:rsidR="00E6651B"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bud &amp; Silva, 2019; Nauman Aftab et al., 2019; Sarker et al., 2021)</w:t>
      </w:r>
      <w:r w:rsidR="00E6651B" w:rsidRPr="007B01ED">
        <w:rPr>
          <w:rFonts w:ascii="Times New Roman" w:hAnsi="Times New Roman" w:cs="Times New Roman"/>
          <w:sz w:val="24"/>
          <w:szCs w:val="24"/>
        </w:rPr>
        <w:fldChar w:fldCharType="end"/>
      </w:r>
      <w:r w:rsidR="00E6651B" w:rsidRPr="007B01ED">
        <w:rPr>
          <w:rFonts w:ascii="Times New Roman" w:hAnsi="Times New Roman" w:cs="Times New Roman"/>
          <w:sz w:val="24"/>
          <w:szCs w:val="24"/>
        </w:rPr>
        <w:t xml:space="preserve">. The limitations </w:t>
      </w:r>
      <w:r>
        <w:rPr>
          <w:rFonts w:ascii="Times New Roman" w:hAnsi="Times New Roman" w:cs="Times New Roman"/>
          <w:sz w:val="24"/>
          <w:szCs w:val="24"/>
        </w:rPr>
        <w:t xml:space="preserve">of the </w:t>
      </w:r>
      <w:r w:rsidR="00E6651B" w:rsidRPr="007B01ED">
        <w:rPr>
          <w:rFonts w:ascii="Times New Roman" w:hAnsi="Times New Roman" w:cs="Times New Roman"/>
          <w:sz w:val="24"/>
          <w:szCs w:val="24"/>
        </w:rPr>
        <w:t xml:space="preserve">traditional pretreatment processes </w:t>
      </w:r>
      <w:r>
        <w:rPr>
          <w:rFonts w:ascii="Times New Roman" w:hAnsi="Times New Roman" w:cs="Times New Roman"/>
          <w:sz w:val="24"/>
          <w:szCs w:val="24"/>
        </w:rPr>
        <w:t xml:space="preserve">make them </w:t>
      </w:r>
      <w:r w:rsidR="00E6651B" w:rsidRPr="007B01ED">
        <w:rPr>
          <w:rFonts w:ascii="Times New Roman" w:hAnsi="Times New Roman" w:cs="Times New Roman"/>
          <w:sz w:val="24"/>
          <w:szCs w:val="24"/>
        </w:rPr>
        <w:t>inadequate</w:t>
      </w:r>
      <w:r>
        <w:rPr>
          <w:rFonts w:ascii="Times New Roman" w:hAnsi="Times New Roman" w:cs="Times New Roman"/>
          <w:sz w:val="24"/>
          <w:szCs w:val="24"/>
        </w:rPr>
        <w:t xml:space="preserve"> to</w:t>
      </w:r>
      <w:r w:rsidR="00E6651B" w:rsidRPr="007B01ED">
        <w:rPr>
          <w:rFonts w:ascii="Times New Roman" w:hAnsi="Times New Roman" w:cs="Times New Roman"/>
          <w:sz w:val="24"/>
          <w:szCs w:val="24"/>
        </w:rPr>
        <w:t xml:space="preserve"> meet</w:t>
      </w:r>
      <w:r>
        <w:rPr>
          <w:rFonts w:ascii="Times New Roman" w:hAnsi="Times New Roman" w:cs="Times New Roman"/>
          <w:sz w:val="24"/>
          <w:szCs w:val="24"/>
        </w:rPr>
        <w:t xml:space="preserve"> </w:t>
      </w:r>
      <w:r w:rsidR="00E6651B" w:rsidRPr="007B01ED">
        <w:rPr>
          <w:rFonts w:ascii="Times New Roman" w:hAnsi="Times New Roman" w:cs="Times New Roman"/>
          <w:sz w:val="24"/>
          <w:szCs w:val="24"/>
        </w:rPr>
        <w:t xml:space="preserve">the requirements for industrial adaptation </w:t>
      </w:r>
      <w:r w:rsidR="00E6651B"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chemosphere.2020.128523","ISSN":"0045-6535","author":[{"dropping-particle":"","family":"Haldar","given":"Dibyajyoti","non-dropping-particle":"","parse-names":false,"suffix":""},{"dropping-particle":"","family":"Purkait","given":"Mihir Kumar","non-dropping-particle":"","parse-names":false,"suffix":""}],"container-title":"Chemosphere","id":"ITEM-1","issued":{"date-parts":[["2021"]]},"page":"128523","publisher":"Elsevier Ltd","title":"Chemosphere A review on the environment-friendly emerging techniques for pretreatment of lignocellulosic biomass : Mechanistic insight and advancements","type":"article-journal","volume":"264"},"uris":["http://www.mendeley.com/documents/?uuid=61744922-f71c-4296-9825-66cb402f850c","http://www.mendeley.com/documents/?uuid=2110b40e-5903-4d59-927f-1f267dc76835"]}],"mendeley":{"formattedCitation":"(Haldar &amp; Purkait, 2021)","plainTextFormattedCitation":"(Haldar &amp; Purkait, 2021)","previouslyFormattedCitation":"[15]"},"properties":{"noteIndex":0},"schema":"https://github.com/citation-style-language/schema/raw/master/csl-citation.json"}</w:instrText>
      </w:r>
      <w:r w:rsidR="00E6651B"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Haldar &amp; Purkait, 2021)</w:t>
      </w:r>
      <w:r w:rsidR="00E6651B" w:rsidRPr="007B01ED">
        <w:rPr>
          <w:rFonts w:ascii="Times New Roman" w:hAnsi="Times New Roman" w:cs="Times New Roman"/>
          <w:sz w:val="24"/>
          <w:szCs w:val="24"/>
        </w:rPr>
        <w:fldChar w:fldCharType="end"/>
      </w:r>
      <w:r w:rsidR="00E6651B" w:rsidRPr="007B01ED">
        <w:rPr>
          <w:rFonts w:ascii="Times New Roman" w:hAnsi="Times New Roman" w:cs="Times New Roman"/>
          <w:sz w:val="24"/>
          <w:szCs w:val="24"/>
        </w:rPr>
        <w:t xml:space="preserve">. </w:t>
      </w:r>
    </w:p>
    <w:p w14:paraId="6C4F993E" w14:textId="77777777" w:rsidR="00340C91" w:rsidRDefault="00340C91" w:rsidP="00340C91">
      <w:pPr>
        <w:spacing w:line="360" w:lineRule="auto"/>
        <w:jc w:val="both"/>
        <w:rPr>
          <w:rFonts w:ascii="Times New Roman" w:hAnsi="Times New Roman" w:cs="Times New Roman"/>
          <w:sz w:val="24"/>
          <w:szCs w:val="24"/>
        </w:rPr>
      </w:pPr>
      <w:r w:rsidRPr="00340C91">
        <w:rPr>
          <w:rFonts w:ascii="Times New Roman" w:hAnsi="Times New Roman" w:cs="Times New Roman"/>
          <w:sz w:val="24"/>
          <w:szCs w:val="24"/>
        </w:rPr>
        <w:t>There is no single pretreatment universally effective for all biomass types</w:t>
      </w:r>
      <w:r>
        <w:rPr>
          <w:rFonts w:ascii="Times New Roman" w:hAnsi="Times New Roman" w:cs="Times New Roman"/>
          <w:sz w:val="24"/>
          <w:szCs w:val="24"/>
        </w:rPr>
        <w:t xml:space="preserve">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12-815936-1.00002-2","ISBN":"9780128159361","abstract":"Lignocellulosic biomass is one of the most important feedstocks for biorefining and biomanufacture. However, the biomass recalcitrance constructed by the hierarchy structure of the cell wall has become the main barrier for efficient saccharification of cellulose. Therefore lignocellulose must undergo pretreatment to increase cellulose digestibility. In this chapter, we have reviewed the methods used for biomass pretreatment and corresponding action models and mechanisms, focusing on physical, chemical, biological, and combined pretreatments. Each pretreatment has its own merits and drawbacks with regards to the pretreatment efficiency, formation of inhibitors to subsequent enzymatic hydrolysis and fermentation, energy consumption, and operation costs. It is recommended that to further improve the economic feasibility of the pretreatment, process integration with a full utilization of the biomass components should be considered.","author":[{"dropping-particle":"","family":"Zhang","given":"Jingzhi","non-dropping-particle":"","parse-names":false,"suffix":""},{"dropping-particle":"","family":"Zhou","given":"Haifeng","non-dropping-particle":"","parse-names":false,"suffix":""},{"dropping-particle":"","family":"Liu","given":"Dehua","non-dropping-particle":"","parse-names":false,"suffix":""},{"dropping-particle":"","family":"Zhao","given":"Xuebing","non-dropping-particle":"","parse-names":false,"suffix":""}],"container-title":"Lignocellulosic Biomass to Liquid Biofuels","id":"ITEM-1","issued":{"date-parts":[["2019"]]},"number-of-pages":"17-65","publisher":"INC","title":"Pretreatment of lignocellulosic biomass for efficient enzymatic saccharification of cellulose","type":"book"},"uris":["http://www.mendeley.com/documents/?uuid=831ee4de-c616-46de-a88f-7fdee8c7f42f","http://www.mendeley.com/documents/?uuid=6c23ddb1-6f95-405d-8aff-91cd7e9b25e7"]},{"id":"ITEM-2","itemData":{"DOI":"10.1016/j.biortech.2021.126195","ISSN":"0960-8524","author":[{"dropping-particle":"","family":"Ashokkumar","given":"Veeramuthu","non-dropping-particle":"","parse-names":false,"suffix":""},{"dropping-particle":"","family":"Venkatkarthick","given":"Radhakrishnan","non-dropping-particle":"","parse-names":false,"suffix":""},{"dropping-particle":"","family":"Jayashree","given":"Shanmugam","non-dropping-particle":"","parse-names":false,"suffix":""}],"container-title":"Bioresource Technology","id":"ITEM-2","issue":"PB","issued":{"date-parts":[["2022"]]},"page":"126195","publisher":"Elsevier Ltd","title":"Recent advances in lignocellulosic biomass for biofuels and value-added bioproducts - A critical review","type":"article-journal","volume":"344"},"uris":["http://www.mendeley.com/documents/?uuid=4890a069-ab05-415f-a09a-6594b096db34","http://www.mendeley.com/documents/?uuid=7fda587d-dd09-42b9-bb9d-309018434e96"]}],"mendeley":{"formattedCitation":"(Ashokkumar et al., 2022; J. Zhang et al., 2019)","plainTextFormattedCitation":"(Ashokkumar et al., 2022; J. Zhang et al., 2019)","previouslyFormattedCitation":"[16], [17]"},"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shokkumar et al., 2022; J. Zhang et al., 2019)</w:t>
      </w:r>
      <w:r w:rsidR="00B51552" w:rsidRPr="007B01ED">
        <w:rPr>
          <w:rFonts w:ascii="Times New Roman" w:hAnsi="Times New Roman" w:cs="Times New Roman"/>
          <w:sz w:val="24"/>
          <w:szCs w:val="24"/>
        </w:rPr>
        <w:fldChar w:fldCharType="end"/>
      </w:r>
      <w:r>
        <w:rPr>
          <w:rFonts w:ascii="Times New Roman" w:hAnsi="Times New Roman" w:cs="Times New Roman"/>
          <w:sz w:val="24"/>
          <w:szCs w:val="24"/>
        </w:rPr>
        <w:t>,</w:t>
      </w:r>
      <w:r w:rsidRPr="00340C91">
        <w:rPr>
          <w:rFonts w:ascii="Times New Roman" w:hAnsi="Times New Roman" w:cs="Times New Roman"/>
          <w:sz w:val="24"/>
          <w:szCs w:val="24"/>
        </w:rPr>
        <w:t xml:space="preserve"> and none are both economical and environmentally friendly</w:t>
      </w:r>
      <w:r>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DOI: http://dx.doi.org/10.15666/aeer/1601_225249","author":[{"dropping-particle":"","family":"TAYYAB","given":"M.","non-dropping-particle":"","parse-names":false,"suffix":""},{"dropping-particle":"","family":"NOMAN","given":"A.","non-dropping-particle":"","parse-names":false,"suffix":""},{"dropping-particle":"","family":"ISLAM","given":"W.","non-dropping-particle":"","parse-names":false,"suffix":""},{"dropping-particle":"","family":"WAHEED","given":"S.","non-dropping-particle":"","parse-names":false,"suffix":""},{"dropping-particle":"","family":"ARAFAT","given":"Y.","non-dropping-particle":"","parse-names":false,"suffix":""},{"dropping-particle":"","family":"ALI","given":"F.","non-dropping-particle":"","parse-names":false,"suffix":""},{"dropping-particle":"","family":"ZAYNAB","given":"M.","non-dropping-particle":"","parse-names":false,"suffix":""},{"dropping-particle":"","family":"LIN","given":"S.","non-dropping-particle":"","parse-names":false,"suffix":""},{"dropping-particle":"","family":"ZHANG","given":"H.1","non-dropping-particle":"","parse-names":false,"suffix":""},{"dropping-particle":"","family":"LIN","given":"W.","non-dropping-particle":"","parse-names":false,"suffix":""}],"container-title":"APPLIED ECOLOGY AND ENVIRONMENTAL RESEARCH","id":"ITEM-1","issue":"1","issued":{"date-parts":[["2018"]]},"page":"225-249","title":"BIOETHANOL PRODUCTION FROM LIGNOCELLULOSIC BIOMASS BY ENVIRONMENT-FRIENDLY PRETREATMENT METHODS : A REVIEW","type":"article-journal","volume":"16"},"uris":["http://www.mendeley.com/documents/?uuid=77ab7372-8c53-41f2-bdaf-2b3da0a9ef04"]}],"mendeley":{"formattedCitation":"(TAYYAB et al., 2018)","plainTextFormattedCitation":"(TAYYAB et al., 2018)","previouslyFormattedCitation":"[18]"},"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T</w:t>
      </w:r>
      <w:r w:rsidR="00E44DB6" w:rsidRPr="00EC7F7A">
        <w:rPr>
          <w:rFonts w:ascii="Times New Roman" w:hAnsi="Times New Roman" w:cs="Times New Roman"/>
          <w:noProof/>
          <w:sz w:val="24"/>
          <w:szCs w:val="24"/>
        </w:rPr>
        <w:t>ayyab</w:t>
      </w:r>
      <w:r w:rsidR="00EC7F7A" w:rsidRPr="00EC7F7A">
        <w:rPr>
          <w:rFonts w:ascii="Times New Roman" w:hAnsi="Times New Roman" w:cs="Times New Roman"/>
          <w:noProof/>
          <w:sz w:val="24"/>
          <w:szCs w:val="24"/>
        </w:rPr>
        <w:t xml:space="preserve"> et al., 2018)</w:t>
      </w:r>
      <w:r w:rsidR="000D21BB">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Hydrothermal pretreatment is suitable for low lignin biomass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12-823534-8.00009-0","ISBN":"978-0-12-823534-8","abstract":"Lignocellulosic biomass is not only cheap and abundantly available but also considered as a potential renewable resource for its ability to convert into a number of different value-added products. However, the complex network of biomass is a barrier toward its full scale commercial applicability. In view of that, pretreatment is considered a typical unit operation aimed at breaking down the external layer of lignin, making cellulose and hemicellulose accessible for further hydrolysis. In this chapter, several conventional pretreatment techniques including physical, chemical, physicochemical, and biological methods are discussed with the latest accomplishments. Further, the merits and disadvantages of several individual methods are highlighted to explore the selectivity of a particular pretreatment. Readers of this chapter will be benefitted after acquiring an indepth insight on the advancement in different conventional pretreatment methods.","author":[{"dropping-particle":"","family":"Purkait","given":"Mihir Kumar","non-dropping-particle":"","parse-names":false,"suffix":""},{"dropping-particle":"","family":"Haldar","given":"Dibyajyoti","non-dropping-particle":"","parse-names":false,"suffix":""}],"container-title":"Lignocellulosic Biomass to Value-Added Products","id":"ITEM-1","issued":{"date-parts":[["2021","1"]]},"page":"31-46","publisher":"Elsevier","title":"Conventional pretreatment methods of lignocellulosic biomass","type":"article-journal"},"uris":["http://www.mendeley.com/documents/?uuid=9301a3f8-52d9-3184-a15b-dedd8e1433b4","http://www.mendeley.com/documents/?uuid=e17661ca-d5c7-441d-83cf-6950f4990538"]}],"mendeley":{"formattedCitation":"(Purkait &amp; Haldar, 2021)","plainTextFormattedCitation":"(Purkait &amp; Haldar, 2021)","previouslyFormattedCitation":"[19]"},"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urkait &amp; Haldar, 2021)</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while biomass with high lignin is suitably pretreated with acid or alkaline. Other me</w:t>
      </w:r>
      <w:r w:rsidR="00514C38">
        <w:rPr>
          <w:rFonts w:ascii="Times New Roman" w:hAnsi="Times New Roman" w:cs="Times New Roman"/>
          <w:sz w:val="24"/>
          <w:szCs w:val="24"/>
        </w:rPr>
        <w:t xml:space="preserve">thods such as </w:t>
      </w:r>
      <w:proofErr w:type="spellStart"/>
      <w:r w:rsidR="00514C38">
        <w:rPr>
          <w:rFonts w:ascii="Times New Roman" w:hAnsi="Times New Roman" w:cs="Times New Roman"/>
          <w:sz w:val="24"/>
          <w:szCs w:val="24"/>
        </w:rPr>
        <w:t>organosolv</w:t>
      </w:r>
      <w:proofErr w:type="spellEnd"/>
      <w:r w:rsidR="00514C38">
        <w:rPr>
          <w:rFonts w:ascii="Times New Roman" w:hAnsi="Times New Roman" w:cs="Times New Roman"/>
          <w:sz w:val="24"/>
          <w:szCs w:val="24"/>
        </w:rPr>
        <w:t>, ionic-liquid, and deep-</w:t>
      </w:r>
      <w:r w:rsidR="00B51552" w:rsidRPr="007B01ED">
        <w:rPr>
          <w:rFonts w:ascii="Times New Roman" w:hAnsi="Times New Roman" w:cs="Times New Roman"/>
          <w:sz w:val="24"/>
          <w:szCs w:val="24"/>
        </w:rPr>
        <w:t>eutectic solvent, are</w:t>
      </w:r>
      <w:r w:rsidR="00514C38">
        <w:rPr>
          <w:rFonts w:ascii="Times New Roman" w:hAnsi="Times New Roman" w:cs="Times New Roman"/>
          <w:sz w:val="24"/>
          <w:szCs w:val="24"/>
        </w:rPr>
        <w:t xml:space="preserve"> suitable for biomass with </w:t>
      </w:r>
      <w:r w:rsidR="00B51552" w:rsidRPr="007B01ED">
        <w:rPr>
          <w:rFonts w:ascii="Times New Roman" w:hAnsi="Times New Roman" w:cs="Times New Roman"/>
          <w:sz w:val="24"/>
          <w:szCs w:val="24"/>
        </w:rPr>
        <w:t xml:space="preserve">low and high lignin </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TEB.2022.100957","ISSN":"2589-014X","abstract":"The combined effect of hydrothermal (HT) and deep eutectic solvent (DES) pretreatment on hemicellulose and lignin removal was studied to enhance cellulose digestibility during saccharification. The operating conditions (water loading and time) for HT pretreatment of sugarcane bagasse (SB) were optimized using response surface methodology (RSM). The SB optimum conditions were applied to other biomass with similar lignin and hemicellulose composition (rice straw (RS) and napier grass (NG)). The HT solids were further subjected to DES pretreatment using ChCl/LA (1:2). The pretreatment efficiency was compared between untreated, HT, ChCl/LA, and HT-ChCl/LA treated solids based on the glucose yield during saccharification. The hemicellulose recovery and delignification were higher in HT-ChCl/LA solids compared to HT and ChCl/LA solids. During saccharification (72 h) of HT- ChCl/LA solids, the glucose yield increased 3.1, 3.4, and 2.9-times for SB, RS, and NG, respectively. Hemicellulose and lignin obtained at different pretreatment stages could benefit the biorefineries.","author":[{"dropping-particle":"","family":"Gundupalli","given":"Marttin Paulraj","non-dropping-particle":"","parse-names":false,"suffix":""},{"dropping-particle":"","family":"Tantayotai","given":"Prapakorn","non-dropping-particle":"","parse-names":false,"suffix":""},{"dropping-particle":"","family":"Panakkal","given":"Elizabeth Jayex","non-dropping-particle":"","parse-names":false,"suffix":""},{"dropping-particle":"","family":"Chuetor","given":"Santi","non-dropping-particle":"","parse-names":false,"suffix":""},{"dropping-particle":"","family":"Kirdponpattara","given":"Suchata","non-dropping-particle":"","parse-names":false,"suffix":""},{"dropping-particle":"","family":"Thomas","given":"Anne Sahithi Somavarapu","non-dropping-particle":"","parse-names":false,"suffix":""},{"dropping-particle":"","family":"Sharma","given":"Brajendra K.","non-dropping-particle":"","parse-names":false,"suffix":""},{"dropping-particle":"","family":"Sriariyanun","given":"Malinee","non-dropping-particle":"","parse-names":false,"suffix":""}],"container-title":"Bioresource Technology Reports","id":"ITEM-1","issued":{"date-parts":[["2022","2"]]},"page":"100957","publisher":"Elsevier","title":"Hydrothermal pretreatment optimization and deep eutectic solvent pretreatment of lignocellulosic biomass: An integrated approach","type":"article-journal","volume":"17"},"uris":["http://www.mendeley.com/documents/?uuid=769f5b8c-72c5-4af0-a38f-adbe104ce854"]}],"mendeley":{"formattedCitation":"(Gundupalli, Tantayotai, et al., 2022)","manualFormatting":"(Gundupalli et al., 2022)","plainTextFormattedCitation":"(Gundupalli, Tantayotai, et al., 2022)","previouslyFormattedCitation":"[20]"},"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Gundupalli et al., 2022)</w:t>
      </w:r>
      <w:r w:rsidR="000D21BB">
        <w:rPr>
          <w:rFonts w:ascii="Times New Roman" w:hAnsi="Times New Roman" w:cs="Times New Roman"/>
          <w:sz w:val="24"/>
          <w:szCs w:val="24"/>
        </w:rPr>
        <w:fldChar w:fldCharType="end"/>
      </w:r>
      <w:r w:rsidR="000D21BB">
        <w:rPr>
          <w:rFonts w:ascii="Times New Roman" w:hAnsi="Times New Roman" w:cs="Times New Roman"/>
          <w:sz w:val="24"/>
          <w:szCs w:val="24"/>
        </w:rPr>
        <w:t xml:space="preserve">. </w:t>
      </w:r>
      <w:r w:rsidR="00B51552" w:rsidRPr="007B01ED">
        <w:rPr>
          <w:rFonts w:ascii="Times New Roman" w:hAnsi="Times New Roman" w:cs="Times New Roman"/>
          <w:sz w:val="24"/>
          <w:szCs w:val="24"/>
        </w:rPr>
        <w:t xml:space="preserve"> According to</w:t>
      </w:r>
      <w:r w:rsidR="000D21BB">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plainTextFormattedCitation":"(H. Xu et al., 2020)","previouslyFormattedCitation":"[21]"},"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Xu et al., 2020</w:t>
      </w:r>
      <w:r w:rsidR="00C2741E">
        <w:rPr>
          <w:rFonts w:ascii="Times New Roman" w:hAnsi="Times New Roman" w:cs="Times New Roman"/>
          <w:noProof/>
          <w:sz w:val="24"/>
          <w:szCs w:val="24"/>
        </w:rPr>
        <w:t xml:space="preserve">; </w:t>
      </w:r>
      <w:r w:rsidR="00C2741E" w:rsidRPr="007B01ED">
        <w:rPr>
          <w:rFonts w:ascii="Times New Roman" w:hAnsi="Times New Roman" w:cs="Times New Roman"/>
          <w:sz w:val="24"/>
          <w:szCs w:val="24"/>
        </w:rPr>
        <w:fldChar w:fldCharType="begin" w:fldLock="1"/>
      </w:r>
      <w:r w:rsidR="00C2741E">
        <w:rPr>
          <w:rFonts w:ascii="Times New Roman" w:hAnsi="Times New Roman" w:cs="Times New Roman"/>
          <w:sz w:val="24"/>
          <w:szCs w:val="24"/>
        </w:rPr>
        <w:instrText>ADDIN CSL_CITATION {"citationItems":[{"id":"ITEM-1","itemData":{"author":[{"dropping-particle":"","family":"Meenakshisundaram","given":"S","non-dropping-particle":"","parse-names":false,"suffix":""},{"dropping-particle":"","family":"Fayeulle","given":"A","non-dropping-particle":"","parse-names":false,"suffix":""},{"dropping-particle":"","family":"Leonard","given":"E","non-dropping-particle":"","parse-names":false,"suffix":""},{"dropping-particle":"","family":"Ceballos","given":"C","non-dropping-particle":"","parse-names":false,"suffix":""},{"dropping-particle":"","family":"Pauss","given":"A","non-dropping-particle":"","parse-names":false,"suffix":""}],"id":"ITEM-1","issue":"February","issued":{"date-parts":[["2021"]]},"publisher":"Elsevier Ltd","title":"Fiber degradation and carbohydrate production by combined biological and chemical / physicochemical pretreatment methods of lignocellulosic biomass – A review","type":"article-journal","volume":"331"},"uris":["http://www.mendeley.com/documents/?uuid=414d629e-8ec8-499f-b1af-1d44eccd8a9a","http://www.mendeley.com/documents/?uuid=74061b1f-107a-4e48-98e5-27dae1e0209f"]}],"mendeley":{"formattedCitation":"(Meenakshisundaram et al., 2021)","plainTextFormattedCitation":"(Meenakshisundaram et al., 2021)","previouslyFormattedCitation":"[25]"},"properties":{"noteIndex":0},"schema":"https://github.com/citation-style-language/schema/raw/master/csl-citation.json"}</w:instrText>
      </w:r>
      <w:r w:rsidR="00C2741E" w:rsidRPr="007B01ED">
        <w:rPr>
          <w:rFonts w:ascii="Times New Roman" w:hAnsi="Times New Roman" w:cs="Times New Roman"/>
          <w:sz w:val="24"/>
          <w:szCs w:val="24"/>
        </w:rPr>
        <w:fldChar w:fldCharType="separate"/>
      </w:r>
      <w:r w:rsidR="00C2741E" w:rsidRPr="00EC7F7A">
        <w:rPr>
          <w:rFonts w:ascii="Times New Roman" w:hAnsi="Times New Roman" w:cs="Times New Roman"/>
          <w:noProof/>
          <w:sz w:val="24"/>
          <w:szCs w:val="24"/>
        </w:rPr>
        <w:t>Meenakshisundaram et al., 2021</w:t>
      </w:r>
      <w:r w:rsidR="00C2741E" w:rsidRPr="007B01ED">
        <w:rPr>
          <w:rFonts w:ascii="Times New Roman" w:hAnsi="Times New Roman" w:cs="Times New Roman"/>
          <w:sz w:val="24"/>
          <w:szCs w:val="24"/>
        </w:rPr>
        <w:fldChar w:fldCharType="end"/>
      </w:r>
      <w:r w:rsidR="00297C9D">
        <w:rPr>
          <w:rFonts w:ascii="Times New Roman" w:hAnsi="Times New Roman" w:cs="Times New Roman"/>
          <w:sz w:val="24"/>
          <w:szCs w:val="24"/>
        </w:rPr>
        <w:t xml:space="preserve">: </w:t>
      </w:r>
      <w:r w:rsidR="00297C9D" w:rsidRPr="007B01ED">
        <w:rPr>
          <w:rFonts w:ascii="Times New Roman" w:hAnsi="Times New Roman" w:cs="Times New Roman"/>
          <w:sz w:val="24"/>
          <w:szCs w:val="24"/>
        </w:rPr>
        <w:fldChar w:fldCharType="begin" w:fldLock="1"/>
      </w:r>
      <w:r w:rsidR="00297C9D">
        <w:rPr>
          <w:rFonts w:ascii="Times New Roman" w:hAnsi="Times New Roman" w:cs="Times New Roman"/>
          <w:sz w:val="24"/>
          <w:szCs w:val="24"/>
        </w:rPr>
        <w:instrText>ADDIN CSL_CITATION {"citationItems":[{"id":"ITEM-1","itemData":{"DOI":"10.1016/bs.aibe.2017.03.001","ISSN":"24680125","abstract":"Lignocellulosic biomass has been considered as the second generation feedstock for biorefinery to produce biofuels and bio-based products. Bioconversion is one of the major pathways involved in the development of biorefinery. However, it is significantly hindered by the structural and chemical complexity of biomass, which makes cellulosic biofuel economically unfit. Fermentable sugars of biomass carbohydrates such as cellulose and hemicellulose necessary for fermentation are trapped inside the cross-linking structure of the lignocellulose. Therefore, pretreatment of biomass is always required to convert lignocellulosic biomass from its native form, in which it is recalcitrant to biodegradation by enzymatic and microbial attacks, into a form amenable to biodegradation. The pretreatment itself is one of key cost contributors to the economics of biofuels while it also affects the cost efficiency of the downstream bioconversion processes. As a result, extensive research has been done on pretreatment. This chapter reviews currently existing pretreatment methods including physical, chemical and biological pretreatment with the focus on the principles, advantages/disadvantages, characteristics and recent development. In addition, we also cover the impact of biomass structural and compositional features on the pretreatment, the current status and challenges of pretreatment research and the future research targets.","author":[{"dropping-particle":"","family":"Zheng","given":"Yi","non-dropping-particle":"","parse-names":false,"suffix":""},{"dropping-particle":"","family":"Shi","given":"Jian","non-dropping-particle":"","parse-names":false,"suffix":""},{"dropping-particle":"","family":"Tu","given":"Maobing","non-dropping-particle":"","parse-names":false,"suffix":""},{"dropping-particle":"","family":"Cheng","given":"Yu Shen","non-dropping-particle":"","parse-names":false,"suffix":""}],"container-title":"Advances in Bioenergy","id":"ITEM-1","issued":{"date-parts":[["2017"]]},"number-of-pages":"1-68","publisher":"Elsevier Ltd","title":"Principles and Development of Lignocellulosic Biomass Pretreatment for Biofuels","type":"book","volume":"2"},"uris":["http://www.mendeley.com/documents/?uuid=96bc04e3-f88b-4486-aa32-12dcc17f3f13","http://www.mendeley.com/documents/?uuid=284f020e-e888-4fd7-983f-871c55aa2f8a"]}],"mendeley":{"formattedCitation":"(Zheng et al., 2017)","plainTextFormattedCitation":"(Zheng et al., 2017)","previouslyFormattedCitation":"[23]"},"properties":{"noteIndex":0},"schema":"https://github.com/citation-style-language/schema/raw/master/csl-citation.json"}</w:instrText>
      </w:r>
      <w:r w:rsidR="00297C9D" w:rsidRPr="007B01ED">
        <w:rPr>
          <w:rFonts w:ascii="Times New Roman" w:hAnsi="Times New Roman" w:cs="Times New Roman"/>
          <w:sz w:val="24"/>
          <w:szCs w:val="24"/>
        </w:rPr>
        <w:fldChar w:fldCharType="separate"/>
      </w:r>
      <w:r w:rsidR="00297C9D" w:rsidRPr="00EC7F7A">
        <w:rPr>
          <w:rFonts w:ascii="Times New Roman" w:hAnsi="Times New Roman" w:cs="Times New Roman"/>
          <w:noProof/>
          <w:sz w:val="24"/>
          <w:szCs w:val="24"/>
        </w:rPr>
        <w:t>Zheng et al., 2017</w:t>
      </w:r>
      <w:r w:rsidR="00297C9D" w:rsidRPr="007B01ED">
        <w:rPr>
          <w:rFonts w:ascii="Times New Roman" w:hAnsi="Times New Roman" w:cs="Times New Roman"/>
          <w:sz w:val="24"/>
          <w:szCs w:val="24"/>
        </w:rPr>
        <w:fldChar w:fldCharType="end"/>
      </w:r>
      <w:r w:rsidR="00EC7F7A" w:rsidRPr="00EC7F7A">
        <w:rPr>
          <w:rFonts w:ascii="Times New Roman" w:hAnsi="Times New Roman" w:cs="Times New Roman"/>
          <w:noProof/>
          <w:sz w:val="24"/>
          <w:szCs w:val="24"/>
        </w:rPr>
        <w:t>)</w:t>
      </w:r>
      <w:r w:rsidR="00CF06EE">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w:t>
      </w:r>
      <w:r w:rsidR="00B51552" w:rsidRPr="007B01ED">
        <w:rPr>
          <w:rFonts w:ascii="Times New Roman" w:hAnsi="Times New Roman" w:cs="Times New Roman"/>
          <w:bCs/>
          <w:iCs/>
          <w:sz w:val="24"/>
          <w:szCs w:val="24"/>
        </w:rPr>
        <w:t xml:space="preserve">synergistic pretreatment </w:t>
      </w:r>
      <w:r w:rsidR="00297C9D" w:rsidRPr="007B01ED">
        <w:rPr>
          <w:rFonts w:ascii="Times New Roman" w:hAnsi="Times New Roman" w:cs="Times New Roman"/>
          <w:sz w:val="24"/>
          <w:szCs w:val="24"/>
        </w:rPr>
        <w:t>enhance enzymatic hydrolysis</w:t>
      </w:r>
      <w:r w:rsidR="009345C8">
        <w:rPr>
          <w:rFonts w:ascii="Times New Roman" w:hAnsi="Times New Roman" w:cs="Times New Roman"/>
          <w:sz w:val="24"/>
          <w:szCs w:val="24"/>
        </w:rPr>
        <w:t>. H</w:t>
      </w:r>
      <w:r w:rsidR="009345C8">
        <w:rPr>
          <w:rFonts w:ascii="Times New Roman" w:hAnsi="Times New Roman" w:cs="Times New Roman"/>
          <w:bCs/>
          <w:iCs/>
          <w:sz w:val="24"/>
          <w:szCs w:val="24"/>
        </w:rPr>
        <w:t xml:space="preserve">owever pretreatment order is an important consideration </w:t>
      </w:r>
      <w:r w:rsidR="009345C8" w:rsidRPr="007B01ED">
        <w:rPr>
          <w:rFonts w:ascii="Times New Roman" w:hAnsi="Times New Roman" w:cs="Times New Roman"/>
          <w:sz w:val="24"/>
          <w:szCs w:val="24"/>
        </w:rPr>
        <w:fldChar w:fldCharType="begin" w:fldLock="1"/>
      </w:r>
      <w:r w:rsidR="009345C8">
        <w:rPr>
          <w:rFonts w:ascii="Times New Roman" w:hAnsi="Times New Roman" w:cs="Times New Roman"/>
          <w:sz w:val="24"/>
          <w:szCs w:val="24"/>
        </w:rPr>
        <w:instrText>ADDIN CSL_CITATION {"citationItems":[{"id":"ITEM-1","itemData":{"DOI":"10.3390/applmicrobiol2040055","abstract":"Lignocellulosic biomass is a low-cost and environmentally-friendly resource that can be used to produce biofuels such as bioethanol and biogas, which are the leading candidates for the partial substitution of fossil fuels. However, the main challenge of using lignocellulosic materials for biofuel production is the low accessibility to cellulose for hydrolysis of enzymes and microorganisms, which can be overcome by pretreatment. Biological and chemical pretreatments have their own disadvantages, which could be reduced by combining the two methods. In this article, we review biological–chemical combined pretreatment strategies for biogas and bioethanol production. The synergy of fungal/enzyme–NaOH pretreatment is the only biological–chemical combination studied for biogas production and has proven to be effective. The use of enzyme, which is relatively expensive, has the advantage of hydrolysis efficiency compared to fungi. Nonetheless, there is vast scope for research and development of other chemical–biological combinations for biogas production. With respect to ethanol production, fungal–organosolv combination is widely studied and can achieve a maximum of 82% theoretical yield. Order of pretreatment is also important, as fungi may reduce the accessibility of cellulose made available by prior chemical strategies and suppress lignin degradation. The biofuel yield of similarly pretreated biomass can vary depending on the downstream process. Therefore, new strategies, such as bioaugmentation and genetically engineered strains, could help to further intensify biofuel yields.","author":[{"dropping-particle":"","family":"Meenakshisundaram","given":"Shruthi","non-dropping-particle":"","parse-names":false,"suffix":""},{"dropping-particle":"","family":"Fayeulle","given":"Antoine","non-dropping-particle":"","parse-names":false,"suffix":""},{"dropping-particle":"","family":"Léonard","given":"Estelle","non-dropping-particle":"","parse-names":false,"suffix":""},{"dropping-particle":"","family":"Ceballos","given":"Claire","non-dropping-particle":"","parse-names":false,"suffix":""},{"dropping-particle":"","family":"Liu","given":"Xiaojun","non-dropping-particle":"","parse-names":false,"suffix":""},{"dropping-particle":"","family":"Pauss","given":"André","non-dropping-particle":"","parse-names":false,"suffix":""}],"container-title":"Applied Microbiology","id":"ITEM-1","issue":"4","issued":{"date-parts":[["2022"]]},"page":"716-734","title":"Combined Biological and Chemical/Physicochemical Pretreatment Methods of Lignocellulosic Biomass for Bioethanol and Biomethane Energy Production—A Review","type":"article-journal","volume":"2"},"uris":["http://www.mendeley.com/documents/?uuid=398ab6d8-0095-4bd2-9aff-9cb070082e6d","http://www.mendeley.com/documents/?uuid=e96b64f7-60f9-410b-a6f1-91676caaa3bb"]}],"mendeley":{"formattedCitation":"(Meenakshisundaram et al., 2022)","plainTextFormattedCitation":"(Meenakshisundaram et al., 2022)","previouslyFormattedCitation":"[26]"},"properties":{"noteIndex":0},"schema":"https://github.com/citation-style-language/schema/raw/master/csl-citation.json"}</w:instrText>
      </w:r>
      <w:r w:rsidR="009345C8" w:rsidRPr="007B01ED">
        <w:rPr>
          <w:rFonts w:ascii="Times New Roman" w:hAnsi="Times New Roman" w:cs="Times New Roman"/>
          <w:sz w:val="24"/>
          <w:szCs w:val="24"/>
        </w:rPr>
        <w:fldChar w:fldCharType="separate"/>
      </w:r>
      <w:r w:rsidR="009345C8" w:rsidRPr="00EC7F7A">
        <w:rPr>
          <w:rFonts w:ascii="Times New Roman" w:hAnsi="Times New Roman" w:cs="Times New Roman"/>
          <w:noProof/>
          <w:sz w:val="24"/>
          <w:szCs w:val="24"/>
        </w:rPr>
        <w:t>(Meenakshisundaram et al., 2022)</w:t>
      </w:r>
      <w:r w:rsidR="009345C8" w:rsidRPr="007B01ED">
        <w:rPr>
          <w:rFonts w:ascii="Times New Roman" w:hAnsi="Times New Roman" w:cs="Times New Roman"/>
          <w:sz w:val="24"/>
          <w:szCs w:val="24"/>
        </w:rPr>
        <w:fldChar w:fldCharType="end"/>
      </w:r>
      <w:r w:rsidR="009345C8" w:rsidRPr="007B01ED">
        <w:rPr>
          <w:rFonts w:ascii="Times New Roman" w:hAnsi="Times New Roman" w:cs="Times New Roman"/>
          <w:sz w:val="24"/>
          <w:szCs w:val="24"/>
        </w:rPr>
        <w:t xml:space="preserve">. </w:t>
      </w:r>
      <w:r w:rsidR="009345C8">
        <w:rPr>
          <w:rFonts w:ascii="Times New Roman" w:hAnsi="Times New Roman" w:cs="Times New Roman"/>
          <w:bCs/>
          <w:iCs/>
          <w:sz w:val="24"/>
          <w:szCs w:val="24"/>
        </w:rPr>
        <w:t xml:space="preserve"> </w:t>
      </w:r>
      <w:r w:rsidR="00297C9D" w:rsidRPr="00297C9D">
        <w:rPr>
          <w:rFonts w:ascii="Times New Roman" w:hAnsi="Times New Roman" w:cs="Times New Roman"/>
          <w:sz w:val="24"/>
          <w:szCs w:val="24"/>
        </w:rPr>
        <w:t xml:space="preserve">Acid pretreatment is effective for hardwood and herbaceous biomass but ineffective for softwood. </w:t>
      </w:r>
    </w:p>
    <w:p w14:paraId="39029F18" w14:textId="36B6324E" w:rsidR="005B7040" w:rsidRDefault="00340C91" w:rsidP="00340C91">
      <w:pPr>
        <w:spacing w:line="360" w:lineRule="auto"/>
        <w:jc w:val="both"/>
        <w:rPr>
          <w:rFonts w:ascii="Times New Roman" w:hAnsi="Times New Roman" w:cs="Times New Roman"/>
          <w:sz w:val="24"/>
          <w:szCs w:val="24"/>
        </w:rPr>
      </w:pPr>
      <w:r w:rsidRPr="00340C91">
        <w:rPr>
          <w:rFonts w:ascii="Times New Roman" w:hAnsi="Times New Roman" w:cs="Times New Roman"/>
          <w:sz w:val="24"/>
          <w:szCs w:val="24"/>
        </w:rPr>
        <w:t xml:space="preserve">Biological pretreatment is inefficient and lengthy, whereas solvent pretreatment is energy-intensive and costly for solvent recovery. Alkali pretreatment is effective for hardwood, softwood, and agricultural residues but also expensive. Steam explosion enhances lignin removal and </w:t>
      </w:r>
      <w:r w:rsidRPr="00340C91">
        <w:rPr>
          <w:rFonts w:ascii="Times New Roman" w:hAnsi="Times New Roman" w:cs="Times New Roman"/>
          <w:sz w:val="24"/>
          <w:szCs w:val="24"/>
        </w:rPr>
        <w:lastRenderedPageBreak/>
        <w:t>hydrolysis efficiency, yet the process remains costly and requires improvements for economically viable biofuel and bio-product production</w:t>
      </w:r>
      <w:r>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39/D0RE00241K","author":[{"dropping-particle":"","family":"Shahrooz Rahmati, William Doherty, Deepak Dubal","given":"Luqman Atanda","non-dropping-particle":"","parse-names":false,"suffix":""},{"dropping-particle":"","family":"Lalehvash Moghaddam, Prashant Sonar, Volker Hessel","given":"Kostya (Ken) Ostrikov","non-dropping-particle":"","parse-names":false,"suffix":""}],"container-title":"Reaction Chemistry &amp; Engineering","id":"ITEM-1","issued":{"date-parts":[["2020"]]},"title":"Reaction Chemistry &amp; Engineering","type":"article-journal"},"uris":["http://www.mendeley.com/documents/?uuid=b4c4f18a-fe97-4a2c-9185-073693cb5aec"]}],"mendeley":{"formattedCitation":"(Shahrooz Rahmati, William Doherty, Deepak Dubal &amp; Lalehvash Moghaddam, Prashant Sonar, Volker Hessel, 2020)","manualFormatting":"(Shahrooz et al., 2020)","plainTextFormattedCitation":"(Shahrooz Rahmati, William Doherty, Deepak Dubal &amp; Lalehvash Moghaddam, Prashant Sonar, Volker Hessel, 2020)","previouslyFormattedCitation":"[24]"},"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 xml:space="preserve">(Shahrooz </w:t>
      </w:r>
      <w:r w:rsidR="003E7CCA">
        <w:rPr>
          <w:rFonts w:ascii="Times New Roman" w:hAnsi="Times New Roman" w:cs="Times New Roman"/>
          <w:noProof/>
          <w:sz w:val="24"/>
          <w:szCs w:val="24"/>
        </w:rPr>
        <w:t xml:space="preserve">et al., </w:t>
      </w:r>
      <w:r w:rsidR="00EC7F7A" w:rsidRPr="00EC7F7A">
        <w:rPr>
          <w:rFonts w:ascii="Times New Roman" w:hAnsi="Times New Roman" w:cs="Times New Roman"/>
          <w:noProof/>
          <w:sz w:val="24"/>
          <w:szCs w:val="24"/>
        </w:rPr>
        <w:t>2020)</w:t>
      </w:r>
      <w:r w:rsidR="00CF06EE">
        <w:rPr>
          <w:rFonts w:ascii="Times New Roman" w:hAnsi="Times New Roman" w:cs="Times New Roman"/>
          <w:sz w:val="24"/>
          <w:szCs w:val="24"/>
        </w:rPr>
        <w:fldChar w:fldCharType="end"/>
      </w:r>
      <w:r w:rsidR="00CF06EE">
        <w:rPr>
          <w:rFonts w:ascii="Times New Roman" w:hAnsi="Times New Roman" w:cs="Times New Roman"/>
          <w:sz w:val="24"/>
          <w:szCs w:val="24"/>
        </w:rPr>
        <w:t>.</w:t>
      </w:r>
    </w:p>
    <w:p w14:paraId="35C9D17E" w14:textId="4E06B3AA" w:rsidR="005B7040" w:rsidRPr="005B7040" w:rsidRDefault="005B7040" w:rsidP="00B91474">
      <w:pPr>
        <w:tabs>
          <w:tab w:val="left" w:pos="7013"/>
        </w:tabs>
        <w:spacing w:after="0" w:line="360" w:lineRule="auto"/>
        <w:jc w:val="both"/>
        <w:rPr>
          <w:rFonts w:ascii="Times New Roman" w:hAnsi="Times New Roman" w:cs="Times New Roman"/>
          <w:sz w:val="24"/>
          <w:szCs w:val="24"/>
        </w:rPr>
      </w:pPr>
      <w:r w:rsidRPr="005B7040">
        <w:rPr>
          <w:rFonts w:ascii="Times New Roman" w:hAnsi="Times New Roman" w:cs="Times New Roman"/>
          <w:sz w:val="24"/>
          <w:szCs w:val="24"/>
        </w:rPr>
        <w:t xml:space="preserve">This review paper discusses the utilization of different chemo-physiochemical combinative pretreatment methods and their efficiency in the pretreatment of LB prior to enzymatic hydrolysis. It specifically discussed combinative microwave, ultrasonic </w:t>
      </w:r>
      <w:r w:rsidR="00B1722F" w:rsidRPr="005B7040">
        <w:rPr>
          <w:rFonts w:ascii="Times New Roman" w:hAnsi="Times New Roman" w:cs="Times New Roman"/>
          <w:sz w:val="24"/>
          <w:szCs w:val="24"/>
        </w:rPr>
        <w:t>combinative</w:t>
      </w:r>
      <w:r w:rsidRPr="005B7040">
        <w:rPr>
          <w:rFonts w:ascii="Times New Roman" w:hAnsi="Times New Roman" w:cs="Times New Roman"/>
          <w:sz w:val="24"/>
          <w:szCs w:val="24"/>
        </w:rPr>
        <w:t xml:space="preserve"> and LHW-assisted pretreatment method. The influence of </w:t>
      </w:r>
      <w:r w:rsidR="00514C38">
        <w:rPr>
          <w:rFonts w:ascii="Times New Roman" w:hAnsi="Times New Roman" w:cs="Times New Roman"/>
          <w:sz w:val="24"/>
          <w:szCs w:val="24"/>
        </w:rPr>
        <w:t xml:space="preserve">various </w:t>
      </w:r>
      <w:r w:rsidRPr="005B7040">
        <w:rPr>
          <w:rFonts w:ascii="Times New Roman" w:hAnsi="Times New Roman" w:cs="Times New Roman"/>
          <w:sz w:val="24"/>
          <w:szCs w:val="24"/>
        </w:rPr>
        <w:t>factors</w:t>
      </w:r>
      <w:r w:rsidR="00514C38">
        <w:rPr>
          <w:rFonts w:ascii="Times New Roman" w:hAnsi="Times New Roman" w:cs="Times New Roman"/>
          <w:sz w:val="24"/>
          <w:szCs w:val="24"/>
        </w:rPr>
        <w:t xml:space="preserve"> of </w:t>
      </w:r>
      <w:r w:rsidR="00514C38" w:rsidRPr="005B7040">
        <w:rPr>
          <w:rFonts w:ascii="Times New Roman" w:hAnsi="Times New Roman" w:cs="Times New Roman"/>
          <w:sz w:val="24"/>
          <w:szCs w:val="24"/>
        </w:rPr>
        <w:t>pretreatment</w:t>
      </w:r>
      <w:r w:rsidRPr="005B7040">
        <w:rPr>
          <w:rFonts w:ascii="Times New Roman" w:hAnsi="Times New Roman" w:cs="Times New Roman"/>
          <w:sz w:val="24"/>
          <w:szCs w:val="24"/>
        </w:rPr>
        <w:t xml:space="preserve"> on the sugar yield, </w:t>
      </w:r>
      <w:r w:rsidR="00514C38">
        <w:rPr>
          <w:rFonts w:ascii="Times New Roman" w:hAnsi="Times New Roman" w:cs="Times New Roman"/>
          <w:sz w:val="24"/>
          <w:szCs w:val="24"/>
        </w:rPr>
        <w:t xml:space="preserve">such as </w:t>
      </w:r>
      <w:r w:rsidRPr="005B7040">
        <w:rPr>
          <w:rFonts w:ascii="Times New Roman" w:hAnsi="Times New Roman" w:cs="Times New Roman"/>
          <w:sz w:val="24"/>
          <w:szCs w:val="24"/>
        </w:rPr>
        <w:t>cost, production of secondary products, and the environment w</w:t>
      </w:r>
      <w:r w:rsidR="00A507F2">
        <w:rPr>
          <w:rFonts w:ascii="Times New Roman" w:hAnsi="Times New Roman" w:cs="Times New Roman"/>
          <w:sz w:val="24"/>
          <w:szCs w:val="24"/>
        </w:rPr>
        <w:t>ere</w:t>
      </w:r>
      <w:r w:rsidRPr="005B7040">
        <w:rPr>
          <w:rFonts w:ascii="Times New Roman" w:hAnsi="Times New Roman" w:cs="Times New Roman"/>
          <w:sz w:val="24"/>
          <w:szCs w:val="24"/>
        </w:rPr>
        <w:t xml:space="preserve"> discussed and compared. Finally, preferred methods for different scenarios were established based on the findings from existing literature. Fig</w:t>
      </w:r>
      <w:r w:rsidR="00CB5121">
        <w:rPr>
          <w:rFonts w:ascii="Times New Roman" w:hAnsi="Times New Roman" w:cs="Times New Roman"/>
          <w:sz w:val="24"/>
          <w:szCs w:val="24"/>
        </w:rPr>
        <w:t>.</w:t>
      </w:r>
      <w:r w:rsidRPr="005B7040">
        <w:rPr>
          <w:rFonts w:ascii="Times New Roman" w:hAnsi="Times New Roman" w:cs="Times New Roman"/>
          <w:sz w:val="24"/>
          <w:szCs w:val="24"/>
        </w:rPr>
        <w:t xml:space="preserve"> </w:t>
      </w:r>
      <w:r w:rsidR="00512812">
        <w:rPr>
          <w:rFonts w:ascii="Times New Roman" w:hAnsi="Times New Roman" w:cs="Times New Roman"/>
          <w:sz w:val="24"/>
          <w:szCs w:val="24"/>
        </w:rPr>
        <w:t>1</w:t>
      </w:r>
      <w:r w:rsidR="00514C38">
        <w:rPr>
          <w:rFonts w:ascii="Times New Roman" w:hAnsi="Times New Roman" w:cs="Times New Roman"/>
          <w:sz w:val="24"/>
          <w:szCs w:val="24"/>
        </w:rPr>
        <w:t xml:space="preserve"> represent</w:t>
      </w:r>
      <w:r w:rsidR="00A507F2">
        <w:rPr>
          <w:rFonts w:ascii="Times New Roman" w:hAnsi="Times New Roman" w:cs="Times New Roman"/>
          <w:sz w:val="24"/>
          <w:szCs w:val="24"/>
        </w:rPr>
        <w:t>s</w:t>
      </w:r>
      <w:r w:rsidR="00514C38">
        <w:rPr>
          <w:rFonts w:ascii="Times New Roman" w:hAnsi="Times New Roman" w:cs="Times New Roman"/>
          <w:sz w:val="24"/>
          <w:szCs w:val="24"/>
        </w:rPr>
        <w:t xml:space="preserve"> </w:t>
      </w:r>
      <w:r w:rsidRPr="005B7040">
        <w:rPr>
          <w:rFonts w:ascii="Times New Roman" w:hAnsi="Times New Roman" w:cs="Times New Roman"/>
          <w:sz w:val="24"/>
          <w:szCs w:val="24"/>
        </w:rPr>
        <w:t>the overall review</w:t>
      </w:r>
      <w:r>
        <w:rPr>
          <w:rFonts w:ascii="Times New Roman" w:hAnsi="Times New Roman" w:cs="Times New Roman"/>
          <w:sz w:val="24"/>
          <w:szCs w:val="24"/>
        </w:rPr>
        <w:t>.</w:t>
      </w:r>
    </w:p>
    <w:p w14:paraId="2D4CA28F" w14:textId="77777777" w:rsidR="00C95770" w:rsidRDefault="00C95770" w:rsidP="00B91474">
      <w:pPr>
        <w:tabs>
          <w:tab w:val="left" w:pos="7013"/>
        </w:tabs>
        <w:spacing w:after="0" w:line="360" w:lineRule="auto"/>
        <w:jc w:val="both"/>
        <w:rPr>
          <w:rFonts w:ascii="Times New Roman" w:hAnsi="Times New Roman" w:cs="Times New Roman"/>
          <w:bCs/>
          <w:iCs/>
          <w:sz w:val="24"/>
          <w:szCs w:val="24"/>
        </w:rPr>
      </w:pPr>
    </w:p>
    <w:p w14:paraId="16F7CA7C" w14:textId="77777777" w:rsidR="00512812" w:rsidRDefault="00512812" w:rsidP="00B91474">
      <w:pPr>
        <w:tabs>
          <w:tab w:val="left" w:pos="7013"/>
        </w:tabs>
        <w:spacing w:after="0" w:line="360" w:lineRule="auto"/>
        <w:jc w:val="both"/>
        <w:rPr>
          <w:rFonts w:ascii="Times New Roman" w:hAnsi="Times New Roman" w:cs="Times New Roman"/>
          <w:bCs/>
          <w:iCs/>
          <w:sz w:val="24"/>
          <w:szCs w:val="24"/>
        </w:rPr>
      </w:pPr>
    </w:p>
    <w:p w14:paraId="0F4D7468" w14:textId="297771E7" w:rsidR="00512812" w:rsidRDefault="00512812" w:rsidP="00B91474">
      <w:pPr>
        <w:tabs>
          <w:tab w:val="left" w:pos="7013"/>
        </w:tabs>
        <w:spacing w:after="0" w:line="360" w:lineRule="auto"/>
        <w:jc w:val="both"/>
        <w:rPr>
          <w:rFonts w:ascii="Times New Roman" w:hAnsi="Times New Roman" w:cs="Times New Roman"/>
          <w:bCs/>
          <w:iCs/>
          <w:sz w:val="24"/>
          <w:szCs w:val="24"/>
        </w:rPr>
      </w:pPr>
      <w:r w:rsidRPr="005F5895">
        <w:rPr>
          <w:rFonts w:ascii="Times New Roman" w:hAnsi="Times New Roman" w:cs="Times New Roman"/>
          <w:noProof/>
          <w:sz w:val="24"/>
          <w:szCs w:val="24"/>
        </w:rPr>
        <w:lastRenderedPageBreak/>
        <w:drawing>
          <wp:inline distT="0" distB="0" distL="0" distR="0" wp14:anchorId="665986A1" wp14:editId="138EB4EB">
            <wp:extent cx="5023444" cy="7040880"/>
            <wp:effectExtent l="0" t="0" r="6350" b="7620"/>
            <wp:docPr id="214577049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70493"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023444" cy="7040880"/>
                    </a:xfrm>
                    <a:prstGeom prst="rect">
                      <a:avLst/>
                    </a:prstGeom>
                    <a:noFill/>
                    <a:ln>
                      <a:noFill/>
                    </a:ln>
                  </pic:spPr>
                </pic:pic>
              </a:graphicData>
            </a:graphic>
          </wp:inline>
        </w:drawing>
      </w:r>
    </w:p>
    <w:p w14:paraId="74E151E8" w14:textId="7D848E80" w:rsidR="009079E4" w:rsidRPr="005F5895" w:rsidRDefault="009079E4" w:rsidP="009079E4">
      <w:pPr>
        <w:spacing w:line="360" w:lineRule="auto"/>
        <w:ind w:firstLine="432"/>
        <w:jc w:val="both"/>
        <w:rPr>
          <w:rFonts w:ascii="Times New Roman" w:hAnsi="Times New Roman" w:cs="Times New Roman"/>
          <w:sz w:val="24"/>
          <w:szCs w:val="24"/>
        </w:rPr>
      </w:pPr>
      <w:r w:rsidRPr="005F5895">
        <w:rPr>
          <w:rFonts w:ascii="Times New Roman" w:hAnsi="Times New Roman" w:cs="Times New Roman"/>
          <w:sz w:val="24"/>
          <w:szCs w:val="24"/>
        </w:rPr>
        <w:t xml:space="preserve">Figure </w:t>
      </w:r>
      <w:r>
        <w:rPr>
          <w:rFonts w:ascii="Times New Roman" w:hAnsi="Times New Roman" w:cs="Times New Roman"/>
          <w:sz w:val="24"/>
          <w:szCs w:val="24"/>
        </w:rPr>
        <w:t>1</w:t>
      </w:r>
      <w:r w:rsidR="00C1765C">
        <w:rPr>
          <w:rFonts w:ascii="Times New Roman" w:hAnsi="Times New Roman" w:cs="Times New Roman"/>
          <w:sz w:val="24"/>
          <w:szCs w:val="24"/>
        </w:rPr>
        <w:t>: Overall representation of the</w:t>
      </w:r>
      <w:r w:rsidRPr="005F5895">
        <w:rPr>
          <w:rFonts w:ascii="Times New Roman" w:hAnsi="Times New Roman" w:cs="Times New Roman"/>
          <w:sz w:val="24"/>
          <w:szCs w:val="24"/>
        </w:rPr>
        <w:t xml:space="preserve"> review work</w:t>
      </w:r>
    </w:p>
    <w:p w14:paraId="2E04453F" w14:textId="77777777" w:rsidR="009079E4" w:rsidRPr="005F5895" w:rsidRDefault="009079E4" w:rsidP="00B91474">
      <w:pPr>
        <w:tabs>
          <w:tab w:val="left" w:pos="7013"/>
        </w:tabs>
        <w:spacing w:after="0" w:line="360" w:lineRule="auto"/>
        <w:jc w:val="both"/>
        <w:rPr>
          <w:rFonts w:ascii="Times New Roman" w:hAnsi="Times New Roman" w:cs="Times New Roman"/>
          <w:bCs/>
          <w:iCs/>
          <w:sz w:val="24"/>
          <w:szCs w:val="24"/>
        </w:rPr>
      </w:pPr>
    </w:p>
    <w:p w14:paraId="7E923083" w14:textId="11274F09" w:rsidR="00512812" w:rsidRPr="000868CA" w:rsidRDefault="00CB5121" w:rsidP="00512812">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Combinative Pretreatment Methods </w:t>
      </w:r>
    </w:p>
    <w:p w14:paraId="290B86B8" w14:textId="48206E22" w:rsidR="006F7893" w:rsidRDefault="00E77C75" w:rsidP="00A22B7C">
      <w:pPr>
        <w:pStyle w:val="Heading1"/>
        <w:numPr>
          <w:ilvl w:val="0"/>
          <w:numId w:val="0"/>
        </w:numPr>
        <w:spacing w:line="360" w:lineRule="auto"/>
        <w:rPr>
          <w:rFonts w:ascii="Times New Roman" w:hAnsi="Times New Roman" w:cs="Times New Roman"/>
          <w:color w:val="auto"/>
          <w:sz w:val="24"/>
          <w:szCs w:val="24"/>
        </w:rPr>
      </w:pPr>
      <w:r w:rsidRPr="00E77C75">
        <w:rPr>
          <w:rFonts w:ascii="Times New Roman" w:hAnsi="Times New Roman" w:cs="Times New Roman"/>
          <w:color w:val="auto"/>
          <w:sz w:val="24"/>
          <w:szCs w:val="24"/>
        </w:rPr>
        <w:t xml:space="preserve">Three different thermal pretreatment approaches </w:t>
      </w:r>
      <w:r w:rsidR="00CB5121">
        <w:rPr>
          <w:rFonts w:ascii="Times New Roman" w:hAnsi="Times New Roman" w:cs="Times New Roman"/>
          <w:color w:val="auto"/>
          <w:sz w:val="24"/>
          <w:szCs w:val="24"/>
        </w:rPr>
        <w:t>were</w:t>
      </w:r>
      <w:r w:rsidRPr="00E77C75">
        <w:rPr>
          <w:rFonts w:ascii="Times New Roman" w:hAnsi="Times New Roman" w:cs="Times New Roman"/>
          <w:color w:val="auto"/>
          <w:sz w:val="24"/>
          <w:szCs w:val="24"/>
        </w:rPr>
        <w:t xml:space="preserve"> reviewed</w:t>
      </w:r>
      <w:r w:rsidR="000868CA" w:rsidRPr="00E77C75">
        <w:rPr>
          <w:rFonts w:ascii="Times New Roman" w:hAnsi="Times New Roman" w:cs="Times New Roman"/>
          <w:color w:val="auto"/>
          <w:sz w:val="24"/>
          <w:szCs w:val="24"/>
        </w:rPr>
        <w:t>. The</w:t>
      </w:r>
      <w:r w:rsidR="00AD0E56" w:rsidRPr="00E77C75">
        <w:rPr>
          <w:rFonts w:ascii="Times New Roman" w:hAnsi="Times New Roman" w:cs="Times New Roman"/>
          <w:color w:val="auto"/>
          <w:sz w:val="24"/>
          <w:szCs w:val="24"/>
        </w:rPr>
        <w:t xml:space="preserve"> synergic effects of combining thes</w:t>
      </w:r>
      <w:r w:rsidR="000868CA" w:rsidRPr="00E77C75">
        <w:rPr>
          <w:rFonts w:ascii="Times New Roman" w:hAnsi="Times New Roman" w:cs="Times New Roman"/>
          <w:color w:val="auto"/>
          <w:sz w:val="24"/>
          <w:szCs w:val="24"/>
        </w:rPr>
        <w:t>e</w:t>
      </w:r>
      <w:r w:rsidR="00512812" w:rsidRPr="00E77C75">
        <w:rPr>
          <w:rFonts w:ascii="Times New Roman" w:hAnsi="Times New Roman" w:cs="Times New Roman"/>
          <w:color w:val="auto"/>
          <w:sz w:val="24"/>
          <w:szCs w:val="24"/>
        </w:rPr>
        <w:t xml:space="preserve"> methods</w:t>
      </w:r>
      <w:r w:rsidR="000868CA" w:rsidRPr="00E77C75">
        <w:rPr>
          <w:rFonts w:ascii="Times New Roman" w:hAnsi="Times New Roman" w:cs="Times New Roman"/>
          <w:color w:val="auto"/>
          <w:sz w:val="24"/>
          <w:szCs w:val="24"/>
        </w:rPr>
        <w:t xml:space="preserve"> </w:t>
      </w:r>
      <w:r w:rsidR="00512812" w:rsidRPr="00E77C75">
        <w:rPr>
          <w:rFonts w:ascii="Times New Roman" w:hAnsi="Times New Roman" w:cs="Times New Roman"/>
          <w:color w:val="auto"/>
          <w:sz w:val="24"/>
          <w:szCs w:val="24"/>
        </w:rPr>
        <w:t>with</w:t>
      </w:r>
      <w:r w:rsidR="00512812" w:rsidRPr="000868CA">
        <w:rPr>
          <w:rFonts w:ascii="Times New Roman" w:hAnsi="Times New Roman" w:cs="Times New Roman"/>
          <w:color w:val="auto"/>
          <w:sz w:val="24"/>
          <w:szCs w:val="24"/>
        </w:rPr>
        <w:t xml:space="preserve"> </w:t>
      </w:r>
      <w:r w:rsidR="000868CA" w:rsidRPr="000868CA">
        <w:rPr>
          <w:rFonts w:ascii="Times New Roman" w:hAnsi="Times New Roman" w:cs="Times New Roman"/>
          <w:color w:val="auto"/>
          <w:sz w:val="24"/>
          <w:szCs w:val="24"/>
        </w:rPr>
        <w:t>either</w:t>
      </w:r>
      <w:r w:rsidR="00512812" w:rsidRPr="000868CA">
        <w:rPr>
          <w:rFonts w:ascii="Times New Roman" w:hAnsi="Times New Roman" w:cs="Times New Roman"/>
          <w:color w:val="auto"/>
          <w:sz w:val="24"/>
          <w:szCs w:val="24"/>
        </w:rPr>
        <w:t xml:space="preserve"> of these four different types of </w:t>
      </w:r>
      <w:r w:rsidR="00AD0E56">
        <w:rPr>
          <w:rFonts w:ascii="Times New Roman" w:hAnsi="Times New Roman" w:cs="Times New Roman"/>
          <w:color w:val="auto"/>
          <w:sz w:val="24"/>
          <w:szCs w:val="24"/>
        </w:rPr>
        <w:t>chemicals</w:t>
      </w:r>
      <w:r w:rsidR="000868CA" w:rsidRPr="000868CA">
        <w:rPr>
          <w:rFonts w:ascii="Times New Roman" w:hAnsi="Times New Roman" w:cs="Times New Roman"/>
          <w:color w:val="auto"/>
          <w:sz w:val="24"/>
          <w:szCs w:val="24"/>
        </w:rPr>
        <w:t>;</w:t>
      </w:r>
      <w:r w:rsidR="00512812" w:rsidRPr="000868CA">
        <w:rPr>
          <w:rFonts w:ascii="Times New Roman" w:hAnsi="Times New Roman" w:cs="Times New Roman"/>
          <w:color w:val="auto"/>
          <w:sz w:val="24"/>
          <w:szCs w:val="24"/>
        </w:rPr>
        <w:t xml:space="preserve"> acid</w:t>
      </w:r>
      <w:r w:rsidR="008D23DF">
        <w:rPr>
          <w:rFonts w:ascii="Times New Roman" w:hAnsi="Times New Roman" w:cs="Times New Roman"/>
          <w:color w:val="auto"/>
          <w:sz w:val="24"/>
          <w:szCs w:val="24"/>
        </w:rPr>
        <w:t>-based</w:t>
      </w:r>
      <w:r w:rsidR="00512812" w:rsidRPr="000868CA">
        <w:rPr>
          <w:rFonts w:ascii="Times New Roman" w:hAnsi="Times New Roman" w:cs="Times New Roman"/>
          <w:color w:val="auto"/>
          <w:sz w:val="24"/>
          <w:szCs w:val="24"/>
        </w:rPr>
        <w:t>, alkaline</w:t>
      </w:r>
      <w:r w:rsidR="008D23DF">
        <w:rPr>
          <w:rFonts w:ascii="Times New Roman" w:hAnsi="Times New Roman" w:cs="Times New Roman"/>
          <w:color w:val="auto"/>
          <w:sz w:val="24"/>
          <w:szCs w:val="24"/>
        </w:rPr>
        <w:t>-based</w:t>
      </w:r>
      <w:r w:rsidR="00512812" w:rsidRPr="000868CA">
        <w:rPr>
          <w:rFonts w:ascii="Times New Roman" w:hAnsi="Times New Roman" w:cs="Times New Roman"/>
          <w:color w:val="auto"/>
          <w:sz w:val="24"/>
          <w:szCs w:val="24"/>
        </w:rPr>
        <w:t>, ionic liqui</w:t>
      </w:r>
      <w:r w:rsidR="000868CA" w:rsidRPr="000868CA">
        <w:rPr>
          <w:rFonts w:ascii="Times New Roman" w:hAnsi="Times New Roman" w:cs="Times New Roman"/>
          <w:color w:val="auto"/>
          <w:sz w:val="24"/>
          <w:szCs w:val="24"/>
        </w:rPr>
        <w:t>d</w:t>
      </w:r>
      <w:r w:rsidR="00512812" w:rsidRPr="000868CA">
        <w:rPr>
          <w:rFonts w:ascii="Times New Roman" w:hAnsi="Times New Roman" w:cs="Times New Roman"/>
          <w:color w:val="auto"/>
          <w:sz w:val="24"/>
          <w:szCs w:val="24"/>
        </w:rPr>
        <w:t xml:space="preserve"> and deep eutectic solvents</w:t>
      </w:r>
      <w:r w:rsidR="008D23DF">
        <w:rPr>
          <w:rFonts w:ascii="Times New Roman" w:hAnsi="Times New Roman" w:cs="Times New Roman"/>
          <w:color w:val="auto"/>
          <w:sz w:val="24"/>
          <w:szCs w:val="24"/>
        </w:rPr>
        <w:t xml:space="preserve"> treatments</w:t>
      </w:r>
      <w:r w:rsidR="00AD0E56">
        <w:rPr>
          <w:rFonts w:ascii="Times New Roman" w:hAnsi="Times New Roman" w:cs="Times New Roman"/>
          <w:color w:val="auto"/>
          <w:sz w:val="24"/>
          <w:szCs w:val="24"/>
        </w:rPr>
        <w:t xml:space="preserve"> are of great importance in biorefinery</w:t>
      </w:r>
      <w:r w:rsidR="00EC30C9">
        <w:rPr>
          <w:rFonts w:ascii="Times New Roman" w:hAnsi="Times New Roman" w:cs="Times New Roman"/>
          <w:color w:val="auto"/>
          <w:sz w:val="24"/>
          <w:szCs w:val="24"/>
        </w:rPr>
        <w:t xml:space="preserve"> downstream</w:t>
      </w:r>
      <w:r w:rsidR="000868CA" w:rsidRPr="000868CA">
        <w:rPr>
          <w:rFonts w:ascii="Times New Roman" w:hAnsi="Times New Roman" w:cs="Times New Roman"/>
          <w:color w:val="auto"/>
          <w:sz w:val="24"/>
          <w:szCs w:val="24"/>
        </w:rPr>
        <w:t xml:space="preserve">. </w:t>
      </w:r>
      <w:r w:rsidR="00EC30C9">
        <w:rPr>
          <w:rFonts w:ascii="Times New Roman" w:hAnsi="Times New Roman" w:cs="Times New Roman"/>
          <w:color w:val="auto"/>
          <w:sz w:val="24"/>
          <w:szCs w:val="24"/>
        </w:rPr>
        <w:t>Th</w:t>
      </w:r>
      <w:r w:rsidR="00A507F2">
        <w:rPr>
          <w:rFonts w:ascii="Times New Roman" w:hAnsi="Times New Roman" w:cs="Times New Roman"/>
          <w:color w:val="auto"/>
          <w:sz w:val="24"/>
          <w:szCs w:val="24"/>
        </w:rPr>
        <w:t xml:space="preserve">is </w:t>
      </w:r>
      <w:r w:rsidR="00EC30C9">
        <w:rPr>
          <w:rFonts w:ascii="Times New Roman" w:hAnsi="Times New Roman" w:cs="Times New Roman"/>
          <w:color w:val="auto"/>
          <w:sz w:val="24"/>
          <w:szCs w:val="24"/>
        </w:rPr>
        <w:t>section</w:t>
      </w:r>
      <w:r w:rsidR="00A507F2">
        <w:rPr>
          <w:rFonts w:ascii="Times New Roman" w:hAnsi="Times New Roman" w:cs="Times New Roman"/>
          <w:color w:val="auto"/>
          <w:sz w:val="24"/>
          <w:szCs w:val="24"/>
        </w:rPr>
        <w:t xml:space="preserve"> </w:t>
      </w:r>
      <w:r w:rsidR="000868CA" w:rsidRPr="000868CA">
        <w:rPr>
          <w:rFonts w:ascii="Times New Roman" w:hAnsi="Times New Roman" w:cs="Times New Roman"/>
          <w:color w:val="auto"/>
          <w:sz w:val="24"/>
          <w:szCs w:val="24"/>
        </w:rPr>
        <w:t>discuss</w:t>
      </w:r>
      <w:r w:rsidR="00EC30C9">
        <w:rPr>
          <w:rFonts w:ascii="Times New Roman" w:hAnsi="Times New Roman" w:cs="Times New Roman"/>
          <w:color w:val="auto"/>
          <w:sz w:val="24"/>
          <w:szCs w:val="24"/>
        </w:rPr>
        <w:t>ed</w:t>
      </w:r>
      <w:r w:rsidR="000868CA" w:rsidRPr="000868CA">
        <w:rPr>
          <w:rFonts w:ascii="Times New Roman" w:hAnsi="Times New Roman" w:cs="Times New Roman"/>
          <w:color w:val="auto"/>
          <w:sz w:val="24"/>
          <w:szCs w:val="24"/>
        </w:rPr>
        <w:t xml:space="preserve"> how these </w:t>
      </w:r>
      <w:r w:rsidR="00EC30C9">
        <w:rPr>
          <w:rFonts w:ascii="Times New Roman" w:hAnsi="Times New Roman" w:cs="Times New Roman"/>
          <w:color w:val="auto"/>
          <w:sz w:val="24"/>
          <w:szCs w:val="24"/>
        </w:rPr>
        <w:t xml:space="preserve">physiochemical and chemical </w:t>
      </w:r>
      <w:r w:rsidR="000868CA" w:rsidRPr="000868CA">
        <w:rPr>
          <w:rFonts w:ascii="Times New Roman" w:hAnsi="Times New Roman" w:cs="Times New Roman"/>
          <w:color w:val="auto"/>
          <w:sz w:val="24"/>
          <w:szCs w:val="24"/>
        </w:rPr>
        <w:t xml:space="preserve">methods </w:t>
      </w:r>
      <w:r w:rsidR="00CB5121">
        <w:rPr>
          <w:rFonts w:ascii="Times New Roman" w:hAnsi="Times New Roman" w:cs="Times New Roman"/>
          <w:color w:val="auto"/>
          <w:sz w:val="24"/>
          <w:szCs w:val="24"/>
        </w:rPr>
        <w:t>were</w:t>
      </w:r>
      <w:r w:rsidR="000868CA" w:rsidRPr="000868CA">
        <w:rPr>
          <w:rFonts w:ascii="Times New Roman" w:hAnsi="Times New Roman" w:cs="Times New Roman"/>
          <w:color w:val="auto"/>
          <w:sz w:val="24"/>
          <w:szCs w:val="24"/>
        </w:rPr>
        <w:t xml:space="preserve"> combined </w:t>
      </w:r>
      <w:r w:rsidR="00EC30C9">
        <w:rPr>
          <w:rFonts w:ascii="Times New Roman" w:hAnsi="Times New Roman" w:cs="Times New Roman"/>
          <w:color w:val="auto"/>
          <w:sz w:val="24"/>
          <w:szCs w:val="24"/>
        </w:rPr>
        <w:t>to pretreat different lignocellulose biomasses.</w:t>
      </w:r>
      <w:r w:rsidR="00F22BCE">
        <w:rPr>
          <w:rFonts w:ascii="Times New Roman" w:hAnsi="Times New Roman" w:cs="Times New Roman"/>
          <w:color w:val="auto"/>
          <w:sz w:val="24"/>
          <w:szCs w:val="24"/>
        </w:rPr>
        <w:t xml:space="preserve"> Fi</w:t>
      </w:r>
      <w:r w:rsidR="00CB5121">
        <w:rPr>
          <w:rFonts w:ascii="Times New Roman" w:hAnsi="Times New Roman" w:cs="Times New Roman"/>
          <w:color w:val="auto"/>
          <w:sz w:val="24"/>
          <w:szCs w:val="24"/>
        </w:rPr>
        <w:t>g.</w:t>
      </w:r>
      <w:r w:rsidR="00F22BCE">
        <w:rPr>
          <w:rFonts w:ascii="Times New Roman" w:hAnsi="Times New Roman" w:cs="Times New Roman"/>
          <w:color w:val="auto"/>
          <w:sz w:val="24"/>
          <w:szCs w:val="24"/>
        </w:rPr>
        <w:t xml:space="preserve"> 2 uses pie charts to illustrate different ways in which pretreatment methods can be combined for LB valorization. </w:t>
      </w:r>
    </w:p>
    <w:p w14:paraId="7F043DB8" w14:textId="77777777" w:rsidR="00D73AD8" w:rsidRDefault="00D73AD8" w:rsidP="00D73AD8"/>
    <w:p w14:paraId="5DD11BF9" w14:textId="3A2AFB2C" w:rsidR="00D73AD8" w:rsidRPr="00D73AD8" w:rsidRDefault="00D73AD8" w:rsidP="00D73AD8">
      <w:r w:rsidRPr="005F5895">
        <w:rPr>
          <w:rFonts w:ascii="Times New Roman" w:hAnsi="Times New Roman" w:cs="Times New Roman"/>
          <w:noProof/>
          <w:sz w:val="24"/>
          <w:szCs w:val="24"/>
        </w:rPr>
        <w:drawing>
          <wp:inline distT="0" distB="0" distL="0" distR="0" wp14:anchorId="1DF2870D" wp14:editId="7C33BCCF">
            <wp:extent cx="4853305" cy="2093595"/>
            <wp:effectExtent l="0" t="0" r="4445" b="1905"/>
            <wp:docPr id="685827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27666"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853816" cy="2093887"/>
                    </a:xfrm>
                    <a:prstGeom prst="rect">
                      <a:avLst/>
                    </a:prstGeom>
                    <a:noFill/>
                    <a:ln>
                      <a:noFill/>
                    </a:ln>
                  </pic:spPr>
                </pic:pic>
              </a:graphicData>
            </a:graphic>
          </wp:inline>
        </w:drawing>
      </w:r>
    </w:p>
    <w:p w14:paraId="5930B89C" w14:textId="77777777" w:rsidR="00D73AD8" w:rsidRPr="00CF06EE" w:rsidRDefault="00D73AD8" w:rsidP="00D73AD8">
      <w:pPr>
        <w:pStyle w:val="Caption"/>
        <w:spacing w:line="360" w:lineRule="auto"/>
        <w:jc w:val="both"/>
        <w:rPr>
          <w:rFonts w:ascii="Times New Roman" w:hAnsi="Times New Roman" w:cs="Times New Roman"/>
          <w:b w:val="0"/>
          <w:color w:val="auto"/>
          <w:sz w:val="24"/>
          <w:szCs w:val="24"/>
        </w:rPr>
      </w:pPr>
      <w:r w:rsidRPr="005F5895">
        <w:rPr>
          <w:rFonts w:ascii="Times New Roman" w:hAnsi="Times New Roman" w:cs="Times New Roman"/>
          <w:b w:val="0"/>
          <w:color w:val="auto"/>
          <w:sz w:val="24"/>
          <w:szCs w:val="24"/>
        </w:rPr>
        <w:t>Figure 2: A representation of pretreatment combination patterns</w:t>
      </w:r>
    </w:p>
    <w:p w14:paraId="34590337" w14:textId="77777777" w:rsidR="000868CA" w:rsidRPr="000868CA" w:rsidRDefault="000868CA" w:rsidP="000868CA"/>
    <w:p w14:paraId="0C8CE910" w14:textId="77777777" w:rsidR="00C95770" w:rsidRDefault="00B51552" w:rsidP="006F7893">
      <w:pPr>
        <w:pStyle w:val="Heading2"/>
        <w:rPr>
          <w:rFonts w:ascii="Times New Roman" w:hAnsi="Times New Roman" w:cs="Times New Roman"/>
          <w:b/>
          <w:bCs/>
          <w:color w:val="auto"/>
          <w:sz w:val="24"/>
          <w:szCs w:val="24"/>
        </w:rPr>
      </w:pPr>
      <w:r w:rsidRPr="000868CA">
        <w:rPr>
          <w:rFonts w:ascii="Times New Roman" w:hAnsi="Times New Roman" w:cs="Times New Roman"/>
          <w:b/>
          <w:bCs/>
          <w:color w:val="auto"/>
          <w:sz w:val="24"/>
          <w:szCs w:val="24"/>
        </w:rPr>
        <w:t>Microwave chemical assisted combinative pretreatment methods</w:t>
      </w:r>
    </w:p>
    <w:p w14:paraId="1F20D992" w14:textId="77777777" w:rsidR="000868CA" w:rsidRPr="000868CA" w:rsidRDefault="000868CA" w:rsidP="000868CA"/>
    <w:p w14:paraId="329CE761" w14:textId="3E2F0174" w:rsidR="00D73AD8" w:rsidRDefault="00B51552" w:rsidP="00B91474">
      <w:pPr>
        <w:tabs>
          <w:tab w:val="left" w:pos="7013"/>
        </w:tabs>
        <w:spacing w:line="360" w:lineRule="auto"/>
        <w:jc w:val="both"/>
      </w:pPr>
      <w:r w:rsidRPr="005F5895">
        <w:rPr>
          <w:rFonts w:ascii="Times New Roman" w:hAnsi="Times New Roman" w:cs="Times New Roman"/>
          <w:sz w:val="24"/>
          <w:szCs w:val="24"/>
        </w:rPr>
        <w:t>This section discusses microwave irradiation</w:t>
      </w:r>
      <w:r w:rsidR="005B7040">
        <w:rPr>
          <w:rFonts w:ascii="Times New Roman" w:hAnsi="Times New Roman" w:cs="Times New Roman"/>
          <w:sz w:val="24"/>
          <w:szCs w:val="24"/>
        </w:rPr>
        <w:t>-</w:t>
      </w:r>
      <w:r w:rsidRPr="005F5895">
        <w:rPr>
          <w:rFonts w:ascii="Times New Roman" w:hAnsi="Times New Roman" w:cs="Times New Roman"/>
          <w:sz w:val="24"/>
          <w:szCs w:val="24"/>
        </w:rPr>
        <w:t>assisted acid</w:t>
      </w:r>
      <w:r w:rsidR="00495BBA">
        <w:rPr>
          <w:rFonts w:ascii="Times New Roman" w:hAnsi="Times New Roman" w:cs="Times New Roman"/>
          <w:sz w:val="24"/>
          <w:szCs w:val="24"/>
        </w:rPr>
        <w:t xml:space="preserve"> (MWAC), microwave-assisted </w:t>
      </w:r>
      <w:r w:rsidRPr="005F5895">
        <w:rPr>
          <w:rFonts w:ascii="Times New Roman" w:hAnsi="Times New Roman" w:cs="Times New Roman"/>
          <w:sz w:val="24"/>
          <w:szCs w:val="24"/>
        </w:rPr>
        <w:t>alkali</w:t>
      </w:r>
      <w:r w:rsidR="00495BBA">
        <w:rPr>
          <w:rFonts w:ascii="Times New Roman" w:hAnsi="Times New Roman" w:cs="Times New Roman"/>
          <w:sz w:val="24"/>
          <w:szCs w:val="24"/>
        </w:rPr>
        <w:t xml:space="preserve"> (MWAK)</w:t>
      </w:r>
      <w:r w:rsidRPr="005F5895">
        <w:rPr>
          <w:rFonts w:ascii="Times New Roman" w:hAnsi="Times New Roman" w:cs="Times New Roman"/>
          <w:sz w:val="24"/>
          <w:szCs w:val="24"/>
        </w:rPr>
        <w:t>,</w:t>
      </w:r>
      <w:r w:rsidR="00495BBA">
        <w:rPr>
          <w:rFonts w:ascii="Times New Roman" w:hAnsi="Times New Roman" w:cs="Times New Roman"/>
          <w:sz w:val="24"/>
          <w:szCs w:val="24"/>
        </w:rPr>
        <w:t xml:space="preserve"> microwave-assisted</w:t>
      </w:r>
      <w:r w:rsidRPr="005F5895">
        <w:rPr>
          <w:rFonts w:ascii="Times New Roman" w:hAnsi="Times New Roman" w:cs="Times New Roman"/>
          <w:sz w:val="24"/>
          <w:szCs w:val="24"/>
        </w:rPr>
        <w:t xml:space="preserve"> </w:t>
      </w:r>
      <w:r w:rsidR="00D73AD8">
        <w:rPr>
          <w:rFonts w:ascii="Times New Roman" w:hAnsi="Times New Roman" w:cs="Times New Roman"/>
          <w:sz w:val="24"/>
          <w:szCs w:val="24"/>
        </w:rPr>
        <w:t>ionic liquid</w:t>
      </w:r>
      <w:r w:rsidR="00495BBA">
        <w:rPr>
          <w:rFonts w:ascii="Times New Roman" w:hAnsi="Times New Roman" w:cs="Times New Roman"/>
          <w:sz w:val="24"/>
          <w:szCs w:val="24"/>
        </w:rPr>
        <w:t xml:space="preserve"> (MWIL)</w:t>
      </w:r>
      <w:r w:rsidR="00D73AD8">
        <w:rPr>
          <w:rFonts w:ascii="Times New Roman" w:hAnsi="Times New Roman" w:cs="Times New Roman"/>
          <w:sz w:val="24"/>
          <w:szCs w:val="24"/>
        </w:rPr>
        <w:t xml:space="preserve"> </w:t>
      </w:r>
      <w:r w:rsidRPr="005F5895">
        <w:rPr>
          <w:rFonts w:ascii="Times New Roman" w:hAnsi="Times New Roman" w:cs="Times New Roman"/>
          <w:sz w:val="24"/>
          <w:szCs w:val="24"/>
        </w:rPr>
        <w:t>and</w:t>
      </w:r>
      <w:r w:rsidR="00495BBA">
        <w:rPr>
          <w:rFonts w:ascii="Times New Roman" w:hAnsi="Times New Roman" w:cs="Times New Roman"/>
          <w:sz w:val="24"/>
          <w:szCs w:val="24"/>
        </w:rPr>
        <w:t xml:space="preserve"> microwave-assisted</w:t>
      </w:r>
      <w:r w:rsidRPr="005F5895">
        <w:rPr>
          <w:rFonts w:ascii="Times New Roman" w:hAnsi="Times New Roman" w:cs="Times New Roman"/>
          <w:sz w:val="24"/>
          <w:szCs w:val="24"/>
        </w:rPr>
        <w:t xml:space="preserve"> deep eutectic solvents</w:t>
      </w:r>
      <w:r w:rsidR="00495BBA">
        <w:rPr>
          <w:rFonts w:ascii="Times New Roman" w:hAnsi="Times New Roman" w:cs="Times New Roman"/>
          <w:sz w:val="24"/>
          <w:szCs w:val="24"/>
        </w:rPr>
        <w:t xml:space="preserve"> (MWDES)</w:t>
      </w:r>
      <w:r w:rsidRPr="005F5895">
        <w:rPr>
          <w:rFonts w:ascii="Times New Roman" w:hAnsi="Times New Roman" w:cs="Times New Roman"/>
          <w:sz w:val="24"/>
          <w:szCs w:val="24"/>
        </w:rPr>
        <w:t xml:space="preserve"> for the pretreatment of</w:t>
      </w:r>
      <w:r w:rsidR="00EC30C9">
        <w:rPr>
          <w:rFonts w:ascii="Times New Roman" w:hAnsi="Times New Roman" w:cs="Times New Roman"/>
          <w:sz w:val="24"/>
          <w:szCs w:val="24"/>
        </w:rPr>
        <w:t xml:space="preserve"> rice straw, giant reed, </w:t>
      </w:r>
      <w:proofErr w:type="spellStart"/>
      <w:r w:rsidR="00EC30C9">
        <w:rPr>
          <w:rFonts w:ascii="Times New Roman" w:hAnsi="Times New Roman" w:cs="Times New Roman"/>
          <w:sz w:val="24"/>
          <w:szCs w:val="24"/>
        </w:rPr>
        <w:t>kans</w:t>
      </w:r>
      <w:proofErr w:type="spellEnd"/>
      <w:r w:rsidR="00EC30C9">
        <w:rPr>
          <w:rFonts w:ascii="Times New Roman" w:hAnsi="Times New Roman" w:cs="Times New Roman"/>
          <w:sz w:val="24"/>
          <w:szCs w:val="24"/>
        </w:rPr>
        <w:t xml:space="preserve"> grass, </w:t>
      </w:r>
      <w:r w:rsidR="00EC30C9" w:rsidRPr="00D73AD8">
        <w:rPr>
          <w:rFonts w:ascii="Times New Roman" w:hAnsi="Times New Roman" w:cs="Times New Roman"/>
          <w:sz w:val="24"/>
          <w:szCs w:val="24"/>
        </w:rPr>
        <w:t>cassava residue,</w:t>
      </w:r>
      <w:r w:rsidR="00D73AD8" w:rsidRPr="00D73AD8">
        <w:rPr>
          <w:rFonts w:ascii="Times New Roman" w:hAnsi="Times New Roman" w:cs="Times New Roman"/>
          <w:sz w:val="24"/>
          <w:szCs w:val="24"/>
        </w:rPr>
        <w:t xml:space="preserve"> sweet sorghum bagasse, miscanthus, sugarcane bagasse, empty palm fruit bunch, switchgrass and corn stover</w:t>
      </w:r>
      <w:r w:rsidR="008A5B3C">
        <w:rPr>
          <w:rFonts w:ascii="Times New Roman" w:hAnsi="Times New Roman" w:cs="Times New Roman"/>
          <w:sz w:val="24"/>
          <w:szCs w:val="24"/>
        </w:rPr>
        <w:t xml:space="preserve"> respectively</w:t>
      </w:r>
      <w:r w:rsidR="00D73AD8" w:rsidRPr="00D73AD8">
        <w:rPr>
          <w:rFonts w:ascii="Times New Roman" w:hAnsi="Times New Roman" w:cs="Times New Roman"/>
          <w:sz w:val="24"/>
          <w:szCs w:val="24"/>
        </w:rPr>
        <w:t>.</w:t>
      </w:r>
      <w:r w:rsidR="00D73AD8">
        <w:t xml:space="preserve"> </w:t>
      </w:r>
    </w:p>
    <w:p w14:paraId="69FF8FB9" w14:textId="7C6EC04C" w:rsidR="005B7040" w:rsidRPr="005F5895" w:rsidRDefault="00D73AD8" w:rsidP="00B91474">
      <w:pPr>
        <w:tabs>
          <w:tab w:val="left" w:pos="7013"/>
        </w:tabs>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Pr="005F5895">
        <w:rPr>
          <w:rFonts w:ascii="Times New Roman" w:hAnsi="Times New Roman" w:cs="Times New Roman"/>
          <w:sz w:val="24"/>
          <w:szCs w:val="24"/>
        </w:rPr>
        <w:t xml:space="preserve">ellulose </w:t>
      </w:r>
      <w:r>
        <w:rPr>
          <w:rFonts w:ascii="Times New Roman" w:hAnsi="Times New Roman" w:cs="Times New Roman"/>
          <w:sz w:val="24"/>
          <w:szCs w:val="24"/>
        </w:rPr>
        <w:t xml:space="preserve">depolymerization </w:t>
      </w:r>
      <w:r w:rsidRPr="005F5895">
        <w:rPr>
          <w:rFonts w:ascii="Times New Roman" w:hAnsi="Times New Roman" w:cs="Times New Roman"/>
          <w:sz w:val="24"/>
          <w:szCs w:val="24"/>
        </w:rPr>
        <w:t xml:space="preserve">and the continuous breakdown of its molecular crystalline </w:t>
      </w:r>
      <w:r>
        <w:rPr>
          <w:rFonts w:ascii="Times New Roman" w:hAnsi="Times New Roman" w:cs="Times New Roman"/>
          <w:sz w:val="24"/>
          <w:szCs w:val="24"/>
        </w:rPr>
        <w:t xml:space="preserve">can be </w:t>
      </w:r>
      <w:r w:rsidRPr="005F5895">
        <w:rPr>
          <w:rFonts w:ascii="Times New Roman" w:hAnsi="Times New Roman" w:cs="Times New Roman"/>
          <w:sz w:val="24"/>
          <w:szCs w:val="24"/>
        </w:rPr>
        <w:t>achieved by microwave irradiation</w:t>
      </w:r>
      <w:r>
        <w:rPr>
          <w:rFonts w:ascii="Times New Roman" w:hAnsi="Times New Roman" w:cs="Times New Roman"/>
          <w:sz w:val="24"/>
          <w:szCs w:val="24"/>
        </w:rPr>
        <w:t>, with t</w:t>
      </w:r>
      <w:r w:rsidRPr="005F5895">
        <w:rPr>
          <w:rFonts w:ascii="Times New Roman" w:hAnsi="Times New Roman" w:cs="Times New Roman"/>
          <w:sz w:val="24"/>
          <w:szCs w:val="24"/>
        </w:rPr>
        <w:t>he time</w:t>
      </w:r>
      <w:r>
        <w:rPr>
          <w:rFonts w:ascii="Times New Roman" w:hAnsi="Times New Roman" w:cs="Times New Roman"/>
          <w:sz w:val="24"/>
          <w:szCs w:val="24"/>
        </w:rPr>
        <w:t xml:space="preserve"> of </w:t>
      </w:r>
      <w:r w:rsidR="008F7954">
        <w:rPr>
          <w:rFonts w:ascii="Times New Roman" w:hAnsi="Times New Roman" w:cs="Times New Roman"/>
          <w:sz w:val="24"/>
          <w:szCs w:val="24"/>
        </w:rPr>
        <w:t>contact</w:t>
      </w:r>
      <w:r w:rsidRPr="005F5895">
        <w:rPr>
          <w:rFonts w:ascii="Times New Roman" w:hAnsi="Times New Roman" w:cs="Times New Roman"/>
          <w:sz w:val="24"/>
          <w:szCs w:val="24"/>
        </w:rPr>
        <w:t xml:space="preserve"> and power of microwave </w:t>
      </w:r>
      <w:r w:rsidR="008F7954" w:rsidRPr="005F5895">
        <w:rPr>
          <w:rFonts w:ascii="Times New Roman" w:hAnsi="Times New Roman" w:cs="Times New Roman"/>
          <w:sz w:val="24"/>
          <w:szCs w:val="24"/>
        </w:rPr>
        <w:t>radiation</w:t>
      </w:r>
      <w:r w:rsidRPr="005F5895">
        <w:rPr>
          <w:rFonts w:ascii="Times New Roman" w:hAnsi="Times New Roman" w:cs="Times New Roman"/>
          <w:sz w:val="24"/>
          <w:szCs w:val="24"/>
        </w:rPr>
        <w:t xml:space="preserve"> </w:t>
      </w:r>
      <w:r>
        <w:rPr>
          <w:rFonts w:ascii="Times New Roman" w:hAnsi="Times New Roman" w:cs="Times New Roman"/>
          <w:sz w:val="24"/>
          <w:szCs w:val="24"/>
        </w:rPr>
        <w:t>being the</w:t>
      </w:r>
      <w:r w:rsidRPr="005F5895">
        <w:rPr>
          <w:rFonts w:ascii="Times New Roman" w:hAnsi="Times New Roman" w:cs="Times New Roman"/>
          <w:sz w:val="24"/>
          <w:szCs w:val="24"/>
        </w:rPr>
        <w:t xml:space="preserve"> two key interaction parameters that improve cellulose digestion and hemicellulose elimination. </w:t>
      </w:r>
      <w:r w:rsidR="00266CB2">
        <w:rPr>
          <w:rFonts w:ascii="Times New Roman" w:hAnsi="Times New Roman" w:cs="Times New Roman"/>
          <w:sz w:val="24"/>
          <w:szCs w:val="24"/>
        </w:rPr>
        <w:t>High microwave</w:t>
      </w:r>
      <w:r w:rsidRPr="005F5895">
        <w:rPr>
          <w:rFonts w:ascii="Times New Roman" w:hAnsi="Times New Roman" w:cs="Times New Roman"/>
          <w:sz w:val="24"/>
          <w:szCs w:val="24"/>
        </w:rPr>
        <w:t xml:space="preserve"> irradiation time and power </w:t>
      </w:r>
      <w:r w:rsidR="00266CB2">
        <w:rPr>
          <w:rFonts w:ascii="Times New Roman" w:hAnsi="Times New Roman" w:cs="Times New Roman"/>
          <w:sz w:val="24"/>
          <w:szCs w:val="24"/>
        </w:rPr>
        <w:t xml:space="preserve">during </w:t>
      </w:r>
      <w:r w:rsidRPr="005F5895">
        <w:rPr>
          <w:rFonts w:ascii="Times New Roman" w:hAnsi="Times New Roman" w:cs="Times New Roman"/>
          <w:sz w:val="24"/>
          <w:szCs w:val="24"/>
        </w:rPr>
        <w:t xml:space="preserve">pretreatment can expose the </w:t>
      </w:r>
      <w:r w:rsidRPr="005F5895">
        <w:rPr>
          <w:rFonts w:ascii="Times New Roman" w:hAnsi="Times New Roman" w:cs="Times New Roman"/>
          <w:sz w:val="24"/>
          <w:szCs w:val="24"/>
        </w:rPr>
        <w:lastRenderedPageBreak/>
        <w:t>material under treatment to excessively high temperatures, leading to the deterioration of released sugar</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chemosphere.2021.130878","author":[{"dropping-particle":"","family":"Anh Tuan Hoang, Sandro Nizetic, Hwai Chyuan Ong, Mofijur M., Ahmed S. F., Ashok B., Van The Vinh Bui","given":"Minh Quang Chua","non-dropping-particle":"","parse-names":false,"suffix":""}],"id":"ITEM-1","issue":"May","issued":{"date-parts":[["2021"]]},"title":"Chemosphere Insight into the recent advances of microwave pretreatment technologies for the conversion of lignocellulosic biomass into sustainable biofuel","type":"article-journal","volume":"281"},"uris":["http://www.mendeley.com/documents/?uuid=c39b5d75-0629-4e3f-95e9-65694c262293"]}],"mendeley":{"formattedCitation":"(Anh Tuan Hoang, Sandro Nizetic, Hwai Chyuan Ong, Mofijur M., Ahmed S. F., Ashok B., Van The Vinh Bui, 2021)","manualFormatting":"(Hoang et al., 2021)","plainTextFormattedCitation":"(Anh Tuan Hoang, Sandro Nizetic, Hwai Chyuan Ong, Mofijur M., Ahmed S. F., Ashok B., Van The Vinh Bui, 2021)","previouslyFormattedCitation":"[28]"},"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Hoang</w:t>
      </w:r>
      <w:r w:rsidR="003E7CCA">
        <w:rPr>
          <w:rFonts w:ascii="Times New Roman" w:hAnsi="Times New Roman" w:cs="Times New Roman"/>
          <w:noProof/>
          <w:sz w:val="24"/>
          <w:szCs w:val="24"/>
        </w:rPr>
        <w:t xml:space="preserve"> et al., </w:t>
      </w:r>
      <w:r w:rsidR="00EC7F7A" w:rsidRPr="00EC7F7A">
        <w:rPr>
          <w:rFonts w:ascii="Times New Roman" w:hAnsi="Times New Roman" w:cs="Times New Roman"/>
          <w:noProof/>
          <w:sz w:val="24"/>
          <w:szCs w:val="24"/>
        </w:rPr>
        <w:t>2021)</w:t>
      </w:r>
      <w:r w:rsidR="00CF06EE">
        <w:rPr>
          <w:rFonts w:ascii="Times New Roman" w:hAnsi="Times New Roman" w:cs="Times New Roman"/>
          <w:sz w:val="24"/>
          <w:szCs w:val="24"/>
        </w:rPr>
        <w:fldChar w:fldCharType="end"/>
      </w:r>
      <w:r w:rsidRPr="005F5895">
        <w:rPr>
          <w:rFonts w:ascii="Times New Roman" w:hAnsi="Times New Roman" w:cs="Times New Roman"/>
          <w:sz w:val="24"/>
          <w:szCs w:val="24"/>
        </w:rPr>
        <w:t>.</w:t>
      </w:r>
      <w:r w:rsidR="00266CB2">
        <w:rPr>
          <w:rFonts w:ascii="Times New Roman" w:hAnsi="Times New Roman" w:cs="Times New Roman"/>
          <w:sz w:val="24"/>
          <w:szCs w:val="24"/>
        </w:rPr>
        <w:t xml:space="preserve"> </w:t>
      </w:r>
      <w:r w:rsidRPr="005F5895">
        <w:rPr>
          <w:rFonts w:ascii="Times New Roman" w:hAnsi="Times New Roman" w:cs="Times New Roman"/>
          <w:sz w:val="24"/>
          <w:szCs w:val="24"/>
        </w:rPr>
        <w:t>Several reports have shown that microwave-assisted pretreatment can ameliorate the release of reducing suga</w:t>
      </w:r>
      <w:r>
        <w:rPr>
          <w:rFonts w:ascii="Times New Roman" w:hAnsi="Times New Roman" w:cs="Times New Roman"/>
          <w:sz w:val="24"/>
          <w:szCs w:val="24"/>
        </w:rPr>
        <w:t xml:space="preserve">r. </w:t>
      </w:r>
      <w:r w:rsidRPr="005F5895">
        <w:rPr>
          <w:rFonts w:ascii="Times New Roman" w:hAnsi="Times New Roman" w:cs="Times New Roman"/>
          <w:sz w:val="24"/>
          <w:szCs w:val="24"/>
        </w:rPr>
        <w:t xml:space="preserve">However, there is a need for proper combinative reaction conditions to balance the demerits with the advantages. </w:t>
      </w:r>
      <w:r w:rsidR="00266CB2">
        <w:rPr>
          <w:rFonts w:ascii="Times New Roman" w:hAnsi="Times New Roman" w:cs="Times New Roman"/>
          <w:sz w:val="24"/>
          <w:szCs w:val="24"/>
        </w:rPr>
        <w:t>T</w:t>
      </w:r>
      <w:r w:rsidRPr="005F5895">
        <w:rPr>
          <w:rFonts w:ascii="Times New Roman" w:hAnsi="Times New Roman" w:cs="Times New Roman"/>
          <w:sz w:val="24"/>
          <w:szCs w:val="24"/>
        </w:rPr>
        <w:t xml:space="preserve">wo factors, lignin and sugar concentration in biomass after pretreatment, are critical in measuring pretreatment performance. As a result, it is critical to identify a process condition </w:t>
      </w:r>
      <w:r w:rsidR="008F7954">
        <w:rPr>
          <w:rFonts w:ascii="Times New Roman" w:hAnsi="Times New Roman" w:cs="Times New Roman"/>
          <w:sz w:val="24"/>
          <w:szCs w:val="24"/>
        </w:rPr>
        <w:t>which</w:t>
      </w:r>
      <w:r w:rsidRPr="005F5895">
        <w:rPr>
          <w:rFonts w:ascii="Times New Roman" w:hAnsi="Times New Roman" w:cs="Times New Roman"/>
          <w:sz w:val="24"/>
          <w:szCs w:val="24"/>
        </w:rPr>
        <w:t xml:space="preserve"> will rem</w:t>
      </w:r>
      <w:r w:rsidR="008F7954">
        <w:rPr>
          <w:rFonts w:ascii="Times New Roman" w:hAnsi="Times New Roman" w:cs="Times New Roman"/>
          <w:sz w:val="24"/>
          <w:szCs w:val="24"/>
        </w:rPr>
        <w:t xml:space="preserve">ove a greater percentage of </w:t>
      </w:r>
      <w:r w:rsidRPr="005F5895">
        <w:rPr>
          <w:rFonts w:ascii="Times New Roman" w:hAnsi="Times New Roman" w:cs="Times New Roman"/>
          <w:sz w:val="24"/>
          <w:szCs w:val="24"/>
        </w:rPr>
        <w:t xml:space="preserve">lignin while keeping the </w:t>
      </w:r>
      <w:r w:rsidR="00F22BCE">
        <w:rPr>
          <w:rFonts w:ascii="Times New Roman" w:hAnsi="Times New Roman" w:cs="Times New Roman"/>
          <w:sz w:val="24"/>
          <w:szCs w:val="24"/>
        </w:rPr>
        <w:t xml:space="preserve">reducing </w:t>
      </w:r>
      <w:r w:rsidRPr="005F5895">
        <w:rPr>
          <w:rFonts w:ascii="Times New Roman" w:hAnsi="Times New Roman" w:cs="Times New Roman"/>
          <w:sz w:val="24"/>
          <w:szCs w:val="24"/>
        </w:rPr>
        <w:t>sugars.</w:t>
      </w:r>
    </w:p>
    <w:p w14:paraId="0B5A37FA" w14:textId="6F0F7034" w:rsidR="00C95770" w:rsidRPr="00A507F2" w:rsidRDefault="00CB5121" w:rsidP="00A507F2">
      <w:pPr>
        <w:pStyle w:val="Heading3"/>
        <w:rPr>
          <w:rFonts w:ascii="Times New Roman" w:hAnsi="Times New Roman" w:cs="Times New Roman"/>
          <w:b/>
          <w:bCs/>
          <w:color w:val="auto"/>
        </w:rPr>
      </w:pPr>
      <w:r w:rsidRPr="00A507F2">
        <w:rPr>
          <w:rFonts w:ascii="Times New Roman" w:hAnsi="Times New Roman" w:cs="Times New Roman"/>
          <w:b/>
          <w:bCs/>
          <w:color w:val="auto"/>
        </w:rPr>
        <w:t xml:space="preserve">Microwave </w:t>
      </w:r>
      <w:r w:rsidR="00F22BCE" w:rsidRPr="00A507F2">
        <w:rPr>
          <w:rFonts w:ascii="Times New Roman" w:hAnsi="Times New Roman" w:cs="Times New Roman"/>
          <w:b/>
          <w:bCs/>
          <w:color w:val="auto"/>
        </w:rPr>
        <w:t>Acid</w:t>
      </w:r>
      <w:r w:rsidRPr="00A507F2">
        <w:rPr>
          <w:rFonts w:ascii="Times New Roman" w:hAnsi="Times New Roman" w:cs="Times New Roman"/>
          <w:b/>
          <w:bCs/>
          <w:color w:val="auto"/>
        </w:rPr>
        <w:t xml:space="preserve">-assisted combinative pretreatment </w:t>
      </w:r>
      <w:r w:rsidR="00F22BCE" w:rsidRPr="00A507F2">
        <w:rPr>
          <w:rFonts w:ascii="Times New Roman" w:hAnsi="Times New Roman" w:cs="Times New Roman"/>
          <w:b/>
          <w:bCs/>
          <w:color w:val="auto"/>
        </w:rPr>
        <w:t xml:space="preserve"> </w:t>
      </w:r>
    </w:p>
    <w:p w14:paraId="7DE52889" w14:textId="55F47C6A" w:rsidR="003F28E6" w:rsidRPr="00A507F2" w:rsidRDefault="008F7954" w:rsidP="00D948DC">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51552" w:rsidRPr="005F5895">
        <w:rPr>
          <w:rFonts w:ascii="Times New Roman" w:hAnsi="Times New Roman" w:cs="Times New Roman"/>
          <w:sz w:val="24"/>
          <w:szCs w:val="24"/>
        </w:rPr>
        <w:t>retreatment temperature of 155</w:t>
      </w:r>
      <w:r w:rsidR="00B51552" w:rsidRPr="005F5895">
        <w:rPr>
          <w:rFonts w:ascii="Times New Roman" w:hAnsi="Times New Roman" w:cs="Times New Roman"/>
          <w:sz w:val="24"/>
          <w:szCs w:val="24"/>
          <w:vertAlign w:val="superscript"/>
        </w:rPr>
        <w:t>o</w:t>
      </w:r>
      <w:r w:rsidR="00B51552" w:rsidRPr="005F5895">
        <w:rPr>
          <w:rFonts w:ascii="Times New Roman" w:hAnsi="Times New Roman" w:cs="Times New Roman"/>
          <w:sz w:val="24"/>
          <w:szCs w:val="24"/>
        </w:rPr>
        <w:t xml:space="preserve">C at 10 min has been </w:t>
      </w:r>
      <w:r w:rsidRPr="005F5895">
        <w:rPr>
          <w:rFonts w:ascii="Times New Roman" w:hAnsi="Times New Roman" w:cs="Times New Roman"/>
          <w:sz w:val="24"/>
          <w:szCs w:val="24"/>
        </w:rPr>
        <w:t>described</w:t>
      </w:r>
      <w:r w:rsidR="00B51552" w:rsidRPr="005F5895">
        <w:rPr>
          <w:rFonts w:ascii="Times New Roman" w:hAnsi="Times New Roman" w:cs="Times New Roman"/>
          <w:sz w:val="24"/>
          <w:szCs w:val="24"/>
        </w:rPr>
        <w:t xml:space="preserve"> to be effective in the treatment of rice straw using 3% phosphoric acid (H</w:t>
      </w:r>
      <w:r w:rsidR="00B51552" w:rsidRPr="005F5895">
        <w:rPr>
          <w:rFonts w:ascii="Times New Roman" w:hAnsi="Times New Roman" w:cs="Times New Roman"/>
          <w:sz w:val="24"/>
          <w:szCs w:val="24"/>
          <w:vertAlign w:val="subscript"/>
        </w:rPr>
        <w:t>3</w:t>
      </w:r>
      <w:r w:rsidR="00B51552" w:rsidRPr="005F5895">
        <w:rPr>
          <w:rFonts w:ascii="Times New Roman" w:hAnsi="Times New Roman" w:cs="Times New Roman"/>
          <w:sz w:val="24"/>
          <w:szCs w:val="24"/>
        </w:rPr>
        <w:t>PO</w:t>
      </w:r>
      <w:r w:rsidR="00B51552" w:rsidRPr="005F5895">
        <w:rPr>
          <w:rFonts w:ascii="Times New Roman" w:hAnsi="Times New Roman" w:cs="Times New Roman"/>
          <w:sz w:val="24"/>
          <w:szCs w:val="24"/>
          <w:vertAlign w:val="subscript"/>
        </w:rPr>
        <w:t xml:space="preserve">4 </w:t>
      </w:r>
      <w:r w:rsidR="00B51552" w:rsidRPr="005F5895">
        <w:rPr>
          <w:rFonts w:ascii="Times New Roman" w:hAnsi="Times New Roman" w:cs="Times New Roman"/>
          <w:sz w:val="24"/>
          <w:szCs w:val="24"/>
        </w:rPr>
        <w:t>and 0.35M iron III chloride (FeCl</w:t>
      </w:r>
      <w:r w:rsidR="00B51552" w:rsidRPr="005F5895">
        <w:rPr>
          <w:rFonts w:ascii="Times New Roman" w:hAnsi="Times New Roman" w:cs="Times New Roman"/>
          <w:sz w:val="24"/>
          <w:szCs w:val="24"/>
          <w:vertAlign w:val="subscript"/>
        </w:rPr>
        <w:t>3</w:t>
      </w:r>
      <w:r w:rsidR="00B51552" w:rsidRPr="005F5895">
        <w:rPr>
          <w:rFonts w:ascii="Times New Roman" w:hAnsi="Times New Roman" w:cs="Times New Roman"/>
          <w:sz w:val="24"/>
          <w:szCs w:val="24"/>
        </w:rPr>
        <w:t xml:space="preserve">) in microwave-assisted pretreatment. The system gave a 57.5% yield amounting to 7.8mg/l of total sugar yield </w:t>
      </w:r>
      <w:r w:rsidR="001632E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teb.2019.100295","ISSN":"2589014X","abstract":"In this study, Box–Behnken design Response Surface Methodology (BBD-RSM) was used to develop microwave-assisted pretreatment (MAP) for Rice Straw (RS) using FeCl3-H3PO4 system. The concentration of FeCl3 and H3PO4, pretreatment temperature and time was used as independent variables and complex severity considering the effect of all variables were also calculated. Based on BBD-RSM, 57.5% of sugar yield per biomass was obtained for pretreated (MAP) RS using FeCl3 (0.35 M), H3PO4 (3%), pretreatment temperature and time of 155 °C and 10 min respectively with intermediate complex severity of 3.0. Based on the structural analysis using FTIR and XRD, it was suggested that the pretreatment results in reduction of crystallinity of RS that result in high crystallinity index (CrI) of 49.9% for efficient hydrolysis. Simultaneous saccharification and fermentation (SSF) of pretreated (MAP) RS resulted in maximum ethanol production of 7.0% (v/v) using in-house cellulase and Saccharomyces cerevisiae MTCC-173. The hydrolysis of pretreated (MAP) RS pulp using in-house produced endoxylanase resulted in generation of oligosaccharides.","author":[{"dropping-particle":"","family":"Kumar","given":"Bikash","non-dropping-particle":"","parse-names":false,"suffix":""},{"dropping-particle":"","family":"Bhardwaj","given":"N.","non-dropping-particle":"","parse-names":false,"suffix":""},{"dropping-particle":"","family":"Verma","given":"Pradeep","non-dropping-particle":"","parse-names":false,"suffix":""}],"container-title":"Bioresource Technology Reports","id":"ITEM-1","issue":"July","issued":{"date-parts":[["2019"]]},"page":"100295","publisher":"Elsevier","title":"Pretreatment of rice straw using microwave assisted FeCl3-H3PO4 system for ethanol and oligosaccharides generation","type":"article-journal","volume":"7"},"uris":["http://www.mendeley.com/documents/?uuid=3d494980-c4a8-44dd-97f4-1a35a6744f5b"]}],"mendeley":{"formattedCitation":"(B. Kumar et al., 2019)","plainTextFormattedCitation":"(B. Kumar et al., 2019)","previouslyFormattedCitation":"[31]"},"properties":{"noteIndex":0},"schema":"https://github.com/citation-style-language/schema/raw/master/csl-citation.json"}</w:instrText>
      </w:r>
      <w:r w:rsidR="001632E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umar et al., 2019)</w:t>
      </w:r>
      <w:r w:rsidR="001632EC">
        <w:rPr>
          <w:rFonts w:ascii="Times New Roman" w:hAnsi="Times New Roman" w:cs="Times New Roman"/>
          <w:sz w:val="24"/>
          <w:szCs w:val="24"/>
        </w:rPr>
        <w:fldChar w:fldCharType="end"/>
      </w:r>
      <w:r w:rsidR="00B51552" w:rsidRPr="005F5895">
        <w:rPr>
          <w:rFonts w:ascii="Times New Roman" w:hAnsi="Times New Roman" w:cs="Times New Roman"/>
          <w:sz w:val="24"/>
          <w:szCs w:val="24"/>
        </w:rPr>
        <w:t xml:space="preserve">. According to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acssuschemeng.8b06357","ISSN":"21680485","abstract":"The improvement of the reactivity of cellulose by means of an efficient pretreatment method is critical for the optimal valorization of this biorenewable polymer within a biorefinery context. In this work, a nondissolving procedure for the pretreatment of cellulose, based on the direct solid-liquid contact of cellulose with an ionic liquid, namely tetrabutylphosphonium acetate, or with its mixtures with water or dimethyl sulfoxide, was found to lead to an effective reduction of the cellulose crystallinity. Due to the nondissolving nature of the method, the cellulose thus pretreated can be simply recovered by filtration from the pretreatment fluid. The use of the molecular cosolvents, as compared to the use of the neat ionic liquid, results in a less viscous pretreatment fluid and also in a larger reduction of the cellulose crystallinity. An improvement in the reactivity of the pretreated cellulose was evidenced via the determination of the kinetics of an enzymatic hydrolysis. A relationship between this reaction kinetics and the degree of crystallinity of the cellulose was inferred: the lower the crystallinity, the faster the hydrolysis. The thermal stability and degree of polymerization of the pretreated cellulose samples were comparable or essentially unaltered with respect to the untreated cellulose.","author":[{"dropping-particle":"","family":"Pena","given":"Carlos A.","non-dropping-particle":"","parse-names":false,"suffix":""},{"dropping-particle":"","family":"Soto","given":"Ana","non-dropping-particle":"","parse-names":false,"suffix":""},{"dropping-particle":"","family":"King","given":"Alistair W.T.","non-dropping-particle":"","parse-names":false,"suffix":""},{"dropping-particle":"","family":"Rodríguez","given":"Héctor","non-dropping-particle":"","parse-names":false,"suffix":""}],"container-title":"ACS Sustainable Chemistry and Engineering","id":"ITEM-1","issue":"10","issued":{"date-parts":[["2019"]]},"page":"9164-9171","title":"Improved Reactivity of Cellulose via Its Crystallinity Reduction by Nondissolving Pretreatment with an Ionic Liquid","type":"article-journal","volume":"7"},"uris":["http://www.mendeley.com/documents/?uuid=0db55ecc-8e3f-4c1e-be4d-77a9a5dbe827","http://www.mendeley.com/documents/?uuid=a89d5867-56f8-4290-b255-dc377ec36364"]}],"mendeley":{"formattedCitation":"(Pena et al., 2019)","plainTextFormattedCitation":"(Pena et al., 2019)","previouslyFormattedCitation":"[32]"},"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ena et al., 2019)</w:t>
      </w:r>
      <w:r w:rsidR="00B51552" w:rsidRPr="005F5895">
        <w:rPr>
          <w:rFonts w:ascii="Times New Roman" w:hAnsi="Times New Roman" w:cs="Times New Roman"/>
          <w:sz w:val="24"/>
          <w:szCs w:val="24"/>
        </w:rPr>
        <w:fldChar w:fldCharType="end"/>
      </w:r>
      <w:r w:rsidR="004E4C8E">
        <w:rPr>
          <w:rFonts w:ascii="Times New Roman" w:hAnsi="Times New Roman" w:cs="Times New Roman"/>
          <w:sz w:val="24"/>
          <w:szCs w:val="24"/>
        </w:rPr>
        <w:t>,</w:t>
      </w:r>
      <w:r w:rsidR="00B51552" w:rsidRPr="005F5895">
        <w:rPr>
          <w:rFonts w:ascii="Times New Roman" w:hAnsi="Times New Roman" w:cs="Times New Roman"/>
          <w:sz w:val="24"/>
          <w:szCs w:val="24"/>
        </w:rPr>
        <w:t xml:space="preserve"> rice straw pretreated with microwave</w:t>
      </w:r>
      <w:r w:rsidR="004E4C8E">
        <w:rPr>
          <w:rFonts w:ascii="Times New Roman" w:hAnsi="Times New Roman" w:cs="Times New Roman"/>
          <w:sz w:val="24"/>
          <w:szCs w:val="24"/>
        </w:rPr>
        <w:t>-</w:t>
      </w:r>
      <w:r w:rsidR="00B51552" w:rsidRPr="005F5895">
        <w:rPr>
          <w:rFonts w:ascii="Times New Roman" w:hAnsi="Times New Roman" w:cs="Times New Roman"/>
          <w:sz w:val="24"/>
          <w:szCs w:val="24"/>
        </w:rPr>
        <w:t xml:space="preserve"> assisted acid method show</w:t>
      </w:r>
      <w:r w:rsidR="004E4C8E">
        <w:rPr>
          <w:rFonts w:ascii="Times New Roman" w:hAnsi="Times New Roman" w:cs="Times New Roman"/>
          <w:sz w:val="24"/>
          <w:szCs w:val="24"/>
        </w:rPr>
        <w:t xml:space="preserve"> a</w:t>
      </w:r>
      <w:r w:rsidR="00B51552" w:rsidRPr="005F5895">
        <w:rPr>
          <w:rFonts w:ascii="Times New Roman" w:hAnsi="Times New Roman" w:cs="Times New Roman"/>
          <w:sz w:val="24"/>
          <w:szCs w:val="24"/>
        </w:rPr>
        <w:t xml:space="preserve"> reduction in crystallinity with a high crystallinity index (</w:t>
      </w:r>
      <w:proofErr w:type="spellStart"/>
      <w:r w:rsidR="00B51552" w:rsidRPr="005F5895">
        <w:rPr>
          <w:rFonts w:ascii="Times New Roman" w:hAnsi="Times New Roman" w:cs="Times New Roman"/>
          <w:sz w:val="24"/>
          <w:szCs w:val="24"/>
        </w:rPr>
        <w:t>Crl</w:t>
      </w:r>
      <w:proofErr w:type="spellEnd"/>
      <w:r w:rsidR="00B51552" w:rsidRPr="005F5895">
        <w:rPr>
          <w:rFonts w:ascii="Times New Roman" w:hAnsi="Times New Roman" w:cs="Times New Roman"/>
          <w:sz w:val="24"/>
          <w:szCs w:val="24"/>
        </w:rPr>
        <w:t>) of 49.9%. The efficiency of microwave assisted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in the treatment of cassava residues ((peels, stems and leaves) was verified at the conditions of 0.1 M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at 30 ± 1 °C for 10 min with the irradiation power of 300 W. The stem pretreatment produced a yield of 54.58 g/L during SHF in the presence a detoxification chemical and 50.03 g/L without the detoxification chemical</w:t>
      </w:r>
      <w:r w:rsidR="00F04504">
        <w:rPr>
          <w:rFonts w:ascii="Times New Roman" w:hAnsi="Times New Roman" w:cs="Times New Roman"/>
          <w:sz w:val="24"/>
          <w:szCs w:val="24"/>
        </w:rPr>
        <w:t xml:space="preserve"> of </w:t>
      </w:r>
      <w:r w:rsidR="00F04504" w:rsidRPr="005F5895">
        <w:rPr>
          <w:rFonts w:ascii="Times New Roman" w:hAnsi="Times New Roman" w:cs="Times New Roman"/>
          <w:sz w:val="24"/>
          <w:szCs w:val="24"/>
        </w:rPr>
        <w:t>reducing sugar</w:t>
      </w:r>
      <w:r w:rsidR="00B51552" w:rsidRPr="005F5895">
        <w:rPr>
          <w:rFonts w:ascii="Times New Roman" w:hAnsi="Times New Roman" w:cs="Times New Roman"/>
          <w:sz w:val="24"/>
          <w:szCs w:val="24"/>
        </w:rPr>
        <w:t xml:space="preserve">. Adding the detoxification chemical to the pretreatment of cassava leaves </w:t>
      </w:r>
      <w:proofErr w:type="spellStart"/>
      <w:r w:rsidR="003D590F">
        <w:rPr>
          <w:rFonts w:ascii="Times New Roman" w:hAnsi="Times New Roman" w:cs="Times New Roman"/>
          <w:sz w:val="24"/>
          <w:szCs w:val="24"/>
        </w:rPr>
        <w:t>prodcued</w:t>
      </w:r>
      <w:proofErr w:type="spellEnd"/>
      <w:r w:rsidR="00B51552" w:rsidRPr="005F5895">
        <w:rPr>
          <w:rFonts w:ascii="Times New Roman" w:hAnsi="Times New Roman" w:cs="Times New Roman"/>
          <w:sz w:val="24"/>
          <w:szCs w:val="24"/>
        </w:rPr>
        <w:t xml:space="preserve"> a reducing sugar yield of 33.95g/L and 30.28 g/L without detoxification. The corresponding values for cassava peels with and without detoxification are 45.96 g/L and 51.04 g/L respectively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cec2d964-2849-48da-9697-972e81ae6afe","http://www.mendeley.com/documents/?uuid=dfdff539-17c8-4cff-a40d-86a7ffafd715"]}],"mendeley":{"formattedCitation":"(Pooja et al., 2018)","plainTextFormattedCitation":"(Pooja et al., 2018)","previouslyFormattedCitation":"[33]"},"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ooja et al., 2018)</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Microwave assisted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has also shown effectiveness in the pretreatment of Miscanthus at 180 °C and 300 W, 0.2 M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 xml:space="preserve">4 </w:t>
      </w:r>
      <w:r w:rsidR="00B51552" w:rsidRPr="005F5895">
        <w:rPr>
          <w:rFonts w:ascii="Times New Roman" w:hAnsi="Times New Roman" w:cs="Times New Roman"/>
          <w:sz w:val="24"/>
          <w:szCs w:val="24"/>
        </w:rPr>
        <w:t>under 20 min exposure. The procedure produced a maximum sugar yield of 75.3% from the available carbohydrates</w:t>
      </w:r>
      <w:r w:rsidR="00C43C67">
        <w:rPr>
          <w:rFonts w:ascii="Times New Roman" w:hAnsi="Times New Roman" w:cs="Times New Roman"/>
          <w:sz w:val="24"/>
          <w:szCs w:val="24"/>
        </w:rPr>
        <w:t>,</w:t>
      </w:r>
      <w:r w:rsidR="000F59E0">
        <w:rPr>
          <w:rFonts w:ascii="Times New Roman" w:hAnsi="Times New Roman" w:cs="Times New Roman"/>
          <w:sz w:val="24"/>
          <w:szCs w:val="24"/>
        </w:rPr>
        <w:t xml:space="preserve"> </w:t>
      </w:r>
      <w:r w:rsidR="00B51552" w:rsidRPr="005F5895">
        <w:rPr>
          <w:rFonts w:ascii="Times New Roman" w:hAnsi="Times New Roman" w:cs="Times New Roman"/>
          <w:sz w:val="24"/>
          <w:szCs w:val="24"/>
        </w:rPr>
        <w:t xml:space="preserve">with 46.7% as glucose. The pretreatment of miscanthus under the above conditions is a potential source of </w:t>
      </w:r>
      <w:proofErr w:type="spellStart"/>
      <w:r w:rsidR="00B51552" w:rsidRPr="005F5895">
        <w:rPr>
          <w:rFonts w:ascii="Times New Roman" w:hAnsi="Times New Roman" w:cs="Times New Roman"/>
          <w:sz w:val="24"/>
          <w:szCs w:val="24"/>
        </w:rPr>
        <w:t>levulinic</w:t>
      </w:r>
      <w:proofErr w:type="spellEnd"/>
      <w:r w:rsidR="00B51552" w:rsidRPr="005F5895">
        <w:rPr>
          <w:rFonts w:ascii="Times New Roman" w:hAnsi="Times New Roman" w:cs="Times New Roman"/>
          <w:sz w:val="24"/>
          <w:szCs w:val="24"/>
        </w:rPr>
        <w:t xml:space="preserve"> acid as 6–8% of the biomass was converted to </w:t>
      </w:r>
      <w:proofErr w:type="spellStart"/>
      <w:r w:rsidR="00B51552" w:rsidRPr="005F5895">
        <w:rPr>
          <w:rFonts w:ascii="Times New Roman" w:hAnsi="Times New Roman" w:cs="Times New Roman"/>
          <w:sz w:val="24"/>
          <w:szCs w:val="24"/>
        </w:rPr>
        <w:t>levulinic</w:t>
      </w:r>
      <w:proofErr w:type="spellEnd"/>
      <w:r w:rsidR="00B51552" w:rsidRPr="005F5895">
        <w:rPr>
          <w:rFonts w:ascii="Times New Roman" w:hAnsi="Times New Roman" w:cs="Times New Roman"/>
          <w:sz w:val="24"/>
          <w:szCs w:val="24"/>
        </w:rPr>
        <w:t xml:space="preserve"> acid during the process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934/bioeng.2015.4.449","ISSN":"2375-1495","abstract":"Miscanthus is a major bioenergy crop in Europe and a potential feedstock for second generation biofuels. Thermochemical pretreatment is a significant step in the process of converting lignocellulosic biomass into fermentable sugars. In this work, microwave energy was applied to facilitate NaOH and H 2 SO 4 pretreatments of Miscanthus. This was carried out at 180 °C in a monomode microwave cavity at 300 W. Our results show that H 2 SO 4 pretreatment contributes to the breakdown of hemicelluloses and cellulose, leading to a high glucose yield. The maximum sugar yield from available carbohydrates during pretreatment is 75.3% (0.2 M H 2 SO 4 20 Min), and glucose yield is 46.7% under these conditions. NaOH and water pretreatments tend to break down only hemicellulose in preference to cellulose, contributing to high xylose yield. Compared to conventional heating NaOH/H 2 SO 4 pretreatment, 12 times higher sugar yield was obtained by using microwave assisted pretreatment within half the time. NaOH pretreatments lead to a significantly enhanced digestibility of the residue, because the effective removal of lignin and hemicellulose makes cellulose fibres more accessible to cellulases. Morphological study of biomass shows that the tightly packed fibres in the Miscanthus were dismantled and exposed under NaOH condition. We studied sugar degradation under microwave assisted H 2 SO 4 conditions. The results shows that 6–8% biomass was converted into levulinic acid (LA) during pretreatment, showing the possibility of using microwave technology to produce LA from biomass. The outcome of this work shows great potential for using microwave in the thermo-chemical pretreatment for biomass and also selective production of LA from biomass. 450 AIMS Bioengineering Volume 2, Issue 4, 449-468.","author":[{"dropping-particle":"","family":"Zhu","given":"Zongyuan","non-dropping-particle":"","parse-names":false,"suffix":""},{"dropping-particle":"","family":"Simister","given":"Rachael","non-dropping-particle":"","parse-names":false,"suffix":""},{"dropping-particle":"","family":"Bird","given":"Susannah","non-dropping-particle":"","parse-names":false,"suffix":""},{"dropping-particle":"","family":"J. McQueen-Mason","given":"Simon","non-dropping-particle":"","parse-names":false,"suffix":""},{"dropping-particle":"","family":"D. Gomez","given":"Leonardo","non-dropping-particle":"","parse-names":false,"suffix":""},{"dropping-particle":"","family":"J. Macquarrie","given":"Duncan","non-dropping-particle":"","parse-names":false,"suffix":""}],"container-title":"AIMS Bioengineering","id":"ITEM-1","issue":"4","issued":{"date-parts":[["2015"]]},"page":"449-468","title":"Microwave assisted acid and alkali pretreatment of &lt;i&gt;Miscanthus &lt;/i&gt;biomas&lt;i&gt;s &lt;/i&gt;for biorefineries","type":"article-journal","volume":"2"},"uris":["http://www.mendeley.com/documents/?uuid=e971e5e9-7687-433b-93cf-b6961287e75f","http://www.mendeley.com/documents/?uuid=28068e16-6c13-4504-840b-fd854a50ac01"]}],"mendeley":{"formattedCitation":"(Zhu et al., 2015)","plainTextFormattedCitation":"(Zhu et al., 2015)","previouslyFormattedCitation":"[34]"},"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u et al., 2015)</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This method effectively</w:t>
      </w:r>
      <w:r w:rsidR="00C43C67">
        <w:rPr>
          <w:rFonts w:ascii="Times New Roman" w:hAnsi="Times New Roman" w:cs="Times New Roman"/>
          <w:sz w:val="24"/>
          <w:szCs w:val="24"/>
        </w:rPr>
        <w:t xml:space="preserve"> </w:t>
      </w:r>
      <w:r w:rsidR="00B51552" w:rsidRPr="005F5895">
        <w:rPr>
          <w:rFonts w:ascii="Times New Roman" w:hAnsi="Times New Roman" w:cs="Times New Roman"/>
          <w:sz w:val="24"/>
          <w:szCs w:val="24"/>
        </w:rPr>
        <w:t xml:space="preserve">makes more glucose available by </w:t>
      </w:r>
      <w:r w:rsidR="00B51552" w:rsidRPr="00A507F2">
        <w:rPr>
          <w:rFonts w:ascii="Times New Roman" w:hAnsi="Times New Roman" w:cs="Times New Roman"/>
          <w:sz w:val="24"/>
          <w:szCs w:val="24"/>
        </w:rPr>
        <w:t>altering the cellulose structure</w:t>
      </w:r>
      <w:r w:rsidR="003D590F">
        <w:rPr>
          <w:rFonts w:ascii="Times New Roman" w:hAnsi="Times New Roman" w:cs="Times New Roman"/>
          <w:sz w:val="24"/>
          <w:szCs w:val="24"/>
        </w:rPr>
        <w:t xml:space="preserve"> compared to non-combinative methods.</w:t>
      </w:r>
      <w:r w:rsidR="00B51552" w:rsidRPr="00A507F2">
        <w:rPr>
          <w:rFonts w:ascii="Times New Roman" w:hAnsi="Times New Roman" w:cs="Times New Roman"/>
          <w:sz w:val="24"/>
          <w:szCs w:val="24"/>
        </w:rPr>
        <w:t xml:space="preserve"> </w:t>
      </w:r>
    </w:p>
    <w:p w14:paraId="41B8802E" w14:textId="3228DE83" w:rsidR="00CB5121" w:rsidRPr="00A507F2" w:rsidRDefault="00CB5121" w:rsidP="00A507F2">
      <w:pPr>
        <w:pStyle w:val="Heading3"/>
        <w:rPr>
          <w:rFonts w:ascii="Times New Roman" w:hAnsi="Times New Roman" w:cs="Times New Roman"/>
          <w:b/>
          <w:bCs/>
          <w:color w:val="auto"/>
        </w:rPr>
      </w:pPr>
      <w:r w:rsidRPr="00A507F2">
        <w:rPr>
          <w:rFonts w:ascii="Times New Roman" w:hAnsi="Times New Roman" w:cs="Times New Roman"/>
          <w:b/>
          <w:bCs/>
          <w:color w:val="auto"/>
        </w:rPr>
        <w:t>Microwave a</w:t>
      </w:r>
      <w:r w:rsidR="003F28E6" w:rsidRPr="00A507F2">
        <w:rPr>
          <w:rFonts w:ascii="Times New Roman" w:hAnsi="Times New Roman" w:cs="Times New Roman"/>
          <w:b/>
          <w:bCs/>
          <w:color w:val="auto"/>
        </w:rPr>
        <w:t>lkali</w:t>
      </w:r>
      <w:r w:rsidRPr="00A507F2">
        <w:rPr>
          <w:rFonts w:ascii="Times New Roman" w:hAnsi="Times New Roman" w:cs="Times New Roman"/>
          <w:b/>
          <w:bCs/>
          <w:color w:val="auto"/>
        </w:rPr>
        <w:t xml:space="preserve">- assisted combinative pretreatment  </w:t>
      </w:r>
    </w:p>
    <w:p w14:paraId="6A99F510" w14:textId="60D6B77A" w:rsidR="00C43C67" w:rsidRDefault="00B51552" w:rsidP="00B91474">
      <w:pPr>
        <w:tabs>
          <w:tab w:val="left" w:pos="7013"/>
        </w:tabs>
        <w:spacing w:after="0" w:line="360" w:lineRule="auto"/>
        <w:jc w:val="both"/>
        <w:rPr>
          <w:rFonts w:ascii="Times New Roman" w:hAnsi="Times New Roman" w:cs="Times New Roman"/>
          <w:sz w:val="24"/>
          <w:szCs w:val="24"/>
        </w:rPr>
      </w:pPr>
      <w:r w:rsidRPr="005F5895">
        <w:rPr>
          <w:rFonts w:ascii="Times New Roman" w:hAnsi="Times New Roman" w:cs="Times New Roman"/>
          <w:sz w:val="24"/>
          <w:szCs w:val="24"/>
        </w:rPr>
        <w:t>Sweet sorghum bagasse was treated with microwave</w:t>
      </w:r>
      <w:r w:rsidR="00C43C67">
        <w:rPr>
          <w:rFonts w:ascii="Times New Roman" w:hAnsi="Times New Roman" w:cs="Times New Roman"/>
          <w:sz w:val="24"/>
          <w:szCs w:val="24"/>
        </w:rPr>
        <w:t>-</w:t>
      </w:r>
      <w:r w:rsidRPr="005F5895">
        <w:rPr>
          <w:rFonts w:ascii="Times New Roman" w:hAnsi="Times New Roman" w:cs="Times New Roman"/>
          <w:sz w:val="24"/>
          <w:szCs w:val="24"/>
        </w:rPr>
        <w:t>assisted ammonium hydroxide(N</w:t>
      </w:r>
      <w:r w:rsidR="003F28E6">
        <w:rPr>
          <w:rFonts w:ascii="Times New Roman" w:hAnsi="Times New Roman" w:cs="Times New Roman"/>
          <w:sz w:val="24"/>
          <w:szCs w:val="24"/>
        </w:rPr>
        <w:t>H</w:t>
      </w:r>
      <w:r w:rsidR="003F28E6" w:rsidRPr="003F28E6">
        <w:rPr>
          <w:rFonts w:ascii="Times New Roman" w:hAnsi="Times New Roman" w:cs="Times New Roman"/>
          <w:sz w:val="24"/>
          <w:szCs w:val="24"/>
          <w:vertAlign w:val="subscript"/>
        </w:rPr>
        <w:t>4</w:t>
      </w:r>
      <w:r w:rsidRPr="005F5895">
        <w:rPr>
          <w:rFonts w:ascii="Times New Roman" w:hAnsi="Times New Roman" w:cs="Times New Roman"/>
          <w:sz w:val="24"/>
          <w:szCs w:val="24"/>
        </w:rPr>
        <w:t>OH) at a temperature of 16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w:t>
      </w:r>
      <w:r w:rsidRPr="005F5895">
        <w:rPr>
          <w:rFonts w:ascii="Times New Roman" w:hAnsi="Times New Roman" w:cs="Times New Roman"/>
          <w:sz w:val="24"/>
          <w:szCs w:val="24"/>
        </w:rPr>
        <w:fldChar w:fldCharType="begin" w:fldLock="1"/>
      </w:r>
      <w:r w:rsidR="00973D9A">
        <w:rPr>
          <w:rFonts w:ascii="Times New Roman" w:hAnsi="Times New Roman" w:cs="Times New Roman"/>
          <w:sz w:val="24"/>
          <w:szCs w:val="24"/>
        </w:rPr>
        <w:instrText>ADDIN CSL_CITATION {"citationItems":[{"id":"ITEM-1","itemData":{"DOI":"10.1016/j.biortech.2012.01.021","ISSN":"09608524","PMID":"22322148","abstract":"The efficiency of a batch microwave-assisted ammonia heating system was investigated as pretreatment for sweet sorghum bagasse and its effect on porosity, chemical composition, particle size, enzymatic hydrolysis and fermentation into ethanol evaluated. Sorghum bagasse, fractionated into three particle size groups (9.5-18, 4-6 and 1-2. mm), was pretreated with ammonium hydroxide (28% v/v solution) and water at a ratio of 1:0.5:8 at 100, 115, 130, 145 and 160. °C for 1. h. Simon's stain method revealed an increase in the porosity of the biomass compared to untreated biomass. The most lignin removal (46%) was observed at 160. °C. About 90% of the cellulose and 73% of the hemicellulose remained within the bagasse. The best glucose yields and ethanol yields (from glucose only) among all different pretreatment conditions averaged 42/100. g dry biomass and 21/100. g dry biomass, respectively with 1-2. mm sorghum bagasse pretreated at 130. °C for 1. h. © 2012.","author":[{"dropping-particle":"","family":"Chen","given":"Cong","non-dropping-particle":"","parse-names":false,"suffix":""},{"dropping-particle":"","family":"Boldor","given":"Dorin","non-dropping-particle":"","parse-names":false,"suffix":""},{"dropping-particle":"","family":"Aita","given":"Giovanna","non-dropping-particle":"","parse-names":false,"suffix":""},{"dropping-particle":"","family":"Walker","given":"Michelle","non-dropping-particle":"","parse-names":false,"suffix":""}],"container-title":"Bioresource Technology","id":"ITEM-1","issued":{"date-parts":[["2012"]]},"page":"190-197","publisher":"Elsevier Ltd","title":"Ethanol production from sorghum by a microwave-assisted dilute ammonia pretreatment","type":"article-journal","volume":"110"},"uris":["http://www.mendeley.com/documents/?uuid=cd0a2aec-e8af-42a4-a92e-d1c75885df1d","http://www.mendeley.com/documents/?uuid=ae0188c6-38ae-47f4-accd-1574079221a3"]}],"mendeley":{"formattedCitation":"(C. Chen et al., 2012)","manualFormatting":"(Chen et al., 2012)","plainTextFormattedCitation":"(C. Chen et al., 2012)","previouslyFormattedCitation":"[3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Chen et al., 2012)</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This method of treatment effectively removed the lignin content by 48% while retaining about 90% and 73% of cellulose and hemicellulose</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respectively</w:t>
      </w:r>
      <w:r w:rsidR="00C43C67">
        <w:rPr>
          <w:rFonts w:ascii="Times New Roman" w:hAnsi="Times New Roman" w:cs="Times New Roman"/>
          <w:sz w:val="24"/>
          <w:szCs w:val="24"/>
        </w:rPr>
        <w:t xml:space="preserve">, </w:t>
      </w:r>
      <w:r w:rsidR="00C43C67">
        <w:rPr>
          <w:rFonts w:ascii="Times New Roman" w:hAnsi="Times New Roman" w:cs="Times New Roman"/>
          <w:sz w:val="24"/>
          <w:szCs w:val="24"/>
        </w:rPr>
        <w:lastRenderedPageBreak/>
        <w:t>which</w:t>
      </w:r>
      <w:r w:rsidRPr="005F5895">
        <w:rPr>
          <w:rFonts w:ascii="Times New Roman" w:hAnsi="Times New Roman" w:cs="Times New Roman"/>
          <w:sz w:val="24"/>
          <w:szCs w:val="24"/>
        </w:rPr>
        <w:t xml:space="preserve"> resulted in the optimal glucose yield of 42/100g dry biomass. NaOH </w:t>
      </w:r>
      <w:r w:rsidR="00A621BF">
        <w:rPr>
          <w:rFonts w:ascii="Times New Roman" w:hAnsi="Times New Roman" w:cs="Times New Roman"/>
          <w:sz w:val="24"/>
          <w:szCs w:val="24"/>
        </w:rPr>
        <w:t>mixed</w:t>
      </w:r>
      <w:r w:rsidRPr="005F5895">
        <w:rPr>
          <w:rFonts w:ascii="Times New Roman" w:hAnsi="Times New Roman" w:cs="Times New Roman"/>
          <w:sz w:val="24"/>
          <w:szCs w:val="24"/>
        </w:rPr>
        <w:t xml:space="preserve"> with microwave irradiation </w:t>
      </w:r>
      <w:r w:rsidR="00F318B0">
        <w:rPr>
          <w:rFonts w:ascii="Times New Roman" w:hAnsi="Times New Roman" w:cs="Times New Roman"/>
          <w:sz w:val="24"/>
          <w:szCs w:val="24"/>
        </w:rPr>
        <w:t xml:space="preserve">was reported to be </w:t>
      </w:r>
      <w:r w:rsidRPr="005F5895">
        <w:rPr>
          <w:rFonts w:ascii="Times New Roman" w:hAnsi="Times New Roman" w:cs="Times New Roman"/>
          <w:sz w:val="24"/>
          <w:szCs w:val="24"/>
        </w:rPr>
        <w:t xml:space="preserve">effective in pretreating giant reed ((Arundo donax) and Kans grass (Saccharum </w:t>
      </w:r>
      <w:proofErr w:type="spellStart"/>
      <w:r w:rsidRPr="005F5895">
        <w:rPr>
          <w:rFonts w:ascii="Times New Roman" w:hAnsi="Times New Roman" w:cs="Times New Roman"/>
          <w:sz w:val="24"/>
          <w:szCs w:val="24"/>
        </w:rPr>
        <w:t>spontaneum</w:t>
      </w:r>
      <w:proofErr w:type="spellEnd"/>
      <w:r w:rsidRPr="005F5895">
        <w:rPr>
          <w:rFonts w:ascii="Times New Roman" w:hAnsi="Times New Roman" w:cs="Times New Roman"/>
          <w:sz w:val="24"/>
          <w:szCs w:val="24"/>
        </w:rPr>
        <w:t>). With the optimum conditions of 5 min, 5%(w/v) of NaOH</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and temperature of 12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 and 8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 for giant reed and Kans grass</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respectively</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there was an optimum sugar yield of 6.8g/100g of biomass for both samples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omolwanich et al., 2014)</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p>
    <w:p w14:paraId="2B2ED177" w14:textId="77777777" w:rsidR="00F318B0" w:rsidRDefault="00F318B0" w:rsidP="00B91474">
      <w:pPr>
        <w:tabs>
          <w:tab w:val="left" w:pos="7013"/>
        </w:tabs>
        <w:spacing w:after="0" w:line="360" w:lineRule="auto"/>
        <w:jc w:val="both"/>
        <w:rPr>
          <w:rFonts w:ascii="Times New Roman" w:hAnsi="Times New Roman" w:cs="Times New Roman"/>
          <w:sz w:val="24"/>
          <w:szCs w:val="24"/>
        </w:rPr>
      </w:pPr>
    </w:p>
    <w:p w14:paraId="06EE7213" w14:textId="5C6BF5B5" w:rsidR="00C43C67" w:rsidRDefault="00B51552" w:rsidP="00B91474">
      <w:pPr>
        <w:tabs>
          <w:tab w:val="left" w:pos="7013"/>
        </w:tabs>
        <w:spacing w:after="0"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Microwave assisted NaOH was also reported to efficiently pretreat cassava residues ((peels, stems and leaves). 20g each of the three samples </w:t>
      </w:r>
      <w:r w:rsidR="00C43C67">
        <w:rPr>
          <w:rFonts w:ascii="Times New Roman" w:hAnsi="Times New Roman" w:cs="Times New Roman"/>
          <w:sz w:val="24"/>
          <w:szCs w:val="24"/>
        </w:rPr>
        <w:t xml:space="preserve">were </w:t>
      </w:r>
      <w:r w:rsidRPr="005F5895">
        <w:rPr>
          <w:rFonts w:ascii="Times New Roman" w:hAnsi="Times New Roman" w:cs="Times New Roman"/>
          <w:sz w:val="24"/>
          <w:szCs w:val="24"/>
        </w:rPr>
        <w:t xml:space="preserve">reported </w:t>
      </w:r>
      <w:r w:rsidR="00C43C67">
        <w:rPr>
          <w:rFonts w:ascii="Times New Roman" w:hAnsi="Times New Roman" w:cs="Times New Roman"/>
          <w:sz w:val="24"/>
          <w:szCs w:val="24"/>
        </w:rPr>
        <w:t>to be</w:t>
      </w:r>
      <w:r w:rsidRPr="005F5895">
        <w:rPr>
          <w:rFonts w:ascii="Times New Roman" w:hAnsi="Times New Roman" w:cs="Times New Roman"/>
          <w:sz w:val="24"/>
          <w:szCs w:val="24"/>
        </w:rPr>
        <w:t xml:space="preserve"> </w:t>
      </w:r>
      <w:r w:rsidR="00A621BF" w:rsidRPr="005F5895">
        <w:rPr>
          <w:rFonts w:ascii="Times New Roman" w:hAnsi="Times New Roman" w:cs="Times New Roman"/>
          <w:sz w:val="24"/>
          <w:szCs w:val="24"/>
        </w:rPr>
        <w:t>visible</w:t>
      </w:r>
      <w:r w:rsidRPr="005F5895">
        <w:rPr>
          <w:rFonts w:ascii="Times New Roman" w:hAnsi="Times New Roman" w:cs="Times New Roman"/>
          <w:sz w:val="24"/>
          <w:szCs w:val="24"/>
        </w:rPr>
        <w:t xml:space="preserve"> to irradiation power of 300 W</w:t>
      </w:r>
      <w:r w:rsidR="00C43C67">
        <w:rPr>
          <w:rFonts w:ascii="Times New Roman" w:hAnsi="Times New Roman" w:cs="Times New Roman"/>
          <w:sz w:val="24"/>
          <w:szCs w:val="24"/>
        </w:rPr>
        <w:t xml:space="preserve"> </w:t>
      </w:r>
      <w:r w:rsidRPr="005F5895">
        <w:rPr>
          <w:rFonts w:ascii="Times New Roman" w:hAnsi="Times New Roman" w:cs="Times New Roman"/>
          <w:sz w:val="24"/>
          <w:szCs w:val="24"/>
        </w:rPr>
        <w:t xml:space="preserve">and 200 ml of 3% NaOH for over 7 min. With a detoxification chemical, the stem </w:t>
      </w:r>
      <w:r w:rsidR="00A621BF" w:rsidRPr="005F5895">
        <w:rPr>
          <w:rFonts w:ascii="Times New Roman" w:hAnsi="Times New Roman" w:cs="Times New Roman"/>
          <w:sz w:val="24"/>
          <w:szCs w:val="24"/>
        </w:rPr>
        <w:t>formed</w:t>
      </w:r>
      <w:r w:rsidRPr="005F5895">
        <w:rPr>
          <w:rFonts w:ascii="Times New Roman" w:hAnsi="Times New Roman" w:cs="Times New Roman"/>
          <w:sz w:val="24"/>
          <w:szCs w:val="24"/>
        </w:rPr>
        <w:t xml:space="preserve"> </w:t>
      </w:r>
      <w:r w:rsidR="00C43C67">
        <w:rPr>
          <w:rFonts w:ascii="Times New Roman" w:hAnsi="Times New Roman" w:cs="Times New Roman"/>
          <w:sz w:val="24"/>
          <w:szCs w:val="24"/>
        </w:rPr>
        <w:t xml:space="preserve">a </w:t>
      </w:r>
      <w:r w:rsidRPr="005F5895">
        <w:rPr>
          <w:rFonts w:ascii="Times New Roman" w:hAnsi="Times New Roman" w:cs="Times New Roman"/>
          <w:sz w:val="24"/>
          <w:szCs w:val="24"/>
        </w:rPr>
        <w:t>reducing sugar yield of 59.05 g/L during SHF and 55.13 g/L without the detoxification chemical. Adding the detoxification chemical to the pretreatment of cassava leaves gave a reducing sugar yield of 47.37g/L and 41.77 g/L without detoxification. The corresponding values for cassava peels with and without detoxification are 58.75 g/L and 64.06 g/L</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respectivel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dfdff539-17c8-4cff-a40d-86a7ffafd715","http://www.mendeley.com/documents/?uuid=cec2d964-2849-48da-9697-972e81ae6afe"]}],"mendeley":{"formattedCitation":"(Pooja et al., 2018)","plainTextFormattedCitation":"(Pooja et al., 2018)","previouslyFormattedCitation":"[33]"},"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ooja et al., 2018)</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The microwave pretreatment of Miscanthus supported with NaOH and water pretreatments broke down only hemicellulose, thereby contributing to high xylose yield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934/bioeng.2015.4.449","ISSN":"2375-1495","abstract":"Miscanthus is a major bioenergy crop in Europe and a potential feedstock for second generation biofuels. Thermochemical pretreatment is a significant step in the process of converting lignocellulosic biomass into fermentable sugars. In this work, microwave energy was applied to facilitate NaOH and H 2 SO 4 pretreatments of Miscanthus. This was carried out at 180 °C in a monomode microwave cavity at 300 W. Our results show that H 2 SO 4 pretreatment contributes to the breakdown of hemicelluloses and cellulose, leading to a high glucose yield. The maximum sugar yield from available carbohydrates during pretreatment is 75.3% (0.2 M H 2 SO 4 20 Min), and glucose yield is 46.7% under these conditions. NaOH and water pretreatments tend to break down only hemicellulose in preference to cellulose, contributing to high xylose yield. Compared to conventional heating NaOH/H 2 SO 4 pretreatment, 12 times higher sugar yield was obtained by using microwave assisted pretreatment within half the time. NaOH pretreatments lead to a significantly enhanced digestibility of the residue, because the effective removal of lignin and hemicellulose makes cellulose fibres more accessible to cellulases. Morphological study of biomass shows that the tightly packed fibres in the Miscanthus were dismantled and exposed under NaOH condition. We studied sugar degradation under microwave assisted H 2 SO 4 conditions. The results shows that 6–8% biomass was converted into levulinic acid (LA) during pretreatment, showing the possibility of using microwave technology to produce LA from biomass. The outcome of this work shows great potential for using microwave in the thermo-chemical pretreatment for biomass and also selective production of LA from biomass. 450 AIMS Bioengineering Volume 2, Issue 4, 449-468.","author":[{"dropping-particle":"","family":"Zhu","given":"Zongyuan","non-dropping-particle":"","parse-names":false,"suffix":""},{"dropping-particle":"","family":"Simister","given":"Rachael","non-dropping-particle":"","parse-names":false,"suffix":""},{"dropping-particle":"","family":"Bird","given":"Susannah","non-dropping-particle":"","parse-names":false,"suffix":""},{"dropping-particle":"","family":"J. McQueen-Mason","given":"Simon","non-dropping-particle":"","parse-names":false,"suffix":""},{"dropping-particle":"","family":"D. Gomez","given":"Leonardo","non-dropping-particle":"","parse-names":false,"suffix":""},{"dropping-particle":"","family":"J. Macquarrie","given":"Duncan","non-dropping-particle":"","parse-names":false,"suffix":""}],"container-title":"AIMS Bioengineering","id":"ITEM-1","issue":"4","issued":{"date-parts":[["2015"]]},"page":"449-468","title":"Microwave assisted acid and alkali pretreatment of &lt;i&gt;Miscanthus &lt;/i&gt;biomas&lt;i&gt;s &lt;/i&gt;for biorefineries","type":"article-journal","volume":"2"},"uris":["http://www.mendeley.com/documents/?uuid=28068e16-6c13-4504-840b-fd854a50ac01","http://www.mendeley.com/documents/?uuid=e971e5e9-7687-433b-93cf-b6961287e75f"]}],"mendeley":{"formattedCitation":"(Zhu et al., 2015)","plainTextFormattedCitation":"(Zhu et al., 2015)","previouslyFormattedCitation":"[34]"},"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u et al., 201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0.4M of NaOH effectively improved the reducing sugar yield from sugarcane bagasse to (1.90 mmol/mg) with irradiation power of 320W, </w:t>
      </w:r>
      <w:r w:rsidR="00C43C67">
        <w:rPr>
          <w:rFonts w:ascii="Times New Roman" w:hAnsi="Times New Roman" w:cs="Times New Roman"/>
          <w:sz w:val="24"/>
          <w:szCs w:val="24"/>
        </w:rPr>
        <w:t xml:space="preserve">a </w:t>
      </w:r>
      <w:r w:rsidRPr="005F5895">
        <w:rPr>
          <w:rFonts w:ascii="Times New Roman" w:hAnsi="Times New Roman" w:cs="Times New Roman"/>
          <w:sz w:val="24"/>
          <w:szCs w:val="24"/>
        </w:rPr>
        <w:t xml:space="preserve">temperature of 170 </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 5 </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and </w:t>
      </w:r>
      <w:r w:rsidR="00C43C67">
        <w:rPr>
          <w:rFonts w:ascii="Times New Roman" w:hAnsi="Times New Roman" w:cs="Times New Roman"/>
          <w:sz w:val="24"/>
          <w:szCs w:val="24"/>
        </w:rPr>
        <w:t xml:space="preserve">a </w:t>
      </w:r>
      <w:r w:rsidRPr="005F5895">
        <w:rPr>
          <w:rFonts w:ascii="Times New Roman" w:hAnsi="Times New Roman" w:cs="Times New Roman"/>
          <w:sz w:val="24"/>
          <w:szCs w:val="24"/>
        </w:rPr>
        <w:t xml:space="preserve">holding time of 7 mins. Increasing the holding time to 10 mins negatively affects the sugar yield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mbioe.2016.06.017","ISSN":"18732909","abstract":"Sugarcane bagasse represents one of the best potential feedstocks for the production of second generation bioethanol. The most efficient method to produce fermentable sugars is by enzymatic hydrolysis, assisted by thermochemical pretreatments. Previous research was focused on conventional heating pretreatment and the pretreated biomass residue characteristics. In this work, microwave energy is applied to facilitate sodium hydroxide (NaOH) and sulphuric acid (H2SO4) pretreatments on sugarcane bagasse and the efficiency of sugar production was evaluated on the soluble sugars released during pretreatment. The results show that microwave assisted pretreatment was more efficient than conventional heating pretreatment and it gave rise to 4 times higher reducing sugar release by using 5.7 times less pretreatment time. It is highlighted that enrichment of xylose and glucose can be tuned by changing pretreatment media (NaOH/H2SO4) and holding time. SEM study shows significant delignification effect of NaOH pretreatment, suggesting a possible improved enzymatic hydrolysis process. However, severe acid conditions should be avoided (long holding time or high acid concentration) under microwave heating conditions. It led to biomass carbonization, reducing sugar production and forming ‘humins’. Overall, in comparison with conventional pretreatment, microwave assisted pretreatment removed significant amount of hemicellulose and lignin and led to high amount of sugar production during pretreatment process, suggesting microwave heating pretreatment is an effective and efficient pretreatment method.","author":[{"dropping-particle":"","family":"Zhu","given":"Zongyuan","non-dropping-particle":"","parse-names":false,"suffix":""},{"dropping-particle":"","family":"Rezende","given":"Camila Alves","non-dropping-particle":"","parse-names":false,"suffix":""},{"dropping-particle":"","family":"Simister","given":"Rachael","non-dropping-particle":"","parse-names":false,"suffix":""},{"dropping-particle":"","family":"McQueen-Mason","given":"Simon J.","non-dropping-particle":"","parse-names":false,"suffix":""},{"dropping-particle":"","family":"Macquarrie","given":"Duncan J.","non-dropping-particle":"","parse-names":false,"suffix":""},{"dropping-particle":"","family":"Polikarpov","given":"Igor","non-dropping-particle":"","parse-names":false,"suffix":""},{"dropping-particle":"","family":"Gomez","given":"Leonardo D.","non-dropping-particle":"","parse-names":false,"suffix":""}],"container-title":"Biomass and Bioenergy","id":"ITEM-1","issued":{"date-parts":[["2016"]]},"page":"269-278","publisher":"Elsevier Ltd","title":"Efficient sugar production from sugarcane bagasse by microwave assisted acid and alkali pretreatment","type":"article-journal","volume":"93"},"uris":["http://www.mendeley.com/documents/?uuid=84ec4817-8269-44b7-817f-08c42f58032f","http://www.mendeley.com/documents/?uuid=7c957c47-b99c-4bcc-b6fe-b33ade08bac0"]}],"mendeley":{"formattedCitation":"(Zhu et al., 2016)","plainTextFormattedCitation":"(Zhu et al., 2016)","previouslyFormattedCitation":"[35]"},"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u et al., 2016)</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Pretreating empty palm fruit bunch (EFB) with microwave assisted sodium hydroxide (NaOH) removed more of the hemicellulose, and lignin. At the optimum process conditions of 3% weight by volume of NaOH, irradiation power of 180 W, and 12 min, there was a maximum loss of 74% lignin and 24.5% holocellulose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549f4c9a-be65-4ef8-98c7-9fde226276ef","http://www.mendeley.com/documents/?uuid=431a74fc-8e63-4968-9ab8-78c97e7a14cc"]}],"mendeley":{"formattedCitation":"(Nomanbhay et al., 2013)","plainTextFormattedCitation":"(Nomanbhay et al., 2013)","previouslyFormattedCitation":"[2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omanbhay et al., 2013)</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w:t>
      </w:r>
    </w:p>
    <w:p w14:paraId="4A65FC54" w14:textId="77777777" w:rsidR="00C43C67" w:rsidRPr="005F5895" w:rsidRDefault="00C43C67" w:rsidP="00B91474">
      <w:pPr>
        <w:tabs>
          <w:tab w:val="left" w:pos="7013"/>
        </w:tabs>
        <w:spacing w:after="0" w:line="360" w:lineRule="auto"/>
        <w:jc w:val="both"/>
        <w:rPr>
          <w:rFonts w:ascii="Times New Roman" w:hAnsi="Times New Roman" w:cs="Times New Roman"/>
          <w:sz w:val="24"/>
          <w:szCs w:val="24"/>
        </w:rPr>
      </w:pPr>
    </w:p>
    <w:p w14:paraId="56035A96" w14:textId="01E8D823" w:rsidR="003C7D9B" w:rsidRPr="003C7D9B" w:rsidRDefault="00A621BF" w:rsidP="003C7D9B">
      <w:pPr>
        <w:tabs>
          <w:tab w:val="left" w:pos="7013"/>
        </w:tabs>
        <w:spacing w:line="360" w:lineRule="auto"/>
        <w:jc w:val="both"/>
        <w:rPr>
          <w:rFonts w:ascii="Times New Roman" w:hAnsi="Times New Roman" w:cs="Times New Roman"/>
          <w:sz w:val="24"/>
          <w:szCs w:val="24"/>
        </w:rPr>
      </w:pPr>
      <w:r>
        <w:rPr>
          <w:rFonts w:ascii="Times New Roman" w:hAnsi="Times New Roman" w:cs="Times New Roman"/>
          <w:sz w:val="24"/>
          <w:szCs w:val="24"/>
        </w:rPr>
        <w:t>Optimization of</w:t>
      </w:r>
      <w:r w:rsidR="00B51552" w:rsidRPr="005F5895">
        <w:rPr>
          <w:rFonts w:ascii="Times New Roman" w:hAnsi="Times New Roman" w:cs="Times New Roman"/>
          <w:sz w:val="24"/>
          <w:szCs w:val="24"/>
        </w:rPr>
        <w:t xml:space="preserve"> pretreatment of corn stover by microwave assisted calcium chloride (CaCl</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 solution of 62.5% (w/w)</w:t>
      </w:r>
      <w:r w:rsidR="007F467E">
        <w:rPr>
          <w:rFonts w:ascii="Times New Roman" w:hAnsi="Times New Roman" w:cs="Times New Roman"/>
          <w:sz w:val="24"/>
          <w:szCs w:val="24"/>
        </w:rPr>
        <w:t xml:space="preserve"> </w:t>
      </w:r>
      <w:r w:rsidR="00B51552" w:rsidRPr="005F5895">
        <w:rPr>
          <w:rFonts w:ascii="Times New Roman" w:hAnsi="Times New Roman" w:cs="Times New Roman"/>
          <w:sz w:val="24"/>
          <w:szCs w:val="24"/>
        </w:rPr>
        <w:t>resulted in the following optimal conditions: temperature of 162.1</w:t>
      </w:r>
      <w:r w:rsidR="00B51552" w:rsidRPr="005F5895">
        <w:rPr>
          <w:rFonts w:ascii="Times New Roman" w:hAnsi="Times New Roman" w:cs="Times New Roman"/>
          <w:sz w:val="24"/>
          <w:szCs w:val="24"/>
          <w:vertAlign w:val="superscript"/>
        </w:rPr>
        <w:t>o</w:t>
      </w:r>
      <w:r w:rsidR="00B51552" w:rsidRPr="005F5895">
        <w:rPr>
          <w:rFonts w:ascii="Times New Roman" w:hAnsi="Times New Roman" w:cs="Times New Roman"/>
          <w:sz w:val="24"/>
          <w:szCs w:val="24"/>
        </w:rPr>
        <w:t xml:space="preserve">C, solid-to-liquid ratio of 10% (w/v), and process time of 12 min. The pretreatment process recorded an </w:t>
      </w:r>
      <w:r w:rsidRPr="005F5895">
        <w:rPr>
          <w:rFonts w:ascii="Times New Roman" w:hAnsi="Times New Roman" w:cs="Times New Roman"/>
          <w:sz w:val="24"/>
          <w:szCs w:val="24"/>
        </w:rPr>
        <w:t>upsurge</w:t>
      </w:r>
      <w:r w:rsidR="00B51552" w:rsidRPr="005F5895">
        <w:rPr>
          <w:rFonts w:ascii="Times New Roman" w:hAnsi="Times New Roman" w:cs="Times New Roman"/>
          <w:sz w:val="24"/>
          <w:szCs w:val="24"/>
        </w:rPr>
        <w:t xml:space="preserve"> in surface area of the biomass by 168.93%, hemicellulose degradation of 85.90%, and a decrease in cellulose crystallinity index </w:t>
      </w:r>
      <w:r>
        <w:rPr>
          <w:rFonts w:ascii="Times New Roman" w:hAnsi="Times New Roman" w:cs="Times New Roman"/>
          <w:sz w:val="24"/>
          <w:szCs w:val="24"/>
        </w:rPr>
        <w:t>(</w:t>
      </w:r>
      <w:proofErr w:type="spellStart"/>
      <w:r>
        <w:rPr>
          <w:rFonts w:ascii="Times New Roman" w:hAnsi="Times New Roman" w:cs="Times New Roman"/>
          <w:sz w:val="24"/>
          <w:szCs w:val="24"/>
        </w:rPr>
        <w:t>CrI</w:t>
      </w:r>
      <w:proofErr w:type="spellEnd"/>
      <w:r>
        <w:rPr>
          <w:rFonts w:ascii="Times New Roman" w:hAnsi="Times New Roman" w:cs="Times New Roman"/>
          <w:sz w:val="24"/>
          <w:szCs w:val="24"/>
        </w:rPr>
        <w:t>) by 13.91% when compared with</w:t>
      </w:r>
      <w:r w:rsidR="00B51552" w:rsidRPr="005F5895">
        <w:rPr>
          <w:rFonts w:ascii="Times New Roman" w:hAnsi="Times New Roman" w:cs="Times New Roman"/>
          <w:sz w:val="24"/>
          <w:szCs w:val="24"/>
        </w:rPr>
        <w:t xml:space="preserve"> the untreated corn stover. These conditions gave glucose recovery of 65.47%, and the enzymatic hydrolysis ratio of cellulose was 90.66%.  90% of hemicellulose was removed by CaCl</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 xml:space="preserve">-assisted microwave </w:t>
      </w:r>
      <w:r w:rsidR="00B51552" w:rsidRPr="005F5895">
        <w:rPr>
          <w:rFonts w:ascii="Times New Roman" w:hAnsi="Times New Roman" w:cs="Times New Roman"/>
          <w:sz w:val="24"/>
          <w:szCs w:val="24"/>
        </w:rPr>
        <w:lastRenderedPageBreak/>
        <w:t xml:space="preserve">pretreatment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2.09.114","ISSN":"18732976","PMID":"23131630","abstract":"A 62.5% (w/w) CaCl2 solution was used in the microwave pretreatment of corn stover. The central composite design (CCD) of response surface methodology (RSM) was employed to design and optimize the CaCl2-assisted microwave pretreatment (CaCl2-pretreatment). Temperature and time were the main factors affecting the enzymatic digestibility of corn stover. After CaCl2-pretreatment, hemicellulose degradation reached 85.90%, the specific surface area (SSA) increased by 168.93%, cellulose crystallinity index (CrI) decreased by 13.91% compared to untreated corn stover. The optimal conditions for glucose production with the CaCl2-pretreatment obtained by CCD were, 162.1°C, 12min and solid-to-liquid ratio 10% (w/v). Under these conditions, the enzymatic hydrolysis ratio of cellulose was 90.66% and glucose recovery was 65.47%. This novel process achieved the temperature of about 160°C necessary for lignocellulose pretreatment under atmospheric pressure using the cheap calcium chloride as the heating medium. © 2012 Elsevier Ltd.","author":[{"dropping-particle":"","family":"Li","given":"Hongqiang","non-dropping-particle":"","parse-names":false,"suffix":""},{"dropping-particle":"","family":"Xu","given":"Jian","non-dropping-particle":"","parse-names":false,"suffix":""}],"container-title":"Bioresource Technology","id":"ITEM-1","issued":{"date-parts":[["2013"]]},"page":"112-118","publisher":"Elsevier Ltd","title":"Optimization of microwave-assisted calcium chloride pretreatment of corn stover","type":"article-journal","volume":"127"},"uris":["http://www.mendeley.com/documents/?uuid=ff459065-a502-4b6e-9c9d-f7517d6d9f50","http://www.mendeley.com/documents/?uuid=32ba9273-bde3-480d-84ef-f9705c68c4c2"]}],"mendeley":{"formattedCitation":"(Li &amp; Xu, 2013)","plainTextFormattedCitation":"(Li &amp; Xu, 2013)","previouslyFormattedCitation":"[36]"},"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Li &amp; Xu, 2013)</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xml:space="preserve">. This section has established that microwave alkali assisted pretreatment acts more on the hemicellulose and significantly produces more of xylose. </w:t>
      </w:r>
    </w:p>
    <w:p w14:paraId="67174CB1" w14:textId="2C67FBD3" w:rsidR="00CB5121" w:rsidRPr="00A507F2" w:rsidRDefault="00CB5121" w:rsidP="00A507F2">
      <w:pPr>
        <w:pStyle w:val="Heading3"/>
        <w:rPr>
          <w:rFonts w:ascii="Times New Roman" w:hAnsi="Times New Roman" w:cs="Times New Roman"/>
          <w:b/>
          <w:bCs/>
        </w:rPr>
      </w:pPr>
      <w:r w:rsidRPr="00A507F2">
        <w:rPr>
          <w:rFonts w:ascii="Times New Roman" w:hAnsi="Times New Roman" w:cs="Times New Roman"/>
          <w:b/>
          <w:bCs/>
          <w:color w:val="auto"/>
        </w:rPr>
        <w:t>Microwave i</w:t>
      </w:r>
      <w:r w:rsidR="003C7D9B" w:rsidRPr="00A507F2">
        <w:rPr>
          <w:rFonts w:ascii="Times New Roman" w:hAnsi="Times New Roman" w:cs="Times New Roman"/>
          <w:b/>
          <w:bCs/>
          <w:color w:val="auto"/>
        </w:rPr>
        <w:t>onic liquid</w:t>
      </w:r>
      <w:r w:rsidRPr="00A507F2">
        <w:rPr>
          <w:rFonts w:ascii="Times New Roman" w:hAnsi="Times New Roman" w:cs="Times New Roman"/>
          <w:b/>
          <w:bCs/>
          <w:color w:val="auto"/>
        </w:rPr>
        <w:t xml:space="preserve">- assisted combinative pretreatment  </w:t>
      </w:r>
    </w:p>
    <w:p w14:paraId="4E2F2B01" w14:textId="7D8D32BF" w:rsidR="003C7D9B" w:rsidRPr="008A5B3C" w:rsidRDefault="00B51552" w:rsidP="00B91474">
      <w:pPr>
        <w:tabs>
          <w:tab w:val="left" w:pos="7013"/>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Green solvents that </w:t>
      </w:r>
      <w:r w:rsidR="00A621BF">
        <w:rPr>
          <w:rFonts w:ascii="Times New Roman" w:hAnsi="Times New Roman" w:cs="Times New Roman"/>
          <w:sz w:val="24"/>
          <w:szCs w:val="24"/>
        </w:rPr>
        <w:t>are eco-friendly have</w:t>
      </w:r>
      <w:r w:rsidRPr="005F5895">
        <w:rPr>
          <w:rFonts w:ascii="Times New Roman" w:hAnsi="Times New Roman" w:cs="Times New Roman"/>
          <w:sz w:val="24"/>
          <w:szCs w:val="24"/>
        </w:rPr>
        <w:t xml:space="preserve"> been applied for the pretreatment of lignocellulosic biomass as a replacement for other traditional pretreatment methods. Such solvents include ionic liquids (ILs), low-transition temperature mixtures (LTTMs), and deep eutectic solvents (DESs)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21.125195","ISSN":"0960-8524","author":[{"dropping-particle":"","family":"Loong","given":"Chung","non-dropping-particle":"","parse-names":false,"suffix":""},{"dropping-particle":"","family":"Liang","given":"Kok","non-dropping-particle":"","parse-names":false,"suffix":""},{"dropping-particle":"","family":"Zi","given":"Andrian","non-dropping-particle":"","parse-names":false,"suffix":""},{"dropping-particle":"","family":"Ku","given":"En","non-dropping-particle":"","parse-names":false,"suffix":""},{"dropping-particle":"","family":"Lai","given":"Bridgid","non-dropping-particle":"","parse-names":false,"suffix":""},{"dropping-particle":"","family":"Chin","given":"Fui","non-dropping-particle":"","parse-names":false,"suffix":""},{"dropping-particle":"","family":"Sow","given":"Serene","non-dropping-particle":"","parse-names":false,"suffix":""},{"dropping-particle":"","family":"Lock","given":"Mun","non-dropping-particle":"","parse-names":false,"suffix":""},{"dropping-particle":"","family":"Wai","given":"Kin","non-dropping-particle":"","parse-names":false,"suffix":""},{"dropping-particle":"","family":"Chun","given":"Adrian","non-dropping-particle":"","parse-names":false,"suffix":""},{"dropping-particle":"","family":"Loy","given":"Minh","non-dropping-particle":"","parse-names":false,"suffix":""},{"dropping-particle":"","family":"Herng","given":"Yi","non-dropping-particle":"","parse-names":false,"suffix":""}],"container-title":"Bioresource Technology","id":"ITEM-1","issue":"March","issued":{"date-parts":[["2021"]]},"page":"125195","publisher":"Elsevier Ltd","title":"Bioresource Technology Recent advances in green solvents for lignocellulosic biomass pretreatment : Potential of choline chloride ( ChCl ) based solvents","type":"article-journal","volume":"333"},"uris":["http://www.mendeley.com/documents/?uuid=6ba48319-06e3-45ac-a21d-0ad968617055","http://www.mendeley.com/documents/?uuid=d464d84e-7deb-4884-bf86-549cf0c138df"]}],"mendeley":{"formattedCitation":"(Loong et al., 2021)","plainTextFormattedCitation":"(Loong et al., 2021)","previouslyFormattedCitation":"[3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Loong et al., 2021)</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ILs have strong hydrogen bonding coordination</w:t>
      </w:r>
      <w:r w:rsidR="00554D9B">
        <w:rPr>
          <w:rFonts w:ascii="Times New Roman" w:hAnsi="Times New Roman" w:cs="Times New Roman"/>
          <w:sz w:val="24"/>
          <w:szCs w:val="24"/>
        </w:rPr>
        <w:t>,</w:t>
      </w:r>
      <w:r w:rsidRPr="005F5895">
        <w:rPr>
          <w:rFonts w:ascii="Times New Roman" w:hAnsi="Times New Roman" w:cs="Times New Roman"/>
          <w:sz w:val="24"/>
          <w:szCs w:val="24"/>
        </w:rPr>
        <w:t xml:space="preserve"> which gives them the unique ability to completely solubilize biomass or exclusively dissolve components that are insoluble in traditional solvents and yet maintain the biopolymers intact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20.123003","ISSN":"0960-8524","author":[{"dropping-particle":"","family":"Usmani","given":"Zeba","non-dropping-particle":"","parse-names":false,"suffix":""},{"dropping-particle":"","family":"Sharma","given":"Minaxi","non-dropping-particle":"","parse-names":false,"suffix":""},{"dropping-particle":"","family":"Gupta","given":"Pratishtha","non-dropping-particle":"","parse-names":false,"suffix":""},{"dropping-particle":"","family":"Karpichev","given":"Yevgen","non-dropping-particle":"","parse-names":false,"suffix":""},{"dropping-particle":"","family":"Gathergood","given":"Nicholas","non-dropping-particle":"","parse-names":false,"suffix":""}],"container-title":"Bioresource Technology","id":"ITEM-1","issue":"February","issued":{"date-parts":[["2020"]]},"page":"123003","publisher":"Elsevier","title":"Ionic liquid based pretreatment of lignocellulosic biomass for enhanced bioconversion[1] Z. Usmani, M. Sharma, P. Gupta, Y. Karpichev, N. Gathergood, Bioresource Technology Ionic liquid based pretreatment of lignocellulosic biomass for enhanced bioconvers","type":"article-journal","volume":"304"},"uris":["http://www.mendeley.com/documents/?uuid=cc0cee50-2bd5-4e16-bfb0-0675607b3180","http://www.mendeley.com/documents/?uuid=b13f697a-72bd-4004-9272-3cfb88dc0624"]}],"mendeley":{"formattedCitation":"(Usmani et al., 2020)","plainTextFormattedCitation":"(Usmani et al., 2020)","previouslyFormattedCitation":"[38]"},"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Usmani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Microwave irradiation supplied from home used microwave, assisted by ionic liquids</w:t>
      </w:r>
      <w:r w:rsidR="000A70D9">
        <w:rPr>
          <w:rFonts w:ascii="Times New Roman" w:hAnsi="Times New Roman" w:cs="Times New Roman"/>
          <w:sz w:val="24"/>
          <w:szCs w:val="24"/>
        </w:rPr>
        <w:t xml:space="preserve"> </w:t>
      </w:r>
      <w:r w:rsidR="00554D9B">
        <w:rPr>
          <w:rFonts w:ascii="Times New Roman" w:hAnsi="Times New Roman" w:cs="Times New Roman"/>
          <w:sz w:val="24"/>
          <w:szCs w:val="24"/>
        </w:rPr>
        <w:t>1</w:t>
      </w:r>
      <w:r w:rsidRPr="005F5895">
        <w:rPr>
          <w:rFonts w:ascii="Times New Roman" w:hAnsi="Times New Roman" w:cs="Times New Roman"/>
          <w:sz w:val="24"/>
          <w:szCs w:val="24"/>
        </w:rPr>
        <w:t>-ethyl-3-methylimidazolium acetate [C</w:t>
      </w:r>
      <w:r w:rsidRPr="005F5895">
        <w:rPr>
          <w:rFonts w:ascii="Times New Roman" w:hAnsi="Times New Roman" w:cs="Times New Roman"/>
          <w:sz w:val="24"/>
          <w:szCs w:val="24"/>
          <w:vertAlign w:val="subscript"/>
        </w:rPr>
        <w:t>2</w:t>
      </w:r>
      <w:proofErr w:type="gramStart"/>
      <w:r w:rsidRPr="005F5895">
        <w:rPr>
          <w:rFonts w:ascii="Times New Roman" w:hAnsi="Times New Roman" w:cs="Times New Roman"/>
          <w:sz w:val="24"/>
          <w:szCs w:val="24"/>
        </w:rPr>
        <w:t>mim][</w:t>
      </w:r>
      <w:proofErr w:type="spellStart"/>
      <w:proofErr w:type="gramEnd"/>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1-butyl-3-methylimidazolium acetate [C</w:t>
      </w:r>
      <w:r w:rsidRPr="005F5895">
        <w:rPr>
          <w:rFonts w:ascii="Times New Roman" w:hAnsi="Times New Roman" w:cs="Times New Roman"/>
          <w:sz w:val="24"/>
          <w:szCs w:val="24"/>
          <w:vertAlign w:val="subscript"/>
        </w:rPr>
        <w:t>4</w:t>
      </w:r>
      <w:proofErr w:type="gramStart"/>
      <w:r w:rsidRPr="005F5895">
        <w:rPr>
          <w:rFonts w:ascii="Times New Roman" w:hAnsi="Times New Roman" w:cs="Times New Roman"/>
          <w:sz w:val="24"/>
          <w:szCs w:val="24"/>
        </w:rPr>
        <w:t>mim][</w:t>
      </w:r>
      <w:proofErr w:type="spellStart"/>
      <w:proofErr w:type="gramEnd"/>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1-ethyl-3- methylimidazolium chloride [C</w:t>
      </w:r>
      <w:r w:rsidRPr="005F5895">
        <w:rPr>
          <w:rFonts w:ascii="Times New Roman" w:hAnsi="Times New Roman" w:cs="Times New Roman"/>
          <w:sz w:val="24"/>
          <w:szCs w:val="24"/>
          <w:vertAlign w:val="subscript"/>
        </w:rPr>
        <w:t>2</w:t>
      </w:r>
      <w:proofErr w:type="gramStart"/>
      <w:r w:rsidRPr="005F5895">
        <w:rPr>
          <w:rFonts w:ascii="Times New Roman" w:hAnsi="Times New Roman" w:cs="Times New Roman"/>
          <w:sz w:val="24"/>
          <w:szCs w:val="24"/>
        </w:rPr>
        <w:t>mim][</w:t>
      </w:r>
      <w:proofErr w:type="gramEnd"/>
      <w:r w:rsidRPr="005F5895">
        <w:rPr>
          <w:rFonts w:ascii="Times New Roman" w:hAnsi="Times New Roman" w:cs="Times New Roman"/>
          <w:sz w:val="24"/>
          <w:szCs w:val="24"/>
        </w:rPr>
        <w:t>Cl], and 1-butyl-3-methylimidazolium chloride [C</w:t>
      </w:r>
      <w:r w:rsidRPr="005F5895">
        <w:rPr>
          <w:rFonts w:ascii="Times New Roman" w:hAnsi="Times New Roman" w:cs="Times New Roman"/>
          <w:sz w:val="24"/>
          <w:szCs w:val="24"/>
          <w:vertAlign w:val="subscript"/>
        </w:rPr>
        <w:t>4</w:t>
      </w:r>
      <w:proofErr w:type="gramStart"/>
      <w:r w:rsidRPr="005F5895">
        <w:rPr>
          <w:rFonts w:ascii="Times New Roman" w:hAnsi="Times New Roman" w:cs="Times New Roman"/>
          <w:sz w:val="24"/>
          <w:szCs w:val="24"/>
        </w:rPr>
        <w:t>mim][</w:t>
      </w:r>
      <w:proofErr w:type="gramEnd"/>
      <w:r w:rsidRPr="005F5895">
        <w:rPr>
          <w:rFonts w:ascii="Times New Roman" w:hAnsi="Times New Roman" w:cs="Times New Roman"/>
          <w:sz w:val="24"/>
          <w:szCs w:val="24"/>
        </w:rPr>
        <w:t>Cl]</w:t>
      </w:r>
      <w:r w:rsidR="000A70D9">
        <w:rPr>
          <w:rFonts w:ascii="Times New Roman" w:hAnsi="Times New Roman" w:cs="Times New Roman"/>
          <w:sz w:val="24"/>
          <w:szCs w:val="24"/>
        </w:rPr>
        <w:t>,</w:t>
      </w:r>
      <w:r w:rsidRPr="005F5895">
        <w:rPr>
          <w:rFonts w:ascii="Times New Roman" w:hAnsi="Times New Roman" w:cs="Times New Roman"/>
          <w:sz w:val="24"/>
          <w:szCs w:val="24"/>
        </w:rPr>
        <w:t xml:space="preserve"> effectively pretreated rubber wood.  Acetate-based imidazolium ionic liquids</w:t>
      </w:r>
      <w:r w:rsidR="000A70D9">
        <w:rPr>
          <w:rFonts w:ascii="Times New Roman" w:hAnsi="Times New Roman" w:cs="Times New Roman"/>
          <w:sz w:val="24"/>
          <w:szCs w:val="24"/>
        </w:rPr>
        <w:t xml:space="preserve">, </w:t>
      </w:r>
      <w:r w:rsidRPr="005F5895">
        <w:rPr>
          <w:rFonts w:ascii="Times New Roman" w:hAnsi="Times New Roman" w:cs="Times New Roman"/>
          <w:sz w:val="24"/>
          <w:szCs w:val="24"/>
        </w:rPr>
        <w:t>1-ethyl-3-methylimidazolium acetate [C</w:t>
      </w:r>
      <w:r w:rsidRPr="005F5895">
        <w:rPr>
          <w:rFonts w:ascii="Times New Roman" w:hAnsi="Times New Roman" w:cs="Times New Roman"/>
          <w:sz w:val="24"/>
          <w:szCs w:val="24"/>
          <w:vertAlign w:val="subscript"/>
        </w:rPr>
        <w:t>2</w:t>
      </w:r>
      <w:proofErr w:type="gramStart"/>
      <w:r w:rsidRPr="005F5895">
        <w:rPr>
          <w:rFonts w:ascii="Times New Roman" w:hAnsi="Times New Roman" w:cs="Times New Roman"/>
          <w:sz w:val="24"/>
          <w:szCs w:val="24"/>
        </w:rPr>
        <w:t>mim][</w:t>
      </w:r>
      <w:proofErr w:type="spellStart"/>
      <w:proofErr w:type="gramEnd"/>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and 1-butyl-3-methylimidazolium acetate [C</w:t>
      </w:r>
      <w:r w:rsidRPr="005F5895">
        <w:rPr>
          <w:rFonts w:ascii="Times New Roman" w:hAnsi="Times New Roman" w:cs="Times New Roman"/>
          <w:sz w:val="24"/>
          <w:szCs w:val="24"/>
          <w:vertAlign w:val="subscript"/>
        </w:rPr>
        <w:t>4</w:t>
      </w:r>
      <w:proofErr w:type="gramStart"/>
      <w:r w:rsidRPr="005F5895">
        <w:rPr>
          <w:rFonts w:ascii="Times New Roman" w:hAnsi="Times New Roman" w:cs="Times New Roman"/>
          <w:sz w:val="24"/>
          <w:szCs w:val="24"/>
        </w:rPr>
        <w:t>mim][</w:t>
      </w:r>
      <w:proofErr w:type="spellStart"/>
      <w:proofErr w:type="gramEnd"/>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w</w:t>
      </w:r>
      <w:r w:rsidR="000A70D9">
        <w:rPr>
          <w:rFonts w:ascii="Times New Roman" w:hAnsi="Times New Roman" w:cs="Times New Roman"/>
          <w:sz w:val="24"/>
          <w:szCs w:val="24"/>
        </w:rPr>
        <w:t>ere</w:t>
      </w:r>
      <w:r w:rsidRPr="005F5895">
        <w:rPr>
          <w:rFonts w:ascii="Times New Roman" w:hAnsi="Times New Roman" w:cs="Times New Roman"/>
          <w:sz w:val="24"/>
          <w:szCs w:val="24"/>
        </w:rPr>
        <w:t xml:space="preserve"> found to have the highest dissolution up</w:t>
      </w:r>
      <w:r w:rsidR="000A70D9">
        <w:rPr>
          <w:rFonts w:ascii="Times New Roman" w:hAnsi="Times New Roman" w:cs="Times New Roman"/>
          <w:sz w:val="24"/>
          <w:szCs w:val="24"/>
        </w:rPr>
        <w:t>,</w:t>
      </w:r>
      <w:r w:rsidRPr="005F5895">
        <w:rPr>
          <w:rFonts w:ascii="Times New Roman" w:hAnsi="Times New Roman" w:cs="Times New Roman"/>
          <w:sz w:val="24"/>
          <w:szCs w:val="24"/>
        </w:rPr>
        <w:t xml:space="preserve"> to 85%. The quantity of glucose from acetate-based imidazolium ionic liquids was also higher than that produced from chloride anion pretreatment. The structural and morphological analysis revealed a decrease in crystallinity. The overall result ascertained anion acetate-based imidazolium ionic liquid as an appropriate solvent to dissolve rubber biomass in combination with microwave radiation</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2/jctb.4516","ISSN":"10974660","abstract":"BACKGROUND: Biomass from rubber wood has been gaining interest due to its availability and relative economic value. However it is difficult to separate the biomass using common solvents due to its complicated structure. The recent application of ionic liquids as reaction solvents has offered a new platform for its efficient utilization. The dissolution of biomass in ionic liquid via microwave has been investigated to reduce the dissolution time. RESULTS: The pretreatment involves dissolving the biomass in various ionic liquids under domestic microwave radiation. The dissolution rate is dependent on the type of ionic liquid and biomass was found to be easily dissolved in acetate based imidazolium ionic liquid. The highest (up to 85%) substantial dissolution of rubber biomass was reached in 1-ethyl-3-methylimidazolium acetate [C2mim][OAc] and 1-butyl-3-methylimidazolium acetate [C4mim][OAc]. Furthermore, the amount of glucose resulting from pretreatment with [C2mim] [OAc] and [C4mim][OAc] was also higher than that from pretreatment with cloride anion. This is due to changes in physico chemical properties such as decreasing crystallinity in biomass as confirmed by XRD, TGA and FTIR analyses. CONCLUSION: Anion acetate based imidazolium ionic liquid was discovered to be a good solvent for the dissolution of rubber biomass under microwave irradiation for converting cellulose to glucose.","author":[{"dropping-particle":"","family":"Darji","given":"Dazylah","non-dropping-particle":"","parse-names":false,"suffix":""},{"dropping-particle":"","family":"Alias","given":"Yatimah","non-dropping-particle":"","parse-names":false,"suffix":""},{"dropping-particle":"","family":"Mohd Som","given":"Fauzi","non-dropping-particle":"","parse-names":false,"suffix":""},{"dropping-particle":"","family":"Abd Razak","given":"Nurul Hainiza","non-dropping-particle":"","parse-names":false,"suffix":""}],"container-title":"Journal of Chemical Technology and Biotechnology","id":"ITEM-1","issue":"11","issued":{"date-parts":[["2015"]]},"page":"2050-2056","title":"Microwave heating and hydrolysis of rubber wood biomass in ionic liquids","type":"article-journal","volume":"90"},"uris":["http://www.mendeley.com/documents/?uuid=533354ad-f61e-414f-88a0-27f824985b42","http://www.mendeley.com/documents/?uuid=352a595d-8dcc-4f45-85f6-85d3686f788b"]}],"mendeley":{"formattedCitation":"(Darji et al., 2015)","plainTextFormattedCitation":"(Darji et al., 2015)","previouslyFormattedCitation":"[3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Darji et al., 201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r w:rsidR="003C7D9B">
        <w:rPr>
          <w:rFonts w:ascii="Times New Roman" w:hAnsi="Times New Roman" w:cs="Times New Roman"/>
          <w:sz w:val="24"/>
          <w:szCs w:val="24"/>
        </w:rPr>
        <w:t xml:space="preserve"> </w:t>
      </w:r>
    </w:p>
    <w:p w14:paraId="70C68271" w14:textId="7CF3439E" w:rsidR="00CB5121" w:rsidRPr="00A507F2" w:rsidRDefault="00CB5121" w:rsidP="00A507F2">
      <w:pPr>
        <w:pStyle w:val="Heading3"/>
        <w:rPr>
          <w:rFonts w:ascii="Times New Roman" w:hAnsi="Times New Roman" w:cs="Times New Roman"/>
          <w:b/>
          <w:bCs/>
          <w:color w:val="auto"/>
        </w:rPr>
      </w:pPr>
      <w:r w:rsidRPr="00A507F2">
        <w:rPr>
          <w:rFonts w:ascii="Times New Roman" w:hAnsi="Times New Roman" w:cs="Times New Roman"/>
          <w:b/>
          <w:bCs/>
          <w:color w:val="auto"/>
        </w:rPr>
        <w:t>Microwave d</w:t>
      </w:r>
      <w:r w:rsidR="003C7D9B" w:rsidRPr="00A507F2">
        <w:rPr>
          <w:rFonts w:ascii="Times New Roman" w:hAnsi="Times New Roman" w:cs="Times New Roman"/>
          <w:b/>
          <w:bCs/>
          <w:color w:val="auto"/>
        </w:rPr>
        <w:t>eep eutectic solvents</w:t>
      </w:r>
      <w:r w:rsidRPr="00A507F2">
        <w:rPr>
          <w:rFonts w:ascii="Times New Roman" w:hAnsi="Times New Roman" w:cs="Times New Roman"/>
          <w:b/>
          <w:bCs/>
          <w:color w:val="auto"/>
        </w:rPr>
        <w:t xml:space="preserve">- assisted combinative pretreatment  </w:t>
      </w:r>
    </w:p>
    <w:p w14:paraId="62FB46EB" w14:textId="730B7CDE" w:rsidR="00DB6DE0" w:rsidRPr="005F5895" w:rsidRDefault="00336BE4" w:rsidP="00B91474">
      <w:pPr>
        <w:tabs>
          <w:tab w:val="left" w:pos="7013"/>
        </w:tabs>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Pr="005F5895">
        <w:rPr>
          <w:rFonts w:ascii="Times New Roman" w:hAnsi="Times New Roman" w:cs="Times New Roman"/>
          <w:sz w:val="24"/>
          <w:szCs w:val="24"/>
        </w:rPr>
        <w:t>eep eutectic solvents</w:t>
      </w:r>
      <w:r w:rsidR="00A621BF">
        <w:rPr>
          <w:rFonts w:ascii="Times New Roman" w:hAnsi="Times New Roman" w:cs="Times New Roman"/>
          <w:sz w:val="24"/>
          <w:szCs w:val="24"/>
        </w:rPr>
        <w:t xml:space="preserve"> </w:t>
      </w:r>
      <w:r>
        <w:rPr>
          <w:rFonts w:ascii="Times New Roman" w:hAnsi="Times New Roman" w:cs="Times New Roman"/>
          <w:sz w:val="24"/>
          <w:szCs w:val="24"/>
        </w:rPr>
        <w:t>are cheap and recyclable making them</w:t>
      </w:r>
      <w:r w:rsidRPr="005F5895">
        <w:rPr>
          <w:rFonts w:ascii="Times New Roman" w:hAnsi="Times New Roman" w:cs="Times New Roman"/>
          <w:sz w:val="24"/>
          <w:szCs w:val="24"/>
        </w:rPr>
        <w:t xml:space="preserve"> advantageous in biomass pretreatment</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manualFormatting":"(Xu et al., 2020)","plainTextFormattedCitation":"(H. Xu et al., 2020)","previouslyFormattedCitation":"[21]"},"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Xu et al., 2020)</w:t>
      </w:r>
      <w:r w:rsidR="00CF06EE">
        <w:rPr>
          <w:rFonts w:ascii="Times New Roman" w:hAnsi="Times New Roman" w:cs="Times New Roman"/>
          <w:sz w:val="24"/>
          <w:szCs w:val="24"/>
        </w:rPr>
        <w:fldChar w:fldCharType="end"/>
      </w:r>
      <w:r w:rsidRPr="005F5895">
        <w:rPr>
          <w:rFonts w:ascii="Times New Roman" w:hAnsi="Times New Roman" w:cs="Times New Roman"/>
          <w:sz w:val="24"/>
          <w:szCs w:val="24"/>
        </w:rPr>
        <w:t>.</w:t>
      </w:r>
      <w:r>
        <w:rPr>
          <w:rFonts w:ascii="Times New Roman" w:hAnsi="Times New Roman" w:cs="Times New Roman"/>
          <w:sz w:val="24"/>
          <w:szCs w:val="24"/>
        </w:rPr>
        <w:t xml:space="preserve"> </w:t>
      </w:r>
      <w:r w:rsidRPr="005F5895">
        <w:rPr>
          <w:rFonts w:ascii="Times New Roman" w:hAnsi="Times New Roman" w:cs="Times New Roman"/>
          <w:sz w:val="24"/>
          <w:szCs w:val="24"/>
        </w:rPr>
        <w:t xml:space="preserve">The pretreatment efficiency of DES has been increased by incorporating microwave and ultrasound into the pretreatment system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crgsc.2020.100035","ISSN":"26660865","abstract":"The successful conversion of lignocellulose into value-added products depends on overcoming the recalcitrance of its structure towards enzymatic digestion. The highly crosslinked structure of lignin, crystallinity of cellulose, and low digestibility of hemicellulose create the recalcitrance. Many studies have proved that an appropriate pretreatment method could enhance the digestibility of lignocellulosic biomass by weakening the strong network of its chemical bonds among the cellulose, hemicellulose, and lignin. There are several conventional ways to separate the components from each other, but the requirements of high temperature and pressure, use of strong acids and bases, and expensive instrumentation make the pretreatment methods difficult to use. Greener solvents, e.g. supercritical fluid, ionic liquid, and deep eutectic solvent (DES)-based pretreatment techniques can overcome the difficulties. Although a lot of pilot scale and rigorous studies are required to launch the greener technologies commercially, they have already shown a lot of promise in the field of biomass pretreatments. Among the greener solvents, DESs are cheaper, easily recyclable, environmentally benign, and the efficiency of the DES-based pretreatment can be enhanced manifold by applying microwave and ultrasound. Therefore, DES-based pretreatment could be one of the most popular techniques in the future.","author":[{"dropping-particle":"","family":"Roy","given":"Ranen","non-dropping-particle":"","parse-names":false,"suffix":""},{"dropping-particle":"","family":"Rahman","given":"Md Sajjadur","non-dropping-particle":"","parse-names":false,"suffix":""},{"dropping-particle":"","family":"Raynie","given":"Douglas E.","non-dropping-particle":"","parse-names":false,"suffix":""}],"container-title":"Current Research in Green and Sustainable Chemistry","id":"ITEM-1","issue":"August","issued":{"date-parts":[["2020"]]},"page":"100035","publisher":"Elsevier Ltd","title":"Recent advances of greener pretreatment technologies of lignocellulose","type":"article-journal","volume":"3"},"uris":["http://www.mendeley.com/documents/?uuid=4feb90e2-8c2b-41a6-b321-4b10fa0d3fe6","http://www.mendeley.com/documents/?uuid=db189d63-c506-4249-be06-398a2f903c7a"]}],"mendeley":{"formattedCitation":"(Roy et al., 2020)","plainTextFormattedCitation":"(Roy et al., 2020)","previouslyFormattedCitation":"[4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Roy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High-speed microwave combined with DES was deployed to effectively pretreat switchgrass, corn stover, and Miscanthus. DES made up of chloride and lactic </w:t>
      </w:r>
      <w:r w:rsidR="00A621BF">
        <w:rPr>
          <w:rFonts w:ascii="Times New Roman" w:hAnsi="Times New Roman" w:cs="Times New Roman"/>
          <w:sz w:val="24"/>
          <w:szCs w:val="24"/>
        </w:rPr>
        <w:t>acid (</w:t>
      </w:r>
      <w:proofErr w:type="spellStart"/>
      <w:r w:rsidR="00A621BF">
        <w:rPr>
          <w:rFonts w:ascii="Times New Roman" w:hAnsi="Times New Roman" w:cs="Times New Roman"/>
          <w:sz w:val="24"/>
          <w:szCs w:val="24"/>
        </w:rPr>
        <w:t>ChCl</w:t>
      </w:r>
      <w:proofErr w:type="spellEnd"/>
      <w:r w:rsidR="00A621BF">
        <w:rPr>
          <w:rFonts w:ascii="Times New Roman" w:hAnsi="Times New Roman" w:cs="Times New Roman"/>
          <w:sz w:val="24"/>
          <w:szCs w:val="24"/>
        </w:rPr>
        <w:t>: LA) was used for</w:t>
      </w:r>
      <w:r w:rsidRPr="005F5895">
        <w:rPr>
          <w:rFonts w:ascii="Times New Roman" w:hAnsi="Times New Roman" w:cs="Times New Roman"/>
          <w:sz w:val="24"/>
          <w:szCs w:val="24"/>
        </w:rPr>
        <w:t xml:space="preserve"> pretreatment for 45 sec a</w:t>
      </w:r>
      <w:r w:rsidR="008B1BB0">
        <w:rPr>
          <w:rFonts w:ascii="Times New Roman" w:hAnsi="Times New Roman" w:cs="Times New Roman"/>
          <w:sz w:val="24"/>
          <w:szCs w:val="24"/>
        </w:rPr>
        <w:t xml:space="preserve">t </w:t>
      </w:r>
      <w:r w:rsidRPr="005F5895">
        <w:rPr>
          <w:rFonts w:ascii="Times New Roman" w:hAnsi="Times New Roman" w:cs="Times New Roman"/>
          <w:sz w:val="24"/>
          <w:szCs w:val="24"/>
        </w:rPr>
        <w:t xml:space="preserve">microwave radiation of 800 W. A greater percentage of the cellulose was retained in the pretreated solids while removing </w:t>
      </w:r>
      <w:proofErr w:type="spellStart"/>
      <w:r w:rsidRPr="005F5895">
        <w:rPr>
          <w:rFonts w:ascii="Times New Roman" w:hAnsi="Times New Roman" w:cs="Times New Roman"/>
          <w:sz w:val="24"/>
          <w:szCs w:val="24"/>
        </w:rPr>
        <w:t>xylan</w:t>
      </w:r>
      <w:proofErr w:type="spellEnd"/>
      <w:r w:rsidR="00DB6DE0">
        <w:rPr>
          <w:rFonts w:ascii="Times New Roman" w:hAnsi="Times New Roman" w:cs="Times New Roman"/>
          <w:sz w:val="24"/>
          <w:szCs w:val="24"/>
        </w:rPr>
        <w:t xml:space="preserve"> </w:t>
      </w:r>
      <w:r w:rsidRPr="005F5895">
        <w:rPr>
          <w:rFonts w:ascii="Times New Roman" w:hAnsi="Times New Roman" w:cs="Times New Roman"/>
          <w:sz w:val="24"/>
          <w:szCs w:val="24"/>
        </w:rPr>
        <w:t>and lignin. Cellulose digestibility was increased by 2 to 5 folds. During the pretreatment, corn stover had the highest lignin removal of about 80%</w:t>
      </w:r>
      <w:r w:rsidR="00DB6DE0">
        <w:rPr>
          <w:rFonts w:ascii="Times New Roman" w:hAnsi="Times New Roman" w:cs="Times New Roman"/>
          <w:sz w:val="24"/>
          <w:szCs w:val="24"/>
        </w:rPr>
        <w:t>,</w:t>
      </w:r>
      <w:r w:rsidRPr="005F5895">
        <w:rPr>
          <w:rFonts w:ascii="Times New Roman" w:hAnsi="Times New Roman" w:cs="Times New Roman"/>
          <w:sz w:val="24"/>
          <w:szCs w:val="24"/>
        </w:rPr>
        <w:t xml:space="preserve"> while Miscanthus, </w:t>
      </w:r>
      <w:r w:rsidR="00DB6DE0">
        <w:rPr>
          <w:rFonts w:ascii="Times New Roman" w:hAnsi="Times New Roman" w:cs="Times New Roman"/>
          <w:sz w:val="24"/>
          <w:szCs w:val="24"/>
        </w:rPr>
        <w:t>and s</w:t>
      </w:r>
      <w:r w:rsidRPr="005F5895">
        <w:rPr>
          <w:rFonts w:ascii="Times New Roman" w:hAnsi="Times New Roman" w:cs="Times New Roman"/>
          <w:sz w:val="24"/>
          <w:szCs w:val="24"/>
        </w:rPr>
        <w:t xml:space="preserve">witchgrass showed more than 65% lignin removal. The process removed a significant amount of </w:t>
      </w:r>
      <w:proofErr w:type="spellStart"/>
      <w:r w:rsidRPr="005F5895">
        <w:rPr>
          <w:rFonts w:ascii="Times New Roman" w:hAnsi="Times New Roman" w:cs="Times New Roman"/>
          <w:sz w:val="24"/>
          <w:szCs w:val="24"/>
        </w:rPr>
        <w:t>xylan</w:t>
      </w:r>
      <w:proofErr w:type="spellEnd"/>
      <w:r w:rsidRPr="005F5895">
        <w:rPr>
          <w:rFonts w:ascii="Times New Roman" w:hAnsi="Times New Roman" w:cs="Times New Roman"/>
          <w:sz w:val="24"/>
          <w:szCs w:val="24"/>
        </w:rPr>
        <w:t xml:space="preserve"> and lignin.  As a result, cellulose was enriched with its content between 65</w:t>
      </w:r>
      <w:r w:rsidR="00DB6DE0">
        <w:rPr>
          <w:rFonts w:ascii="Times New Roman" w:hAnsi="Times New Roman" w:cs="Times New Roman"/>
          <w:sz w:val="24"/>
          <w:szCs w:val="24"/>
        </w:rPr>
        <w:t xml:space="preserve">% and </w:t>
      </w:r>
      <w:r w:rsidRPr="005F5895">
        <w:rPr>
          <w:rFonts w:ascii="Times New Roman" w:hAnsi="Times New Roman" w:cs="Times New Roman"/>
          <w:sz w:val="24"/>
          <w:szCs w:val="24"/>
        </w:rPr>
        <w:t xml:space="preserve">68% in the pretreated biomass. Comparing the three biomasses used, </w:t>
      </w:r>
      <w:r w:rsidRPr="005F5895">
        <w:rPr>
          <w:rFonts w:ascii="Times New Roman" w:hAnsi="Times New Roman" w:cs="Times New Roman"/>
          <w:sz w:val="24"/>
          <w:szCs w:val="24"/>
        </w:rPr>
        <w:lastRenderedPageBreak/>
        <w:t>glucose yield from switchgrass</w:t>
      </w:r>
      <w:r w:rsidR="00DB6DE0">
        <w:rPr>
          <w:rFonts w:ascii="Times New Roman" w:hAnsi="Times New Roman" w:cs="Times New Roman"/>
          <w:sz w:val="24"/>
          <w:szCs w:val="24"/>
        </w:rPr>
        <w:t xml:space="preserve"> </w:t>
      </w:r>
      <w:r w:rsidRPr="005F5895">
        <w:rPr>
          <w:rFonts w:ascii="Times New Roman" w:hAnsi="Times New Roman" w:cs="Times New Roman"/>
          <w:sz w:val="24"/>
          <w:szCs w:val="24"/>
        </w:rPr>
        <w:t xml:space="preserve">and corn stover were similar but had minimal cellulose loss during the process. Miscanthus experienced lower digestibility than corn stover and switchgrass. Lignin recovered from each of the pretreatment liquors was relatively </w:t>
      </w:r>
      <w:r w:rsidR="00DB6DE0">
        <w:rPr>
          <w:rFonts w:ascii="Times New Roman" w:hAnsi="Times New Roman" w:cs="Times New Roman"/>
          <w:sz w:val="24"/>
          <w:szCs w:val="24"/>
        </w:rPr>
        <w:t xml:space="preserve">of </w:t>
      </w:r>
      <w:r w:rsidRPr="005F5895">
        <w:rPr>
          <w:rFonts w:ascii="Times New Roman" w:hAnsi="Times New Roman" w:cs="Times New Roman"/>
          <w:sz w:val="24"/>
          <w:szCs w:val="24"/>
        </w:rPr>
        <w:t xml:space="preserve">high purity. Though the irradiation power of 800 W seems very high when compared with the optimal microwave irradiation of 180 W repor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549f4c9a-be65-4ef8-98c7-9fde226276ef","http://www.mendeley.com/documents/?uuid=431a74fc-8e63-4968-9ab8-78c97e7a14cc"]}],"mendeley":{"formattedCitation":"(Nomanbhay et al., 2013)","plainTextFormattedCitation":"(Nomanbhay et al., 2013)","previouslyFormattedCitation":"[2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omanbhay et al., 2013)</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the low irradiation time of 45 sec complements the high power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7.11.066","ISSN":"18732976","PMID":"29197776","abstract":"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author":[{"dropping-particle":"","family":"Chen","given":"Zhu","non-dropping-particle":"","parse-names":false,"suffix":""},{"dropping-particle":"","family":"Wan","given":"Caixia","non-dropping-particle":"","parse-names":false,"suffix":""}],"container-title":"Bioresource Technology","id":"ITEM-1","issued":{"date-parts":[["2018"]]},"page":"532-537","title":"Ultrafast fractionation of lignocellulosic biomass by microwave-assisted deep eutectic solvent pretreatment","type":"article-journal","volume":"250"},"uris":["http://www.mendeley.com/documents/?uuid=1fac5f97-c333-4e2d-9e01-057725dae74f"]}],"mendeley":{"formattedCitation":"(Z. Chen &amp; Wan, 2018)","manualFormatting":"(Chen &amp; Wan, 2018)","plainTextFormattedCitation":"(Z. Chen &amp; Wan, 2018)","previouslyFormattedCitation":"[41]"},"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Chen &amp; Wan, 2018)</w:t>
      </w:r>
      <w:r w:rsidR="00CF06EE">
        <w:rPr>
          <w:rFonts w:ascii="Times New Roman" w:hAnsi="Times New Roman" w:cs="Times New Roman"/>
          <w:sz w:val="24"/>
          <w:szCs w:val="24"/>
        </w:rPr>
        <w:fldChar w:fldCharType="end"/>
      </w:r>
      <w:r w:rsidRPr="005F5895">
        <w:rPr>
          <w:rFonts w:ascii="Times New Roman" w:hAnsi="Times New Roman" w:cs="Times New Roman"/>
          <w:sz w:val="24"/>
          <w:szCs w:val="24"/>
        </w:rPr>
        <w:t>. In essence, microwave combined with DES will be of great benefit where lignin is required for industrial application.</w:t>
      </w:r>
    </w:p>
    <w:p w14:paraId="2B1D47B7" w14:textId="6CE46BC6" w:rsidR="00696CB5" w:rsidRPr="008A5B3C" w:rsidRDefault="00B51552" w:rsidP="006F7893">
      <w:pPr>
        <w:pStyle w:val="Heading2"/>
        <w:rPr>
          <w:rFonts w:ascii="Times New Roman" w:hAnsi="Times New Roman" w:cs="Times New Roman"/>
          <w:b/>
          <w:bCs/>
          <w:color w:val="auto"/>
          <w:sz w:val="24"/>
          <w:szCs w:val="24"/>
        </w:rPr>
      </w:pPr>
      <w:r w:rsidRPr="008A5B3C">
        <w:rPr>
          <w:rFonts w:ascii="Times New Roman" w:hAnsi="Times New Roman" w:cs="Times New Roman"/>
          <w:b/>
          <w:bCs/>
          <w:color w:val="auto"/>
          <w:sz w:val="24"/>
          <w:szCs w:val="24"/>
        </w:rPr>
        <w:t>Ultrasonication-</w:t>
      </w:r>
      <w:r w:rsidR="00CB5121">
        <w:rPr>
          <w:rFonts w:ascii="Times New Roman" w:hAnsi="Times New Roman" w:cs="Times New Roman"/>
          <w:b/>
          <w:bCs/>
          <w:color w:val="auto"/>
          <w:sz w:val="24"/>
          <w:szCs w:val="24"/>
        </w:rPr>
        <w:t>a</w:t>
      </w:r>
      <w:r w:rsidRPr="008A5B3C">
        <w:rPr>
          <w:rFonts w:ascii="Times New Roman" w:hAnsi="Times New Roman" w:cs="Times New Roman"/>
          <w:b/>
          <w:bCs/>
          <w:color w:val="auto"/>
          <w:sz w:val="24"/>
          <w:szCs w:val="24"/>
        </w:rPr>
        <w:t xml:space="preserve">ssisted </w:t>
      </w:r>
      <w:r w:rsidR="00CB5121">
        <w:rPr>
          <w:rFonts w:ascii="Times New Roman" w:hAnsi="Times New Roman" w:cs="Times New Roman"/>
          <w:b/>
          <w:bCs/>
          <w:color w:val="auto"/>
          <w:sz w:val="24"/>
          <w:szCs w:val="24"/>
        </w:rPr>
        <w:t>p</w:t>
      </w:r>
      <w:r w:rsidRPr="008A5B3C">
        <w:rPr>
          <w:rFonts w:ascii="Times New Roman" w:hAnsi="Times New Roman" w:cs="Times New Roman"/>
          <w:b/>
          <w:bCs/>
          <w:color w:val="auto"/>
          <w:sz w:val="24"/>
          <w:szCs w:val="24"/>
        </w:rPr>
        <w:t xml:space="preserve">retreatment </w:t>
      </w:r>
      <w:r w:rsidR="00CB5121">
        <w:rPr>
          <w:rFonts w:ascii="Times New Roman" w:hAnsi="Times New Roman" w:cs="Times New Roman"/>
          <w:b/>
          <w:bCs/>
          <w:color w:val="auto"/>
          <w:sz w:val="24"/>
          <w:szCs w:val="24"/>
        </w:rPr>
        <w:t>m</w:t>
      </w:r>
      <w:r w:rsidRPr="008A5B3C">
        <w:rPr>
          <w:rFonts w:ascii="Times New Roman" w:hAnsi="Times New Roman" w:cs="Times New Roman"/>
          <w:b/>
          <w:bCs/>
          <w:color w:val="auto"/>
          <w:sz w:val="24"/>
          <w:szCs w:val="24"/>
        </w:rPr>
        <w:t>ethod</w:t>
      </w:r>
    </w:p>
    <w:p w14:paraId="63A3072A" w14:textId="2EB32196" w:rsidR="00696CB5" w:rsidRPr="005F5895" w:rsidRDefault="00696CB5" w:rsidP="00B91474">
      <w:pPr>
        <w:pStyle w:val="NormalWeb"/>
        <w:spacing w:line="360" w:lineRule="auto"/>
        <w:jc w:val="both"/>
      </w:pPr>
      <w:r w:rsidRPr="00C814E1">
        <w:t>Ultrasonication is another method that has been proven to be effective in LB pretreatment. A clear understanding of the concept of the ultrasonication approach allows research</w:t>
      </w:r>
      <w:r w:rsidR="001D78F9">
        <w:t>ers and industrialist</w:t>
      </w:r>
      <w:r w:rsidRPr="00C814E1">
        <w:t xml:space="preserve"> to investigat</w:t>
      </w:r>
      <w:r w:rsidR="001D78F9">
        <w:t xml:space="preserve">e the practicability of using </w:t>
      </w:r>
      <w:r w:rsidRPr="00C814E1">
        <w:t>cleaner and sustainable method of biomass extraction to commercialized</w:t>
      </w:r>
      <w:r w:rsidR="00495BBA">
        <w:t xml:space="preserve"> bioethanol</w:t>
      </w:r>
      <w:r w:rsidRPr="00C814E1">
        <w:t>. Nevertheless, combining ultrasonication with other methods improve the pretreatment efficiency</w:t>
      </w:r>
      <w:r w:rsidRPr="00696CB5">
        <w:rPr>
          <w:bCs/>
          <w:iCs/>
        </w:rPr>
        <w:t xml:space="preserve"> </w:t>
      </w:r>
      <w:r w:rsidRPr="005F5895">
        <w:rPr>
          <w:bCs/>
          <w:iCs/>
        </w:rPr>
        <w:fldChar w:fldCharType="begin" w:fldLock="1"/>
      </w:r>
      <w:r w:rsidR="00EC7F7A">
        <w:rPr>
          <w:bCs/>
          <w:iCs/>
        </w:rPr>
        <w:instrText>ADDIN CSL_CITATION {"citationItems":[{"id":"ITEM-1","itemData":{"DOI":"10.1016/j.ultsonch.2023.106572","ISSN":"18732828","PMID":"37696213","abstract":"The utilization of agricultural residues to obtain biocompounds of high-added value has significantly increased in the past decades. The conversion of agro-based residues into valuable products appears to be an economically efficient, environment-friendly, and protracted waste management practice. The implementation of ultrasonic technologies in the conversion of value-added goods from agricultural waste materials through pre-treatment and valorization processes has imparted many advantageous effects including rapid processing, effective process performance, minimization of processing steps, minimal dependency on harmful chemicals, and an increased yield and properties of bio-products. To further enliven the literature and inspire new research investigations, this review covers the comprehensive work including theoretical principles, processes, and potential benefits of ultrasonic treatment technologies to assist the production of bio-products which emphasize the extraction yield and the characteristic of the end-product extracted from agriculture residues. A detailed evaluation of these methods and key aspects impacting their performance as well as the features and shortcomings of each ultrasound-assisted approach is also discussed. This review also addressed some of the challenges associated with using ultrasonic irradiation and proposed several potential techniques to maximize productivity. Understanding the concept of ultrasonication technique allow the academician and industrial practitioners to explore the possibility of applying a greener and sustainable approach of biomass extraction to be translated into higher scale production of commercial products.","author":[{"dropping-particle":"","family":"Sabaruddin","given":"Fatimah Athiyah","non-dropping-particle":"","parse-names":false,"suffix":""},{"dropping-particle":"","family":"Megashah","given":"Liana Noor","non-dropping-particle":"","parse-names":false,"suffix":""},{"dropping-particle":"","family":"Shazleen","given":"Siti Shazra","non-dropping-particle":"","parse-names":false,"suffix":""},{"dropping-particle":"","family":"Ariffin","given":"Hidayah","non-dropping-particle":"","parse-names":false,"suffix":""}],"container-title":"Ultrasonics Sonochemistry","id":"ITEM-1","issue":"June","issued":{"date-parts":[["2023"]]},"page":"106572","publisher":"Elsevier B.V.","title":"Emerging trends in the appliance of ultrasonic technology for valorization of agricultural residue into versatile products","type":"article-journal","volume":"99"},"uris":["http://www.mendeley.com/documents/?uuid=539ccf7f-9fd9-410c-b7c1-f69ac7e9c3e0","http://www.mendeley.com/documents/?uuid=f83ead4e-7878-45ae-b071-975358fc53b0"]}],"mendeley":{"formattedCitation":"(Sabaruddin et al., 2023)","plainTextFormattedCitation":"(Sabaruddin et al., 2023)","previouslyFormattedCitation":"[42]"},"properties":{"noteIndex":0},"schema":"https://github.com/citation-style-language/schema/raw/master/csl-citation.json"}</w:instrText>
      </w:r>
      <w:r w:rsidRPr="005F5895">
        <w:rPr>
          <w:bCs/>
          <w:iCs/>
        </w:rPr>
        <w:fldChar w:fldCharType="separate"/>
      </w:r>
      <w:r w:rsidR="00EC7F7A" w:rsidRPr="00EC7F7A">
        <w:rPr>
          <w:bCs/>
          <w:iCs/>
          <w:noProof/>
        </w:rPr>
        <w:t>(Sabaruddin et al., 2023)</w:t>
      </w:r>
      <w:r w:rsidRPr="005F5895">
        <w:rPr>
          <w:bCs/>
          <w:iCs/>
        </w:rPr>
        <w:fldChar w:fldCharType="end"/>
      </w:r>
      <w:r w:rsidRPr="00C814E1">
        <w:t xml:space="preserve"> Ultrasonication, using high-frequency sound waves, can </w:t>
      </w:r>
      <w:r w:rsidR="001D78F9" w:rsidRPr="00C814E1">
        <w:t>interrupt</w:t>
      </w:r>
      <w:r w:rsidRPr="00C814E1">
        <w:t xml:space="preserve"> the </w:t>
      </w:r>
      <w:r w:rsidR="001D78F9" w:rsidRPr="00C814E1">
        <w:t>arrangement</w:t>
      </w:r>
      <w:r w:rsidRPr="00C814E1">
        <w:t xml:space="preserve"> of lignocellulosic biomass by inducing cavitation (the formation and collapse of bubbles).</w:t>
      </w:r>
      <w:r w:rsidR="008A5B3C">
        <w:t xml:space="preserve"> </w:t>
      </w:r>
      <w:r w:rsidR="00495BBA">
        <w:t>The following ultrasonication-assisted combinative methods ware discussed; ultrasonic-assisted acid</w:t>
      </w:r>
      <w:r w:rsidR="00FF729D">
        <w:t xml:space="preserve"> </w:t>
      </w:r>
      <w:r w:rsidR="00495BBA">
        <w:t xml:space="preserve">(USAC), </w:t>
      </w:r>
      <w:r w:rsidR="00FF729D">
        <w:t>u</w:t>
      </w:r>
      <w:r w:rsidR="00495BBA">
        <w:t>ltrasonic-assisted alkaline (USAK), ultrasonic-assisted ionic liquid (USIL) and ultrasonic-assisted DES (USDES)</w:t>
      </w:r>
      <w:r w:rsidR="00FF729D">
        <w:t>. U</w:t>
      </w:r>
      <w:r w:rsidR="008A5B3C">
        <w:t>ltrasonic combinative pretreatment of grass samples and d</w:t>
      </w:r>
      <w:r w:rsidR="008A5B3C" w:rsidRPr="00C814E1">
        <w:t>urian peels</w:t>
      </w:r>
      <w:r w:rsidR="002307F8">
        <w:t>, Chinese fir, saw dust,</w:t>
      </w:r>
      <w:r w:rsidR="00D948DC">
        <w:t xml:space="preserve"> </w:t>
      </w:r>
      <w:r w:rsidR="002307F8">
        <w:t>wheat straw</w:t>
      </w:r>
      <w:r w:rsidR="00D948DC">
        <w:t>,</w:t>
      </w:r>
      <w:r w:rsidR="00280936">
        <w:t xml:space="preserve"> </w:t>
      </w:r>
      <w:r w:rsidR="00D70A6E">
        <w:t>rice straw</w:t>
      </w:r>
      <w:r w:rsidR="00280936">
        <w:t>, watermelon rind, pineapple waste, oil palm frond and empty palm bunch</w:t>
      </w:r>
      <w:r w:rsidR="002307F8">
        <w:t xml:space="preserve"> w</w:t>
      </w:r>
      <w:r w:rsidR="008A5B3C">
        <w:t>ere discussed.</w:t>
      </w:r>
    </w:p>
    <w:p w14:paraId="51D6B4CE" w14:textId="63CD826B" w:rsidR="00C95770" w:rsidRPr="00A507F2" w:rsidRDefault="00CB5121" w:rsidP="00A507F2">
      <w:pPr>
        <w:pStyle w:val="Heading3"/>
        <w:rPr>
          <w:rFonts w:ascii="Times New Roman" w:hAnsi="Times New Roman" w:cs="Times New Roman"/>
          <w:b/>
          <w:bCs/>
          <w:color w:val="auto"/>
        </w:rPr>
      </w:pPr>
      <w:r w:rsidRPr="00A507F2">
        <w:rPr>
          <w:rFonts w:ascii="Times New Roman" w:hAnsi="Times New Roman" w:cs="Times New Roman"/>
          <w:b/>
          <w:bCs/>
          <w:color w:val="auto"/>
        </w:rPr>
        <w:t>Ultrasonication acid-assisted pretreatment</w:t>
      </w:r>
    </w:p>
    <w:p w14:paraId="424ABB21" w14:textId="5842A4C5" w:rsidR="00C95770" w:rsidRPr="005F5895" w:rsidRDefault="00696CB5" w:rsidP="009079E4">
      <w:pPr>
        <w:pStyle w:val="NormalWeb"/>
        <w:spacing w:line="360" w:lineRule="auto"/>
        <w:jc w:val="both"/>
      </w:pPr>
      <w:r w:rsidRPr="00C814E1">
        <w:t>With sonication power of 260 W fo</w:t>
      </w:r>
      <w:r w:rsidR="001D78F9">
        <w:t>r a period of 30 min with</w:t>
      </w:r>
      <w:r w:rsidRPr="00C814E1">
        <w:t xml:space="preserve"> acid pretreatment of 30 min at 100°C, the availability of sugar from a grass sample was improved to 236.9%. The surface morphology and crystallinity analysis indicated that this combinative pretreatment effectively deconstructed the biomass's rigid structure and improved the surface area</w:t>
      </w:r>
      <w:r w:rsidR="00B5714E">
        <w:t xml:space="preserve"> </w:t>
      </w:r>
      <w:r w:rsidR="00CF06EE">
        <w:fldChar w:fldCharType="begin" w:fldLock="1"/>
      </w:r>
      <w:r w:rsidR="003E7CCA">
        <w:instrText>ADDIN CSL_CITATION {"citationItems":[{"id":"ITEM-1","itemData":{"DOI":"10.1016/j.biortech.2018.12.013","ISSN":"18732976","PMID":"30572258","abstract":"In this study, the dilute acid pretreatment combined with ultrasound was applied to improve fermentative hydrogen production from grass. The experimental results indicated that SCOD and soluble carbohydrate contents of grass was improved by 98.6% and 236.9% after the combined treatment, respectively. Surface morphology (SEM and AFM) and crystallinity analysis revealed that the combined pretreatment process could effectively destroyed the biomass structure and increased their surface area. Owing to the increased soluble organics proportion and better enzymatic accessibility of residual solids, the hydrogen yield reached 42.2 mL/g-dry grass after the combined treatment, which was 311.7%, 190.0% and 35.0% higher in comparison with the control, individual ultrasound and acid pretreated groups, respectively. Meanwhile, the combined treatment also increased the substrate utilization efficiency and induced a more efficient fermentation pathway. Bacterial community analysis revealed that more enrichment of Clostridium and less enrichment of Enterococcus contributed to the improved hydrogen production.","author":[{"dropping-particle":"","family":"Yang","given":"Guang","non-dropping-particle":"","parse-names":false,"suffix":""},{"dropping-particle":"","family":"Wang","given":"Jianlong","non-dropping-particle":"","parse-names":false,"suffix":""}],"container-title":"Bioresource Technology","id":"ITEM-1","issued":{"date-parts":[["2019"]]},"page":"10-18","publisher":"Elsevier Ltd","title":"Ultrasound combined with dilute acid pretreatment of grass for improvement of fermentative hydrogen production","type":"article-journal","volume":"275"},"uris":["http://www.mendeley.com/documents/?uuid=3ac02d2a-57fe-44a1-b282-9e30eec61ca8"]}],"mendeley":{"formattedCitation":"(G. Yang &amp; Wang, 2019)","manualFormatting":"(Yang &amp; Wang, 2019)","plainTextFormattedCitation":"(G. Yang &amp; Wang, 2019)","previouslyFormattedCitation":"[43]"},"properties":{"noteIndex":0},"schema":"https://github.com/citation-style-language/schema/raw/master/csl-citation.json"}</w:instrText>
      </w:r>
      <w:r w:rsidR="00CF06EE">
        <w:fldChar w:fldCharType="separate"/>
      </w:r>
      <w:r w:rsidR="00EC7F7A" w:rsidRPr="00EC7F7A">
        <w:rPr>
          <w:noProof/>
        </w:rPr>
        <w:t>(Yang &amp; Wang, 2019)</w:t>
      </w:r>
      <w:r w:rsidR="00CF06EE">
        <w:fldChar w:fldCharType="end"/>
      </w:r>
      <w:r w:rsidRPr="005F5895">
        <w:t>.</w:t>
      </w:r>
      <w:r w:rsidRPr="00C814E1">
        <w:t xml:space="preserve"> One of the advantages of combinative pretreatment is its application under mild operating conditions. In a two-stage ultrasonic-assisted dilute H₂SO₄ pretreatment of sugarcane bagasse</w:t>
      </w:r>
      <w:r w:rsidR="00B5714E">
        <w:t xml:space="preserve"> (SCB)</w:t>
      </w:r>
      <w:r w:rsidRPr="00C814E1">
        <w:t xml:space="preserve">, the process recorded hemicellulose degradation of 92.40% and lignin removal of 57.41%. There was a reduction in inhibitor formation with ethanol fermentation efficiency of 93.37% by the simultaneous saccharification and co-fermentation process under cellulase 10 FPU/g SCB and </w:t>
      </w:r>
      <w:r w:rsidRPr="00C814E1">
        <w:lastRenderedPageBreak/>
        <w:t>30% pretreated SCB loading</w:t>
      </w:r>
      <w:r>
        <w:t xml:space="preserve"> </w:t>
      </w:r>
      <w:r w:rsidR="00CF06EE">
        <w:fldChar w:fldCharType="begin" w:fldLock="1"/>
      </w:r>
      <w:r w:rsidR="003E7CCA">
        <w:instrText>ADDIN CSL_CITATION {"citationItems":[{"id":"ITEM-1","itemData":{"DOI":"10.1016/J.BIORTECH.2021.126463","ISSN":"0960-8524","PMID":"34896260","abstract":"Pretreatment can improve biomass biodegradability. Here, a novel sugarcane bagasse (SCB) pretreatment process based on two-stage ultrasonic assisted dilute H2SO4 (TUDA) under mild conditions was reported. After optimization, the pretreatment was shown to significantly degrade hemicellulose (92.40%) and remove lignin (57.41%) of SCB, leading to reduction of inhibitors and an ethanol fermentation efficiency of 93.37% by SSCF under cellulase 10 FPU/g SCB and 30% pretreated SCB loading. Physical characterization revealed that two-stage ultrasonic could better disrupt SCB than traditional ultrasonic by amplifying the collapse effect and synergistically promoting lignin removal through dilute H2SO4. Furthermore, xylose was also effectively recovered from pretreatment supernatant by biochar derived from bagasse. This study established a simple and efficient pretreatment process for high value-added recycling of SCB from solid residue to pretreatment liquid.","author":[{"dropping-particle":"","family":"Chen","given":"Sheng Jie","non-dropping-particle":"","parse-names":false,"suffix":""},{"dropping-particle":"","family":"Chen","given":"Xiong","non-dropping-particle":"","parse-names":false,"suffix":""},{"dropping-particle":"","family":"Zhu","given":"Ming Jun","non-dropping-particle":"","parse-names":false,"suffix":""}],"container-title":"Bioresource Technology","id":"ITEM-1","issued":{"date-parts":[["2022","2"]]},"page":"126463","publisher":"Elsevier","title":"Xylose recovery and bioethanol production from sugarcane bagasse pretreated by mild two-stage ultrasonic assisted dilute acid","type":"article-journal","volume":"345"},"uris":["http://www.mendeley.com/documents/?uuid=c3967f29-51e7-4dda-a782-4b238add9644"]}],"mendeley":{"formattedCitation":"(S. J. Chen et al., 2022)","manualFormatting":"(Chen et al., 2022)","plainTextFormattedCitation":"(S. J. Chen et al., 2022)","previouslyFormattedCitation":"[44]"},"properties":{"noteIndex":0},"schema":"https://github.com/citation-style-language/schema/raw/master/csl-citation.json"}</w:instrText>
      </w:r>
      <w:r w:rsidR="00CF06EE">
        <w:fldChar w:fldCharType="separate"/>
      </w:r>
      <w:r w:rsidR="00EC7F7A" w:rsidRPr="00EC7F7A">
        <w:rPr>
          <w:noProof/>
        </w:rPr>
        <w:t>(Chen et al., 2022)</w:t>
      </w:r>
      <w:r w:rsidR="00CF06EE">
        <w:fldChar w:fldCharType="end"/>
      </w:r>
      <w:r w:rsidR="00CF06EE">
        <w:t>.</w:t>
      </w:r>
      <w:r w:rsidRPr="005F5895">
        <w:t xml:space="preserve"> </w:t>
      </w:r>
      <w:r w:rsidRPr="00C814E1">
        <w:t xml:space="preserve">Durian peels subjected to ultrasound-assisted H₂SO₄ pretreatment at a solid-to-liquid ratio of 1:20, 1% w/w acid, a frequency of 40 kHz, and an amplitude of 70% of 300 W yielded reducing sugar of 237.38 ± 3.96 mg/g dry biomass </w:t>
      </w:r>
      <w:r w:rsidR="00CF06EE">
        <w:fldChar w:fldCharType="begin" w:fldLock="1"/>
      </w:r>
      <w:r w:rsidR="003E7CCA">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manualFormatting":"(Yan et al., 2024)","plainTextFormattedCitation":"(Yan Sim et al., 2024)","previouslyFormattedCitation":"[45]"},"properties":{"noteIndex":0},"schema":"https://github.com/citation-style-language/schema/raw/master/csl-citation.json"}</w:instrText>
      </w:r>
      <w:r w:rsidR="00CF06EE">
        <w:fldChar w:fldCharType="separate"/>
      </w:r>
      <w:r w:rsidR="00EC7F7A" w:rsidRPr="00EC7F7A">
        <w:rPr>
          <w:noProof/>
        </w:rPr>
        <w:t>(Yan et al., 2024)</w:t>
      </w:r>
      <w:r w:rsidR="00CF06EE">
        <w:fldChar w:fldCharType="end"/>
      </w:r>
      <w:r w:rsidR="00CF06EE">
        <w:t>.</w:t>
      </w:r>
      <w:r w:rsidRPr="00C814E1">
        <w:t xml:space="preserve"> </w:t>
      </w:r>
    </w:p>
    <w:p w14:paraId="4E2A626A" w14:textId="23B47114" w:rsidR="007E70B3" w:rsidRPr="00A507F2" w:rsidRDefault="007E70B3" w:rsidP="00A507F2">
      <w:pPr>
        <w:pStyle w:val="Heading3"/>
        <w:rPr>
          <w:rFonts w:ascii="Times New Roman" w:hAnsi="Times New Roman" w:cs="Times New Roman"/>
          <w:b/>
          <w:bCs/>
          <w:color w:val="auto"/>
        </w:rPr>
      </w:pPr>
      <w:r w:rsidRPr="00A507F2">
        <w:rPr>
          <w:rFonts w:ascii="Times New Roman" w:hAnsi="Times New Roman" w:cs="Times New Roman"/>
          <w:b/>
          <w:bCs/>
          <w:color w:val="auto"/>
        </w:rPr>
        <w:t>Ultrasonication alkali-assisted pretreatment</w:t>
      </w:r>
    </w:p>
    <w:p w14:paraId="75C46093" w14:textId="0285CB7D" w:rsidR="0031580C" w:rsidRPr="005F5895" w:rsidRDefault="0031580C" w:rsidP="00B91474">
      <w:pPr>
        <w:tabs>
          <w:tab w:val="left" w:pos="3675"/>
        </w:tabs>
        <w:spacing w:line="360" w:lineRule="auto"/>
        <w:jc w:val="both"/>
        <w:rPr>
          <w:rFonts w:ascii="Times New Roman" w:hAnsi="Times New Roman" w:cs="Times New Roman"/>
          <w:sz w:val="24"/>
          <w:szCs w:val="24"/>
        </w:rPr>
      </w:pPr>
      <w:r w:rsidRPr="0031580C">
        <w:rPr>
          <w:rFonts w:ascii="Times New Roman" w:hAnsi="Times New Roman" w:cs="Times New Roman"/>
          <w:sz w:val="24"/>
          <w:szCs w:val="24"/>
        </w:rPr>
        <w:t>NaOH has been reported by several researchers to effectively improve yield</w:t>
      </w:r>
      <w:r w:rsidR="001D78F9">
        <w:rPr>
          <w:rFonts w:ascii="Times New Roman" w:hAnsi="Times New Roman" w:cs="Times New Roman"/>
          <w:sz w:val="24"/>
          <w:szCs w:val="24"/>
        </w:rPr>
        <w:t xml:space="preserve"> of </w:t>
      </w:r>
      <w:r w:rsidR="001D78F9" w:rsidRPr="0031580C">
        <w:rPr>
          <w:rFonts w:ascii="Times New Roman" w:hAnsi="Times New Roman" w:cs="Times New Roman"/>
          <w:sz w:val="24"/>
          <w:szCs w:val="24"/>
        </w:rPr>
        <w:t>reducing sugar</w:t>
      </w:r>
      <w:r w:rsidRPr="0031580C">
        <w:rPr>
          <w:rFonts w:ascii="Times New Roman" w:hAnsi="Times New Roman" w:cs="Times New Roman"/>
          <w:sz w:val="24"/>
          <w:szCs w:val="24"/>
        </w:rPr>
        <w:t xml:space="preserve"> from LB. Ultrasound alkaline-assisted pretreatment on Chinese fir in the presence of borax and sodium hydroxide effectively influenced the delignification and hemicellulose removal, with the crystallinity of the wood sample moving from 6.34% to 11.29%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ultsonch.2018.09.017","ISSN":"18732828","PMID":"30245204","abstract":"This work investigated the physicochemical properties of Chinese fir after ultrasound-assisted pretreatments with borax and sodium hydroxide additives in an aqueous solution. TGA, FTIR, and XRD were used to analyze the thermal degradation processes, changes in chemical structures, and crystallinity of the treated samples, respectively. Additionally, the release of volatiles from wood pyrolysis was measured on-line by the TG-FTIR apparatus. In thermal analysis, all samples showed main degradation stages at 220–500 °C, and alkaline compounds could efficiently shift the process to lower temperatures with lower maximum weight loss rate (MWLR) and more residues. From TG-FTIR, it was observed that CO2 was the primary gas product from pyrolysis in the alkaline-treated samples, while there were more carbonyl compounds released in the control and deionized water groups. Due to the destruction and removal of hemicellulose and lignin after alkaline treatments, the related peaks changed greatly. Changes in the ester groups caused by saponification also accounted for one of the most significant differences between samples. Moreover, except for the deionized water group without sonication, the crystallinity of the samples increased from 6.34% to 11.29%. Overall, comparing the samples treated with or without ultrasound, the results showed that the ultrasound treatment did influence the samples’ physicochemical properties, and its’ effects varied by the basicity of the solution. This in-depth investigation offers a better understanding of ultrasound-assisted and alkaline pretreatments of wood materials.","author":[{"dropping-particle":"","family":"Wang","given":"Zhenyu","non-dropping-particle":"","parse-names":false,"suffix":""},{"dropping-particle":"","family":"Qu","given":"Lijie","non-dropping-particle":"","parse-names":false,"suffix":""},{"dropping-particle":"","family":"Qian","given":"Jing","non-dropping-particle":"","parse-names":false,"suffix":""},{"dropping-particle":"","family":"He","given":"Zhengbin","non-dropping-particle":"","parse-names":false,"suffix":""},{"dropping-particle":"","family":"Yi","given":"Songlin","non-dropping-particle":"","parse-names":false,"suffix":""}],"container-title":"Ultrasonics Sonochemistry","id":"ITEM-1","issue":"June","issued":{"date-parts":[["2019"]]},"page":"200-207","publisher":"Elsevier","title":"Effects of the ultrasound-assisted pretreatments using borax and sodium hydroxide on the physicochemical properties of Chinese fir","type":"article-journal","volume":"50"},"uris":["http://www.mendeley.com/documents/?uuid=94b422af-0b40-41bc-9a43-5e3cfc0f43db","http://www.mendeley.com/documents/?uuid=63c05958-36dc-4c65-ae64-ca9b69c090f8"]}],"mendeley":{"formattedCitation":"(Wang et al., 2019)","plainTextFormattedCitation":"(Wang et al., 2019)","previouslyFormattedCitation":"[46]"},"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Wang et al., 2019)</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xml:space="preserve">. Miscanthus </w:t>
      </w:r>
      <w:proofErr w:type="spellStart"/>
      <w:r w:rsidRPr="0031580C">
        <w:rPr>
          <w:rFonts w:ascii="Times New Roman" w:hAnsi="Times New Roman" w:cs="Times New Roman"/>
          <w:sz w:val="24"/>
          <w:szCs w:val="24"/>
        </w:rPr>
        <w:t>sacchariflorus</w:t>
      </w:r>
      <w:proofErr w:type="spellEnd"/>
      <w:r w:rsidRPr="0031580C">
        <w:rPr>
          <w:rFonts w:ascii="Times New Roman" w:hAnsi="Times New Roman" w:cs="Times New Roman"/>
          <w:sz w:val="24"/>
          <w:szCs w:val="24"/>
        </w:rPr>
        <w:t xml:space="preserve"> treated with 1 </w:t>
      </w:r>
      <w:proofErr w:type="spellStart"/>
      <w:r w:rsidRPr="0031580C">
        <w:rPr>
          <w:rFonts w:ascii="Times New Roman" w:hAnsi="Times New Roman" w:cs="Times New Roman"/>
          <w:sz w:val="24"/>
          <w:szCs w:val="24"/>
        </w:rPr>
        <w:t>hr</w:t>
      </w:r>
      <w:proofErr w:type="spellEnd"/>
      <w:r w:rsidRPr="0031580C">
        <w:rPr>
          <w:rFonts w:ascii="Times New Roman" w:hAnsi="Times New Roman" w:cs="Times New Roman"/>
          <w:sz w:val="24"/>
          <w:szCs w:val="24"/>
        </w:rPr>
        <w:t xml:space="preserve"> ultrasonication and 0.2 M NaOH concentration (2.25 mol NaOH/kg biomass) produced 45.59 ± 0.19 g/L total sugar, a 6.7% total sugar increment (theoretical yield of 83.1%). There was a 26.1% reduction in usage </w:t>
      </w:r>
      <w:r w:rsidR="001D78F9">
        <w:rPr>
          <w:rFonts w:ascii="Times New Roman" w:hAnsi="Times New Roman" w:cs="Times New Roman"/>
          <w:sz w:val="24"/>
          <w:szCs w:val="24"/>
        </w:rPr>
        <w:t xml:space="preserve">of </w:t>
      </w:r>
      <w:r w:rsidR="001D78F9" w:rsidRPr="0031580C">
        <w:rPr>
          <w:rFonts w:ascii="Times New Roman" w:hAnsi="Times New Roman" w:cs="Times New Roman"/>
          <w:sz w:val="24"/>
          <w:szCs w:val="24"/>
        </w:rPr>
        <w:t xml:space="preserve">chemical </w:t>
      </w:r>
      <w:r w:rsidRPr="0031580C">
        <w:rPr>
          <w:rFonts w:ascii="Times New Roman" w:hAnsi="Times New Roman" w:cs="Times New Roman"/>
          <w:sz w:val="24"/>
          <w:szCs w:val="24"/>
        </w:rPr>
        <w:t xml:space="preserve">and a 17.0% increment in lignin removal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390/en13215636","ISSN":"19961073","abstract":"Pretreatment to improve the enzymatic digestibility of highly crystallized lignocellulosic biomass is essential in biorefinery processes. This study investigates the combination of lignocellulose pretreatment with continuous alkaline single-screw extrusion and ultrasonication for biosugar production. Miscanthus sacchariflorus was used because it is a promising bioenergy crop. The results show that ultrasonication with continuous alkaline pretreatment increased the enzymatic digestibility of carbohydrates and reduced the use of chemicals during pretreatment. An hour of ultrasonication following 0.2 M NaOH (2.25 mol-NaOH/kg-biomass) continuous alkaline pretreatment resulted in a 6.7% increase in total biosugar production (83.1% of theoretical yield), a decrease of up to 26.1% in chemical usage, and a 17.0% increase in lignin removal compared with the case without ultrasonication. The developed method can be considered an effective and eco-friendly approach to the production of bio-based materials.","author":[{"dropping-particle":"","family":"Byun","given":"Jongwon","non-dropping-particle":"","parse-names":false,"suffix":""},{"dropping-particle":"","family":"Cha","given":"Young Lok","non-dropping-particle":"","parse-names":false,"suffix":""},{"dropping-particle":"","family":"Park","given":"Sung Min","non-dropping-particle":"","parse-names":false,"suffix":""},{"dropping-particle":"","family":"Kim","given":"Kwang Soo","non-dropping-particle":"","parse-names":false,"suffix":""},{"dropping-particle":"","family":"Lee","given":"Ji Eun","non-dropping-particle":"","parse-names":false,"suffix":""},{"dropping-particle":"","family":"Kang","given":"Yong Gu","non-dropping-particle":"","parse-names":false,"suffix":""}],"container-title":"Energies","id":"ITEM-1","issue":"21","issued":{"date-parts":[["2020"]]},"title":"Lignocellulose pretreatment combining continuous alkaline single-screw extrusion and ultrasonication to enhance biosugar production","type":"article-journal","volume":"13"},"uris":["http://www.mendeley.com/documents/?uuid=82149a41-8441-44f5-831c-cc8832f0101f","http://www.mendeley.com/documents/?uuid=93c3d76a-9f22-4ff6-af40-2cd287cb5689"]}],"mendeley":{"formattedCitation":"(Byun et al., 2020)","plainTextFormattedCitation":"(Byun et al., 2020)","previouslyFormattedCitation":"[47]"},"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Byun et al., 2020)</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xml:space="preserve">.  NaOH </w:t>
      </w:r>
      <w:proofErr w:type="spellStart"/>
      <w:r w:rsidRPr="0031580C">
        <w:rPr>
          <w:rFonts w:ascii="Times New Roman" w:hAnsi="Times New Roman" w:cs="Times New Roman"/>
          <w:sz w:val="24"/>
          <w:szCs w:val="24"/>
        </w:rPr>
        <w:t>sonochemical</w:t>
      </w:r>
      <w:proofErr w:type="spellEnd"/>
      <w:r w:rsidRPr="0031580C">
        <w:rPr>
          <w:rFonts w:ascii="Times New Roman" w:hAnsi="Times New Roman" w:cs="Times New Roman"/>
          <w:sz w:val="24"/>
          <w:szCs w:val="24"/>
        </w:rPr>
        <w:t xml:space="preserve"> pretreatment was also found to effectively increase the availability of fermentable sugar from sawdust at ultrasonication power of 120 W, a frequency of 40 kHz, and a sodium hydroxide solution with a concentration of 40 g/L. Two different ultrasonic applicators (horn and bath) revealed a delignification of 68% for the horn applicator and 57% for the bath applicator, </w:t>
      </w:r>
      <w:r w:rsidR="001D78F9" w:rsidRPr="0031580C">
        <w:rPr>
          <w:rFonts w:ascii="Times New Roman" w:hAnsi="Times New Roman" w:cs="Times New Roman"/>
          <w:sz w:val="24"/>
          <w:szCs w:val="24"/>
        </w:rPr>
        <w:t>matched</w:t>
      </w:r>
      <w:r w:rsidRPr="0031580C">
        <w:rPr>
          <w:rFonts w:ascii="Times New Roman" w:hAnsi="Times New Roman" w:cs="Times New Roman"/>
          <w:sz w:val="24"/>
          <w:szCs w:val="24"/>
        </w:rPr>
        <w:t xml:space="preserve"> with conventional pretreatment. This was done within a period of 5 hr. For reducing sugar of 138.15 mg GE/g substrate, the following optimal conditions were determined from a factorial design: solid/liquid ratio of 1.25 g/100 mL, ultrasonication amplitude of 60%, and pretreatment temperature of 50°C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author":[{"dropping-particle":"","family":"Gavrila","given":"Adina I","non-dropping-particle":"","parse-names":false,"suffix":""},{"dropping-particle":"","family":"Vartolomei","given":"Anamaria","non-dropping-particle":"","parse-names":false,"suffix":""},{"dropping-particle":"","family":"Calinescu","given":"Ioan","non-dropping-particle":"","parse-names":false,"suffix":""},{"dropping-particle":"","family":"Vinatoru","given":"Mircea","non-dropping-particle":"","parse-names":false,"suffix":""},{"dropping-particle":"","family":"Parvulescu","given":"Oana C","non-dropping-particle":"","parse-names":false,"suffix":""},{"dropping-particle":"","family":"Psenovschi","given":"Grigore","non-dropping-particle":"","parse-names":false,"suffix":""},{"dropping-particle":"","family":"Chipurici","given":"Petre","non-dropping-particle":"","parse-names":false,"suffix":""},{"dropping-particle":"","family":"Trifan","given":"Adrian","non-dropping-particle":"","parse-names":false,"suffix":""}],"id":"ITEM-1","issued":{"date-parts":[["2024"]]},"title":"Ultrasound-Assisted Alkaline Pretreatment of Biomass to Enhance the Extraction Yield of Valuable Chemicals","type":"article-journal"},"uris":["http://www.mendeley.com/documents/?uuid=6810fc71-15d9-4486-a796-c27b34552e07","http://www.mendeley.com/documents/?uuid=34751969-32e8-465c-8fb6-aac741ec9646"]}],"mendeley":{"formattedCitation":"(Gavrila et al., 2024)","plainTextFormattedCitation":"(Gavrila et al., 2024)","previouslyFormattedCitation":"[48]"},"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Gavrila et al., 2024)</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xml:space="preserve">. </w:t>
      </w:r>
    </w:p>
    <w:p w14:paraId="01B05DC9" w14:textId="1B3BE11F" w:rsidR="00C95770" w:rsidRPr="0031580C" w:rsidRDefault="0031580C" w:rsidP="00B91474">
      <w:pPr>
        <w:tabs>
          <w:tab w:val="left" w:pos="3675"/>
        </w:tabs>
        <w:spacing w:line="360" w:lineRule="auto"/>
        <w:jc w:val="both"/>
        <w:rPr>
          <w:rFonts w:ascii="Times New Roman" w:hAnsi="Times New Roman" w:cs="Times New Roman"/>
          <w:color w:val="000000" w:themeColor="text1"/>
          <w:sz w:val="24"/>
          <w:szCs w:val="24"/>
        </w:rPr>
      </w:pPr>
      <w:r w:rsidRPr="0031580C">
        <w:rPr>
          <w:rFonts w:ascii="Times New Roman" w:hAnsi="Times New Roman" w:cs="Times New Roman"/>
          <w:sz w:val="24"/>
          <w:szCs w:val="24"/>
        </w:rPr>
        <w:t xml:space="preserve">Ultrasonication-assisted NaOH pretreatment process is considered an effective and environmentally safe method for the bio-refinery process, as it limits the chemical usage and at the same time enhances the enzymatic digestibility of starch </w:t>
      </w:r>
      <w:r w:rsidRPr="0031580C">
        <w:rPr>
          <w:rFonts w:ascii="Times New Roman" w:hAnsi="Times New Roman" w:cs="Times New Roman"/>
          <w:color w:val="000000" w:themeColor="text1"/>
          <w:sz w:val="24"/>
          <w:szCs w:val="24"/>
        </w:rPr>
        <w:fldChar w:fldCharType="begin" w:fldLock="1"/>
      </w:r>
      <w:r w:rsidR="00EC7F7A">
        <w:rPr>
          <w:rFonts w:ascii="Times New Roman" w:hAnsi="Times New Roman" w:cs="Times New Roman"/>
          <w:color w:val="000000" w:themeColor="text1"/>
          <w:sz w:val="24"/>
          <w:szCs w:val="24"/>
        </w:rPr>
        <w:instrText>ADDIN CSL_CITATION {"citationItems":[{"id":"ITEM-1","itemData":{"DOI":"10.3390/en13215636","ISSN":"19961073","abstract":"Pretreatment to improve the enzymatic digestibility of highly crystallized lignocellulosic biomass is essential in biorefinery processes. This study investigates the combination of lignocellulose pretreatment with continuous alkaline single-screw extrusion and ultrasonication for biosugar production. Miscanthus sacchariflorus was used because it is a promising bioenergy crop. The results show that ultrasonication with continuous alkaline pretreatment increased the enzymatic digestibility of carbohydrates and reduced the use of chemicals during pretreatment. An hour of ultrasonication following 0.2 M NaOH (2.25 mol-NaOH/kg-biomass) continuous alkaline pretreatment resulted in a 6.7% increase in total biosugar production (83.1% of theoretical yield), a decrease of up to 26.1% in chemical usage, and a 17.0% increase in lignin removal compared with the case without ultrasonication. The developed method can be considered an effective and eco-friendly approach to the production of bio-based materials.","author":[{"dropping-particle":"","family":"Byun","given":"Jongwon","non-dropping-particle":"","parse-names":false,"suffix":""},{"dropping-particle":"","family":"Cha","given":"Young Lok","non-dropping-particle":"","parse-names":false,"suffix":""},{"dropping-particle":"","family":"Park","given":"Sung Min","non-dropping-particle":"","parse-names":false,"suffix":""},{"dropping-particle":"","family":"Kim","given":"Kwang Soo","non-dropping-particle":"","parse-names":false,"suffix":""},{"dropping-particle":"","family":"Lee","given":"Ji Eun","non-dropping-particle":"","parse-names":false,"suffix":""},{"dropping-particle":"","family":"Kang","given":"Yong Gu","non-dropping-particle":"","parse-names":false,"suffix":""}],"container-title":"Energies","id":"ITEM-1","issue":"21","issued":{"date-parts":[["2020"]]},"title":"Lignocellulose pretreatment combining continuous alkaline single-screw extrusion and ultrasonication to enhance biosugar production","type":"article-journal","volume":"13"},"uris":["http://www.mendeley.com/documents/?uuid=93c3d76a-9f22-4ff6-af40-2cd287cb5689","http://www.mendeley.com/documents/?uuid=82149a41-8441-44f5-831c-cc8832f0101f"]}],"mendeley":{"formattedCitation":"(Byun et al., 2020)","plainTextFormattedCitation":"(Byun et al., 2020)","previouslyFormattedCitation":"[47]"},"properties":{"noteIndex":0},"schema":"https://github.com/citation-style-language/schema/raw/master/csl-citation.json"}</w:instrText>
      </w:r>
      <w:r w:rsidRPr="0031580C">
        <w:rPr>
          <w:rFonts w:ascii="Times New Roman" w:hAnsi="Times New Roman" w:cs="Times New Roman"/>
          <w:color w:val="000000" w:themeColor="text1"/>
          <w:sz w:val="24"/>
          <w:szCs w:val="24"/>
        </w:rPr>
        <w:fldChar w:fldCharType="separate"/>
      </w:r>
      <w:r w:rsidR="00EC7F7A" w:rsidRPr="00EC7F7A">
        <w:rPr>
          <w:rFonts w:ascii="Times New Roman" w:hAnsi="Times New Roman" w:cs="Times New Roman"/>
          <w:noProof/>
          <w:color w:val="000000" w:themeColor="text1"/>
          <w:sz w:val="24"/>
          <w:szCs w:val="24"/>
        </w:rPr>
        <w:t>(Byun et al., 2020)</w:t>
      </w:r>
      <w:r w:rsidRPr="0031580C">
        <w:rPr>
          <w:rFonts w:ascii="Times New Roman" w:hAnsi="Times New Roman" w:cs="Times New Roman"/>
          <w:color w:val="000000" w:themeColor="text1"/>
          <w:sz w:val="24"/>
          <w:szCs w:val="24"/>
        </w:rPr>
        <w:fldChar w:fldCharType="end"/>
      </w:r>
      <w:r w:rsidRPr="0031580C">
        <w:rPr>
          <w:rFonts w:ascii="Times New Roman" w:hAnsi="Times New Roman" w:cs="Times New Roman"/>
          <w:color w:val="000000" w:themeColor="text1"/>
          <w:sz w:val="24"/>
          <w:szCs w:val="24"/>
        </w:rPr>
        <w:t xml:space="preserve">. </w:t>
      </w:r>
      <w:r w:rsidRPr="0031580C">
        <w:rPr>
          <w:rFonts w:ascii="Times New Roman" w:hAnsi="Times New Roman" w:cs="Times New Roman"/>
          <w:sz w:val="24"/>
          <w:szCs w:val="24"/>
        </w:rPr>
        <w:t xml:space="preserve">It has also been proven that ultrasound-assisted alkaline pretreatment is a </w:t>
      </w:r>
      <w:r w:rsidR="00216305" w:rsidRPr="0031580C">
        <w:rPr>
          <w:rFonts w:ascii="Times New Roman" w:hAnsi="Times New Roman" w:cs="Times New Roman"/>
          <w:sz w:val="24"/>
          <w:szCs w:val="24"/>
        </w:rPr>
        <w:t>dependable</w:t>
      </w:r>
      <w:r w:rsidRPr="0031580C">
        <w:rPr>
          <w:rFonts w:ascii="Times New Roman" w:hAnsi="Times New Roman" w:cs="Times New Roman"/>
          <w:sz w:val="24"/>
          <w:szCs w:val="24"/>
        </w:rPr>
        <w:t xml:space="preserve"> and effective method for rice straw pretreatment with a reducing sugar yield 3.5 times larger than that from untreated rice straw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7.05.090","ISSN":"0960-8524","author":[{"dropping-particle":"","family":"Wu","given":"Han","non-dropping-particle":"","parse-names":false,"suffix":""},{"dropping-particle":"","family":"Dai","given":"Xiao","non-dropping-particle":"","parse-names":false,"suffix":""},{"dropping-particle":"","family":"Zhou","given":"Si-li","non-dropping-particle":"","parse-names":false,"suffix":""},{"dropping-particle":"","family":"Gan","given":"Yu-yan","non-dropping-particle":"","parse-names":false,"suffix":""},{"dropping-particle":"","family":"Xiong","given":"Zi-yao","non-dropping-particle":"","parse-names":false,"suffix":""},{"dropping-particle":"","family":"Qin","given":"Yuan-hang","non-dropping-particle":"","parse-names":false,"suffix":""},{"dropping-particle":"","family":"Ma","given":"Jiayu","non-dropping-particle":"","parse-names":false,"suffix":""},{"dropping-particle":"","family":"Yang","given":"Li","non-dropping-particle":"","parse-names":false,"suffix":""},{"dropping-particle":"","family":"Wu","given":"Zai-kun","non-dropping-particle":"","parse-names":false,"suffix":""},{"dropping-particle":"","family":"Wang","given":"Tie-lin","non-dropping-particle":"","parse-names":false,"suffix":""},{"dropping-particle":"","family":"Wang","given":"Wei-guo","non-dropping-particle":"","parse-names":false,"suffix":""},{"dropping-particle":"","family":"Wang","given":"Cun-wen","non-dropping-particle":"","parse-names":false,"suffix":""}],"container-title":"Bioresource Technology","id":"ITEM-1","issued":{"date-parts":[["2017"]]},"page":"70-74","publisher":"Elsevier Ltd","title":"Ultrasound-assisted alkaline pretreatment for enhancing the enzymatic hydrolysis of rice straw by using the heat energy dissipated from ultrasonication","type":"article-journal","volume":"241"},"uris":["http://www.mendeley.com/documents/?uuid=072968c7-cce8-43f2-b2d6-465dfdadf80d","http://www.mendeley.com/documents/?uuid=d1f743c1-3b28-4eba-a0cb-799ca6dfbc15"]}],"mendeley":{"formattedCitation":"(Wu et al., 2017)","plainTextFormattedCitation":"(Wu et al., 2017)","previouslyFormattedCitation":"[49]"},"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Wu et al., 2017)</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In the combined ultrasonication and ammonium hydroxide pretreatment of wheat straw, the method achieved great lignin removal and structural transfor</w:t>
      </w:r>
      <w:r w:rsidR="00216305">
        <w:rPr>
          <w:rFonts w:ascii="Times New Roman" w:hAnsi="Times New Roman" w:cs="Times New Roman"/>
          <w:sz w:val="24"/>
          <w:szCs w:val="24"/>
        </w:rPr>
        <w:t>mation. The lignin was partly gotten</w:t>
      </w:r>
      <w:r w:rsidRPr="0031580C">
        <w:rPr>
          <w:rFonts w:ascii="Times New Roman" w:hAnsi="Times New Roman" w:cs="Times New Roman"/>
          <w:sz w:val="24"/>
          <w:szCs w:val="24"/>
        </w:rPr>
        <w:t xml:space="preserve"> and collected from straw via pretreatment. The process was carried out with 15% solvent at 50°C for 30 minutes with</w:t>
      </w:r>
      <w:r w:rsidR="00216305">
        <w:rPr>
          <w:rFonts w:ascii="Times New Roman" w:hAnsi="Times New Roman" w:cs="Times New Roman"/>
          <w:sz w:val="24"/>
          <w:szCs w:val="24"/>
        </w:rPr>
        <w:t xml:space="preserve"> a power intensity of 344 W/cm²</w:t>
      </w:r>
      <w:r w:rsidRPr="0031580C">
        <w:rPr>
          <w:rFonts w:ascii="Times New Roman" w:hAnsi="Times New Roman" w:cs="Times New Roman"/>
          <w:sz w:val="24"/>
          <w:szCs w:val="24"/>
        </w:rPr>
        <w:t xml:space="preserve"> recorded a 4-fold increase in saccharification yield amounting to about 92.4% compared to untreated straw. This finding </w:t>
      </w:r>
      <w:r w:rsidRPr="0031580C">
        <w:rPr>
          <w:rFonts w:ascii="Times New Roman" w:hAnsi="Times New Roman" w:cs="Times New Roman"/>
          <w:sz w:val="24"/>
          <w:szCs w:val="24"/>
        </w:rPr>
        <w:lastRenderedPageBreak/>
        <w:t xml:space="preserve">suggests that ultrasonication-assisted ammonium hydroxide treatment can significantly enhance the </w:t>
      </w:r>
      <w:proofErr w:type="spellStart"/>
      <w:r w:rsidRPr="0031580C">
        <w:rPr>
          <w:rFonts w:ascii="Times New Roman" w:hAnsi="Times New Roman" w:cs="Times New Roman"/>
          <w:sz w:val="24"/>
          <w:szCs w:val="24"/>
        </w:rPr>
        <w:t>bioaccessibility</w:t>
      </w:r>
      <w:proofErr w:type="spellEnd"/>
      <w:r w:rsidRPr="0031580C">
        <w:rPr>
          <w:rFonts w:ascii="Times New Roman" w:hAnsi="Times New Roman" w:cs="Times New Roman"/>
          <w:sz w:val="24"/>
          <w:szCs w:val="24"/>
        </w:rPr>
        <w:t xml:space="preserve"> of LB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procbio.2016.11.004","ISSN":"13595113","abstract":"Lignocelluloses featuring complicated structure and poor degradability usually require pretreatment before its utilization. In this study, an ultrasonic-assisted pretreatment by using quaternary ammonium hydroxide was introduced to enhance biodegradability of lignocellulosic biomass. The synergistic chemical and mechanical pretreatment were supposed to be responsible for both external surface destruction and internal structure disruption of lignocelluloses. High-efficient lignin removal accompanied with obvious structural (crystallinity) transformation was achieved in the pretreated straws. Process analysis indicated that factors of time, temperature, concentration of solvent, and ultrasound power intensity turned out to be significant for pretreatment, and a 4-fold increased saccharification yield of around 92.4% as compared to untreated straw was obtained from the wheat straw pretreated by 15% solvent at 50 °C for 0.5 h in power intensity 344 W/cm2. All results suggest that the combined chemical and mechanical treatment can significantly improve the bio-accessibility of lignocelluloses, leading to the enhanced utilization efficiency.","author":[{"dropping-particle":"","family":"Zhong","given":"Chao","non-dropping-particle":"","parse-names":false,"suffix":""},{"dropping-particle":"","family":"Jia","given":"Honghua","non-dropping-particle":"","parse-names":false,"suffix":""},{"dropping-particle":"","family":"Wei","given":"Ping","non-dropping-particle":"","parse-names":false,"suffix":""}],"container-title":"Process Biochemistry","id":"ITEM-1","issued":{"date-parts":[["2017"]]},"page":"180-187","publisher":"Elsevier Ltd","title":"Enhanced saccharification of wheat straw with the application of ultrasonic-assisted quaternary ammonium hydroxide pretreatment","type":"article-journal","volume":"53"},"uris":["http://www.mendeley.com/documents/?uuid=e41c7b46-6576-4632-93a8-d41e3a85472d"]}],"mendeley":{"formattedCitation":"(Zhong et al., 2017)","plainTextFormattedCitation":"(Zhong et al., 2017)","previouslyFormattedCitation":"[50]"},"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ong et al., 2017)</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Under the same pretreatment conditions, by</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manualFormatting":"(Yan et al., 2024)","plainTextFormattedCitation":"(Yan Sim et al., 2024)","previouslyFormattedCitation":"[45]"},"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n</w:t>
      </w:r>
      <w:r w:rsidR="003E7CCA">
        <w:rPr>
          <w:rFonts w:ascii="Times New Roman" w:hAnsi="Times New Roman" w:cs="Times New Roman"/>
          <w:noProof/>
          <w:sz w:val="24"/>
          <w:szCs w:val="24"/>
        </w:rPr>
        <w:t xml:space="preserve"> </w:t>
      </w:r>
      <w:r w:rsidR="00EC7F7A" w:rsidRPr="00EC7F7A">
        <w:rPr>
          <w:rFonts w:ascii="Times New Roman" w:hAnsi="Times New Roman" w:cs="Times New Roman"/>
          <w:noProof/>
          <w:sz w:val="24"/>
          <w:szCs w:val="24"/>
        </w:rPr>
        <w:t>et al., 2024)</w:t>
      </w:r>
      <w:r w:rsidR="00CF06EE">
        <w:rPr>
          <w:rFonts w:ascii="Times New Roman" w:hAnsi="Times New Roman" w:cs="Times New Roman"/>
          <w:sz w:val="24"/>
          <w:szCs w:val="24"/>
        </w:rPr>
        <w:fldChar w:fldCharType="end"/>
      </w:r>
      <w:r w:rsidRPr="0031580C">
        <w:rPr>
          <w:rFonts w:ascii="Times New Roman" w:hAnsi="Times New Roman" w:cs="Times New Roman"/>
          <w:sz w:val="24"/>
          <w:szCs w:val="24"/>
        </w:rPr>
        <w:t xml:space="preserve">, ultrasound-assisted alkaline pretreatment gave more reducing sugar (376.60 ± 12.14 mg/g dry biomass) when compared with ultrasound-assisted acid pretreatment in the treatment of durian peels. </w:t>
      </w:r>
    </w:p>
    <w:p w14:paraId="5C62BFE4" w14:textId="4B6DC506" w:rsidR="007E70B3" w:rsidRPr="00A507F2" w:rsidRDefault="007E70B3" w:rsidP="00A507F2">
      <w:pPr>
        <w:pStyle w:val="Heading3"/>
        <w:rPr>
          <w:rFonts w:ascii="Times New Roman" w:hAnsi="Times New Roman" w:cs="Times New Roman"/>
          <w:b/>
          <w:bCs/>
          <w:color w:val="auto"/>
        </w:rPr>
      </w:pPr>
      <w:r w:rsidRPr="00A507F2">
        <w:rPr>
          <w:rFonts w:ascii="Times New Roman" w:hAnsi="Times New Roman" w:cs="Times New Roman"/>
          <w:b/>
          <w:bCs/>
          <w:color w:val="auto"/>
        </w:rPr>
        <w:t>Ultrasonication ionic liquid-assisted pretreatment</w:t>
      </w:r>
    </w:p>
    <w:p w14:paraId="6E638A3F" w14:textId="0D17FD31" w:rsidR="00E42E33" w:rsidRPr="005F5895" w:rsidRDefault="00B51552" w:rsidP="00B91474">
      <w:pPr>
        <w:spacing w:line="360" w:lineRule="auto"/>
        <w:jc w:val="both"/>
        <w:rPr>
          <w:rFonts w:ascii="Times New Roman" w:hAnsi="Times New Roman" w:cs="Times New Roman"/>
          <w:sz w:val="24"/>
          <w:szCs w:val="24"/>
        </w:rPr>
      </w:pPr>
      <w:r w:rsidRPr="005F5895">
        <w:rPr>
          <w:rFonts w:ascii="Times New Roman" w:hAnsi="Times New Roman" w:cs="Times New Roman"/>
          <w:color w:val="000000" w:themeColor="text1"/>
          <w:sz w:val="24"/>
          <w:szCs w:val="24"/>
        </w:rPr>
        <w:t>The effect of Choline acetate (</w:t>
      </w:r>
      <w:proofErr w:type="spellStart"/>
      <w:r w:rsidRPr="005F5895">
        <w:rPr>
          <w:rFonts w:ascii="Times New Roman" w:hAnsi="Times New Roman" w:cs="Times New Roman"/>
          <w:color w:val="000000" w:themeColor="text1"/>
          <w:sz w:val="24"/>
          <w:szCs w:val="24"/>
        </w:rPr>
        <w:t>ChOAc</w:t>
      </w:r>
      <w:proofErr w:type="spellEnd"/>
      <w:r w:rsidRPr="005F5895">
        <w:rPr>
          <w:rFonts w:ascii="Times New Roman" w:hAnsi="Times New Roman" w:cs="Times New Roman"/>
          <w:color w:val="000000" w:themeColor="text1"/>
          <w:sz w:val="24"/>
          <w:szCs w:val="24"/>
        </w:rPr>
        <w:t xml:space="preserve">), a </w:t>
      </w:r>
      <w:proofErr w:type="spellStart"/>
      <w:r w:rsidRPr="005F5895">
        <w:rPr>
          <w:rFonts w:ascii="Times New Roman" w:hAnsi="Times New Roman" w:cs="Times New Roman"/>
          <w:color w:val="000000" w:themeColor="text1"/>
          <w:sz w:val="24"/>
          <w:szCs w:val="24"/>
        </w:rPr>
        <w:t>cholinium</w:t>
      </w:r>
      <w:proofErr w:type="spellEnd"/>
      <w:r w:rsidRPr="005F5895">
        <w:rPr>
          <w:rFonts w:ascii="Times New Roman" w:hAnsi="Times New Roman" w:cs="Times New Roman"/>
          <w:color w:val="000000" w:themeColor="text1"/>
          <w:sz w:val="24"/>
          <w:szCs w:val="24"/>
        </w:rPr>
        <w:t xml:space="preserve"> based ionic liquid (IL), and 1-ethyl-3-methylimidazolium acetate (</w:t>
      </w:r>
      <w:proofErr w:type="spellStart"/>
      <w:r w:rsidRPr="005F5895">
        <w:rPr>
          <w:rFonts w:ascii="Times New Roman" w:hAnsi="Times New Roman" w:cs="Times New Roman"/>
          <w:color w:val="000000" w:themeColor="text1"/>
          <w:sz w:val="24"/>
          <w:szCs w:val="24"/>
        </w:rPr>
        <w:t>EmimOAc</w:t>
      </w:r>
      <w:proofErr w:type="spellEnd"/>
      <w:r w:rsidRPr="005F5895">
        <w:rPr>
          <w:rFonts w:ascii="Times New Roman" w:hAnsi="Times New Roman" w:cs="Times New Roman"/>
          <w:color w:val="000000" w:themeColor="text1"/>
          <w:sz w:val="24"/>
          <w:szCs w:val="24"/>
        </w:rPr>
        <w:t xml:space="preserve">) was investigated for bagasse pretreatment. The two ionic liquids showed </w:t>
      </w:r>
      <w:r w:rsidRPr="005F5895">
        <w:rPr>
          <w:rFonts w:ascii="Times New Roman" w:hAnsi="Times New Roman" w:cs="Times New Roman"/>
          <w:sz w:val="24"/>
          <w:szCs w:val="24"/>
        </w:rPr>
        <w:t>similar capability</w:t>
      </w:r>
      <w:r w:rsidR="00E42E33">
        <w:rPr>
          <w:rFonts w:ascii="Times New Roman" w:hAnsi="Times New Roman" w:cs="Times New Roman"/>
          <w:sz w:val="24"/>
          <w:szCs w:val="24"/>
        </w:rPr>
        <w:t xml:space="preserve">; </w:t>
      </w:r>
      <w:r w:rsidRPr="005F5895">
        <w:rPr>
          <w:rFonts w:ascii="Times New Roman" w:hAnsi="Times New Roman" w:cs="Times New Roman"/>
          <w:sz w:val="24"/>
          <w:szCs w:val="24"/>
        </w:rPr>
        <w:t xml:space="preserve">however,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showed less of an inhibitory effect on cellulase than </w:t>
      </w:r>
      <w:proofErr w:type="spellStart"/>
      <w:r w:rsidRPr="005F5895">
        <w:rPr>
          <w:rFonts w:ascii="Times New Roman" w:hAnsi="Times New Roman" w:cs="Times New Roman"/>
          <w:sz w:val="24"/>
          <w:szCs w:val="24"/>
        </w:rPr>
        <w:t>EmimOAc</w:t>
      </w:r>
      <w:proofErr w:type="spellEnd"/>
      <w:r w:rsidRPr="005F5895">
        <w:rPr>
          <w:rFonts w:ascii="Times New Roman" w:hAnsi="Times New Roman" w:cs="Times New Roman"/>
          <w:sz w:val="24"/>
          <w:szCs w:val="24"/>
        </w:rPr>
        <w:t xml:space="preserve">. Hence,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was chosen for IL/ultrasound-assisted pretreatment and in situ enzymatic saccharification, where IL was not washed out from the pretreated bagasse</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instead</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a buffer solution was used as a dilution. During the in situ saccharification performed for 48 h with 10%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the saccharification percentages of cellulose and hemicellulose were 80% and 72%, respectively. When the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was adjusted to 20%, the saccharification percentages were reduced to 72% and 53%, respectivel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4.11.038","ISSN":"0960-8524","author":[{"dropping-particle":"","family":"Ninomiya","given":"Kazuaki","non-dropping-particle":"","parse-names":false,"suffix":""},{"dropping-particle":"","family":"Kohori","given":"Asami","non-dropping-particle":"","parse-names":false,"suffix":""},{"dropping-particle":"","family":"Tatsumi","given":"Mai","non-dropping-particle":"","parse-names":false,"suffix":""},{"dropping-particle":"","family":"Osawa","given":"Koji","non-dropping-particle":"","parse-names":false,"suffix":""},{"dropping-particle":"","family":"Endo","given":"Takatsugu","non-dropping-particle":"","parse-names":false,"suffix":""},{"dropping-particle":"","family":"Kakuchi","given":"Ryohei","non-dropping-particle":"","parse-names":false,"suffix":""}],"container-title":"BIORESOURCE TECHNOLOGY","id":"ITEM-1","issued":{"date-parts":[["2015"]]},"page":"169-174","publisher":"Elsevier Ltd","title":"Ionic liquid / ultrasound pretreatment and in situ enzymatic saccharification of bagasse using biocompatible cholinium ionic liquid","type":"article-journal","volume":"176"},"uris":["http://www.mendeley.com/documents/?uuid=d5a56ad4-9800-45aa-b482-93ca630bfcb1","http://www.mendeley.com/documents/?uuid=48227f75-3658-4f46-8c79-27c1236d5fd3"]}],"mendeley":{"formattedCitation":"(Ninomiya et al., 2015)","plainTextFormattedCitation":"(Ninomiya et al., 2015)","previouslyFormattedCitation":"[51]"},"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inomiya et al., 201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n indication that 10%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is ideal for high sugar yield.  </w:t>
      </w:r>
    </w:p>
    <w:p w14:paraId="30467FB3" w14:textId="37A880E1" w:rsidR="00C95770" w:rsidRPr="005F5895" w:rsidRDefault="00B51552" w:rsidP="00B91474">
      <w:pPr>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The efficacy of ultrasonic irradiation and ionic liquids (ILs) in the degradation of rice straw was investigated by</w:t>
      </w:r>
      <w:r w:rsidR="00824FBF">
        <w:rPr>
          <w:rFonts w:ascii="Times New Roman" w:hAnsi="Times New Roman" w:cs="Times New Roman"/>
          <w:sz w:val="24"/>
          <w:szCs w:val="24"/>
        </w:rPr>
        <w:t xml:space="preserve"> </w:t>
      </w:r>
      <w:r w:rsidR="00824FBF">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4.05.004","ISSN":"0960-8524","author":[{"dropping-particle":"","family":"Yang","given":"Chun-yao","non-dropping-particle":"","parse-names":false,"suffix":""},{"dropping-particle":"","family":"Fang","given":"Tony J","non-dropping-particle":"","parse-names":false,"suffix":""}],"container-title":"BIORESOURCE TECHNOLOGY","id":"ITEM-1","issued":{"date-parts":[["2014"]]},"page":"198-202","publisher":"Elsevier Ltd","title":"Combination of ultrasonic irradiation with ionic liquid pretreatment for enzymatic hydrolysis of rice straw","type":"article-journal","volume":"164"},"uris":["http://www.mendeley.com/documents/?uuid=31cbe0d8-a253-4122-a9d0-c119bd93574e"]}],"mendeley":{"formattedCitation":"(C. Yang &amp; Fang, 2014)","manualFormatting":"(Yang &amp; Fang, 2014)","plainTextFormattedCitation":"(C. Yang &amp; Fang, 2014)","previouslyFormattedCitation":"[52]"},"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ng &amp; Fang, 2014)</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 Rice straw was treated by different ILs at different ultrasonication power. At 300 W</w:t>
      </w:r>
      <w:proofErr w:type="gramStart"/>
      <w:r w:rsidRPr="005F5895">
        <w:rPr>
          <w:rFonts w:ascii="Times New Roman" w:hAnsi="Times New Roman" w:cs="Times New Roman"/>
          <w:sz w:val="24"/>
          <w:szCs w:val="24"/>
        </w:rPr>
        <w:t>/(</w:t>
      </w:r>
      <w:proofErr w:type="gramEnd"/>
      <w:r w:rsidRPr="005F5895">
        <w:rPr>
          <w:rFonts w:ascii="Times New Roman" w:hAnsi="Times New Roman" w:cs="Times New Roman"/>
          <w:sz w:val="24"/>
          <w:szCs w:val="24"/>
        </w:rPr>
        <w:t>40kHz and 28kHz)</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rice straw was treated by 1-ethyl-3-methylimidazolium </w:t>
      </w:r>
      <w:proofErr w:type="spellStart"/>
      <w:r w:rsidRPr="005F5895">
        <w:rPr>
          <w:rFonts w:ascii="Times New Roman" w:hAnsi="Times New Roman" w:cs="Times New Roman"/>
          <w:sz w:val="24"/>
          <w:szCs w:val="24"/>
        </w:rPr>
        <w:t>ethylsulfate</w:t>
      </w:r>
      <w:proofErr w:type="spellEnd"/>
      <w:r w:rsidRPr="005F5895">
        <w:rPr>
          <w:rFonts w:ascii="Times New Roman" w:hAnsi="Times New Roman" w:cs="Times New Roman"/>
          <w:sz w:val="24"/>
          <w:szCs w:val="24"/>
        </w:rPr>
        <w:t xml:space="preserve"> and </w:t>
      </w:r>
      <w:proofErr w:type="spellStart"/>
      <w:r w:rsidRPr="005F5895">
        <w:rPr>
          <w:rFonts w:ascii="Times New Roman" w:hAnsi="Times New Roman" w:cs="Times New Roman"/>
          <w:sz w:val="24"/>
          <w:szCs w:val="24"/>
        </w:rPr>
        <w:t>trihexyl</w:t>
      </w:r>
      <w:proofErr w:type="spellEnd"/>
      <w:r w:rsidRPr="005F5895">
        <w:rPr>
          <w:rFonts w:ascii="Times New Roman" w:hAnsi="Times New Roman" w:cs="Times New Roman"/>
          <w:sz w:val="24"/>
          <w:szCs w:val="24"/>
        </w:rPr>
        <w:t xml:space="preserve"> (tetradecyl) phosphonium decanoate</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respectively. Rice straw was also treated with choline hydroxide ([Ch][OH]) at ultrasonication of 300 W/40 kHz. The ultrasound-mediated enzymatic hydrolysis of choline hydroxide</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treated rice straw yielded up to 96.22% total reducing sugar (TRS) at 240 min, outperforming the other substrates. Notably, the TRS yield from the rice straw treated with choline hydroxide with ultrasound was 19.5% higher than that without irradiation. The findings indicate that lignocellulosic biomass pretreated with [Ch][OH] exhibits the highest efficiency among the tested ILs and that ultrasound can be effectively applied in rice-straw pretreatment and enzymatic hydrolysis </w:t>
      </w:r>
      <w:r w:rsidR="00824FBF">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4.05.004","ISSN":"0960-8524","author":[{"dropping-particle":"","family":"Yang","given":"Chun-yao","non-dropping-particle":"","parse-names":false,"suffix":""},{"dropping-particle":"","family":"Fang","given":"Tony J","non-dropping-particle":"","parse-names":false,"suffix":""}],"container-title":"BIORESOURCE TECHNOLOGY","id":"ITEM-1","issued":{"date-parts":[["2014"]]},"page":"198-202","publisher":"Elsevier Ltd","title":"Combination of ultrasonic irradiation with ionic liquid pretreatment for enzymatic hydrolysis of rice straw","type":"article-journal","volume":"164"},"uris":["http://www.mendeley.com/documents/?uuid=31cbe0d8-a253-4122-a9d0-c119bd93574e"]}],"mendeley":{"formattedCitation":"(C. Yang &amp; Fang, 2014)","manualFormatting":"(Yang &amp; Fang, 2014)","plainTextFormattedCitation":"(C. Yang &amp; Fang, 2014)","previouslyFormattedCitation":"[52]"},"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ng &amp; Fang, 2014)</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 xml:space="preserve">. Due to high ultrasonic power, the exposure time was reduced drastically compared to the pretreatment of bagasse.  </w:t>
      </w:r>
    </w:p>
    <w:p w14:paraId="4D2C4BD9" w14:textId="7D945860" w:rsidR="007E70B3" w:rsidRPr="00A507F2" w:rsidRDefault="007E70B3" w:rsidP="00A507F2">
      <w:pPr>
        <w:pStyle w:val="Heading3"/>
        <w:rPr>
          <w:rFonts w:ascii="Times New Roman" w:hAnsi="Times New Roman" w:cs="Times New Roman"/>
          <w:b/>
          <w:bCs/>
          <w:color w:val="auto"/>
        </w:rPr>
      </w:pPr>
      <w:r w:rsidRPr="00A507F2">
        <w:rPr>
          <w:rFonts w:ascii="Times New Roman" w:hAnsi="Times New Roman" w:cs="Times New Roman"/>
          <w:b/>
          <w:bCs/>
          <w:color w:val="auto"/>
        </w:rPr>
        <w:lastRenderedPageBreak/>
        <w:t>Ultrasonication deep eutectic solvent-assisted pretreatment</w:t>
      </w:r>
    </w:p>
    <w:p w14:paraId="6B018B30" w14:textId="529514C3" w:rsidR="00C95770" w:rsidRDefault="00B51552" w:rsidP="00B91474">
      <w:pPr>
        <w:tabs>
          <w:tab w:val="left" w:pos="7013"/>
        </w:tabs>
        <w:spacing w:after="0" w:line="360" w:lineRule="auto"/>
        <w:jc w:val="both"/>
        <w:rPr>
          <w:rFonts w:ascii="Times New Roman" w:hAnsi="Times New Roman" w:cs="Times New Roman"/>
          <w:sz w:val="24"/>
          <w:szCs w:val="24"/>
        </w:rPr>
      </w:pPr>
      <w:r w:rsidRPr="00B9715C">
        <w:rPr>
          <w:rFonts w:ascii="Times New Roman" w:hAnsi="Times New Roman" w:cs="Times New Roman"/>
          <w:sz w:val="24"/>
          <w:szCs w:val="24"/>
        </w:rPr>
        <w:t>A combination of ultrasonication and DES pretreatment applied on empty fruit palm bunch with different DES; choline chloride: urea (</w:t>
      </w:r>
      <w:proofErr w:type="spellStart"/>
      <w:proofErr w:type="gramStart"/>
      <w:r w:rsidRPr="00B9715C">
        <w:rPr>
          <w:rFonts w:ascii="Times New Roman" w:hAnsi="Times New Roman" w:cs="Times New Roman"/>
          <w:sz w:val="24"/>
          <w:szCs w:val="24"/>
        </w:rPr>
        <w:t>ChCl:U</w:t>
      </w:r>
      <w:proofErr w:type="spellEnd"/>
      <w:proofErr w:type="gramEnd"/>
      <w:r w:rsidRPr="00B9715C">
        <w:rPr>
          <w:rFonts w:ascii="Times New Roman" w:hAnsi="Times New Roman" w:cs="Times New Roman"/>
          <w:sz w:val="24"/>
          <w:szCs w:val="24"/>
        </w:rPr>
        <w:t>), choline chloride: lactic acid (</w:t>
      </w:r>
      <w:proofErr w:type="spellStart"/>
      <w:r w:rsidRPr="00B9715C">
        <w:rPr>
          <w:rFonts w:ascii="Times New Roman" w:hAnsi="Times New Roman" w:cs="Times New Roman"/>
          <w:sz w:val="24"/>
          <w:szCs w:val="24"/>
        </w:rPr>
        <w:t>ChCl:LA</w:t>
      </w:r>
      <w:proofErr w:type="spellEnd"/>
      <w:r w:rsidRPr="00B9715C">
        <w:rPr>
          <w:rFonts w:ascii="Times New Roman" w:hAnsi="Times New Roman" w:cs="Times New Roman"/>
          <w:sz w:val="24"/>
          <w:szCs w:val="24"/>
        </w:rPr>
        <w:t xml:space="preserve">), and choline chloride: </w:t>
      </w:r>
      <w:r w:rsidRPr="005F5895">
        <w:rPr>
          <w:rFonts w:ascii="Times New Roman" w:hAnsi="Times New Roman" w:cs="Times New Roman"/>
          <w:sz w:val="24"/>
          <w:szCs w:val="24"/>
        </w:rPr>
        <w:t>glycerol (</w:t>
      </w:r>
      <w:proofErr w:type="spellStart"/>
      <w:proofErr w:type="gramStart"/>
      <w:r w:rsidRPr="005F5895">
        <w:rPr>
          <w:rFonts w:ascii="Times New Roman" w:hAnsi="Times New Roman" w:cs="Times New Roman"/>
          <w:sz w:val="24"/>
          <w:szCs w:val="24"/>
        </w:rPr>
        <w:t>ChCl:G</w:t>
      </w:r>
      <w:proofErr w:type="spellEnd"/>
      <w:proofErr w:type="gramEnd"/>
      <w:r w:rsidRPr="005F5895">
        <w:rPr>
          <w:rFonts w:ascii="Times New Roman" w:hAnsi="Times New Roman" w:cs="Times New Roman"/>
          <w:sz w:val="24"/>
          <w:szCs w:val="24"/>
        </w:rPr>
        <w:t xml:space="preserve">) lead to increase in sugar yield. A maximum reducing sugar yield of 36.7% was obtained with treatment from </w:t>
      </w:r>
      <w:proofErr w:type="spellStart"/>
      <w:r w:rsidRPr="005F5895">
        <w:rPr>
          <w:rFonts w:ascii="Times New Roman" w:hAnsi="Times New Roman" w:cs="Times New Roman"/>
          <w:sz w:val="24"/>
          <w:szCs w:val="24"/>
        </w:rPr>
        <w:t>ChCl:LA</w:t>
      </w:r>
      <w:proofErr w:type="spellEnd"/>
      <w:r w:rsidRPr="005F5895">
        <w:rPr>
          <w:rFonts w:ascii="Times New Roman" w:hAnsi="Times New Roman" w:cs="Times New Roman"/>
          <w:sz w:val="24"/>
          <w:szCs w:val="24"/>
        </w:rPr>
        <w:t xml:space="preserve"> under the action of ultrasonication for 15 min at a temperature of 5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and sonication power of 60% (210 W).  Under the same conditions with </w:t>
      </w:r>
      <w:proofErr w:type="spellStart"/>
      <w:r w:rsidRPr="005F5895">
        <w:rPr>
          <w:rFonts w:ascii="Times New Roman" w:hAnsi="Times New Roman" w:cs="Times New Roman"/>
          <w:sz w:val="24"/>
          <w:szCs w:val="24"/>
        </w:rPr>
        <w:t>ChCl:U</w:t>
      </w:r>
      <w:proofErr w:type="spellEnd"/>
      <w:r w:rsidRPr="005F5895">
        <w:rPr>
          <w:rFonts w:ascii="Times New Roman" w:hAnsi="Times New Roman" w:cs="Times New Roman"/>
          <w:sz w:val="24"/>
          <w:szCs w:val="24"/>
        </w:rPr>
        <w:t xml:space="preserve">, and </w:t>
      </w:r>
      <w:proofErr w:type="spellStart"/>
      <w:r w:rsidRPr="005F5895">
        <w:rPr>
          <w:rFonts w:ascii="Times New Roman" w:hAnsi="Times New Roman" w:cs="Times New Roman"/>
          <w:sz w:val="24"/>
          <w:szCs w:val="24"/>
        </w:rPr>
        <w:t>ChCl:G</w:t>
      </w:r>
      <w:proofErr w:type="spellEnd"/>
      <w:r w:rsidRPr="005F5895">
        <w:rPr>
          <w:rFonts w:ascii="Times New Roman" w:hAnsi="Times New Roman" w:cs="Times New Roman"/>
          <w:sz w:val="24"/>
          <w:szCs w:val="24"/>
        </w:rPr>
        <w:t xml:space="preserve"> respectively, sugar yield</w:t>
      </w:r>
      <w:r w:rsidR="00133031">
        <w:rPr>
          <w:rFonts w:ascii="Times New Roman" w:hAnsi="Times New Roman" w:cs="Times New Roman"/>
          <w:sz w:val="24"/>
          <w:szCs w:val="24"/>
        </w:rPr>
        <w:t>s</w:t>
      </w:r>
      <w:r w:rsidRPr="005F5895">
        <w:rPr>
          <w:rFonts w:ascii="Times New Roman" w:hAnsi="Times New Roman" w:cs="Times New Roman"/>
          <w:sz w:val="24"/>
          <w:szCs w:val="24"/>
        </w:rPr>
        <w:t xml:space="preserve"> of 35.8%, and 35.3% were recovered</w:t>
      </w:r>
      <w:r w:rsidR="00824FBF">
        <w:rPr>
          <w:rFonts w:ascii="Times New Roman" w:hAnsi="Times New Roman" w:cs="Times New Roman"/>
          <w:sz w:val="24"/>
          <w:szCs w:val="24"/>
        </w:rPr>
        <w:t xml:space="preserve"> </w:t>
      </w:r>
      <w:r w:rsidR="00824FBF">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0570-020-03598-5","ISBN":"1057002003","ISSN":"1572-882X","author":[{"dropping-particle":"","family":"Lee Kiat Moon, Ju Yin Hong","given":"Wah Yen Tey.","non-dropping-particle":"","parse-names":false,"suffix":""}],"container-title":"Cellulose","id":"ITEM-1","issue":"3","issued":{"date-parts":[["2021"]]},"page":"1513-1526","publisher":"Springer Netherlands","title":"Combination of ultrasonication and deep eutectic solvent in pretreatment of lignocellulosic biomass for enhanced enzymatic saccharification","type":"article-journal","volume":"28"},"uris":["http://www.mendeley.com/documents/?uuid=2fa4aa8c-b412-4311-bded-c915af196be5"]}],"mendeley":{"formattedCitation":"(Lee Kiat Moon, Ju Yin Hong, 2021)","plainTextFormattedCitation":"(Lee Kiat Moon, Ju Yin Hong, 2021)","previouslyFormattedCitation":"[53]"},"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Lee</w:t>
      </w:r>
      <w:r w:rsidR="004A3946">
        <w:rPr>
          <w:rFonts w:ascii="Times New Roman" w:hAnsi="Times New Roman" w:cs="Times New Roman"/>
          <w:noProof/>
          <w:sz w:val="24"/>
          <w:szCs w:val="24"/>
        </w:rPr>
        <w:t xml:space="preserve"> et al.,</w:t>
      </w:r>
      <w:r w:rsidR="00EC7F7A" w:rsidRPr="00EC7F7A">
        <w:rPr>
          <w:rFonts w:ascii="Times New Roman" w:hAnsi="Times New Roman" w:cs="Times New Roman"/>
          <w:noProof/>
          <w:sz w:val="24"/>
          <w:szCs w:val="24"/>
        </w:rPr>
        <w:t xml:space="preserve"> 2021)</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 xml:space="preserve">. DES-based pretreatment has been repor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crgsc.2020.100035","ISSN":"26660865","abstract":"The successful conversion of lignocellulose into value-added products depends on overcoming the recalcitrance of its structure towards enzymatic digestion. The highly crosslinked structure of lignin, crystallinity of cellulose, and low digestibility of hemicellulose create the recalcitrance. Many studies have proved that an appropriate pretreatment method could enhance the digestibility of lignocellulosic biomass by weakening the strong network of its chemical bonds among the cellulose, hemicellulose, and lignin. There are several conventional ways to separate the components from each other, but the requirements of high temperature and pressure, use of strong acids and bases, and expensive instrumentation make the pretreatment methods difficult to use. Greener solvents, e.g. supercritical fluid, ionic liquid, and deep eutectic solvent (DES)-based pretreatment techniques can overcome the difficulties. Although a lot of pilot scale and rigorous studies are required to launch the greener technologies commercially, they have already shown a lot of promise in the field of biomass pretreatments. Among the greener solvents, DESs are cheaper, easily recyclable, environmentally benign, and the efficiency of the DES-based pretreatment can be enhanced manifold by applying microwave and ultrasound. Therefore, DES-based pretreatment could be one of the most popular techniques in the future.","author":[{"dropping-particle":"","family":"Roy","given":"Ranen","non-dropping-particle":"","parse-names":false,"suffix":""},{"dropping-particle":"","family":"Rahman","given":"Md Sajjadur","non-dropping-particle":"","parse-names":false,"suffix":""},{"dropping-particle":"","family":"Raynie","given":"Douglas E.","non-dropping-particle":"","parse-names":false,"suffix":""}],"container-title":"Current Research in Green and Sustainable Chemistry","id":"ITEM-1","issue":"August","issued":{"date-parts":[["2020"]]},"page":"100035","publisher":"Elsevier Ltd","title":"Recent advances of greener pretreatment technologies of lignocellulose","type":"article-journal","volume":"3"},"uris":["http://www.mendeley.com/documents/?uuid=db189d63-c506-4249-be06-398a2f903c7a","http://www.mendeley.com/documents/?uuid=4feb90e2-8c2b-41a6-b321-4b10fa0d3fe6"]}],"mendeley":{"formattedCitation":"(Roy et al., 2020)","plainTextFormattedCitation":"(Roy et al., 2020)","previouslyFormattedCitation":"[4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Roy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to be one of the most favorite methods in the future.</w:t>
      </w:r>
      <w:r w:rsidRPr="005F5895">
        <w:rPr>
          <w:rFonts w:ascii="Times New Roman" w:hAnsi="Times New Roman" w:cs="Times New Roman"/>
          <w:b/>
          <w:i/>
          <w:sz w:val="24"/>
          <w:szCs w:val="24"/>
        </w:rPr>
        <w:t xml:space="preserve"> </w:t>
      </w:r>
      <w:r w:rsidRPr="005F5895">
        <w:rPr>
          <w:rFonts w:ascii="Times New Roman" w:hAnsi="Times New Roman" w:cs="Times New Roman"/>
          <w:sz w:val="24"/>
          <w:szCs w:val="24"/>
        </w:rPr>
        <w:t>Oil palm frond was pretreated with ultrasonication combined with NaOH-aqueous DES with ultrasonic conditions of 60% amplitude and 30 min</w:t>
      </w:r>
      <w:r w:rsidR="00133031">
        <w:rPr>
          <w:rFonts w:ascii="Times New Roman" w:hAnsi="Times New Roman" w:cs="Times New Roman"/>
          <w:sz w:val="24"/>
          <w:szCs w:val="24"/>
        </w:rPr>
        <w:t xml:space="preserve"> </w:t>
      </w:r>
      <w:r w:rsidRPr="005F5895">
        <w:rPr>
          <w:rFonts w:ascii="Times New Roman" w:hAnsi="Times New Roman" w:cs="Times New Roman"/>
          <w:sz w:val="24"/>
          <w:szCs w:val="24"/>
        </w:rPr>
        <w:t xml:space="preserve">and 2.5 % NaOH-aqueous DES. Lignin removal was greatly improved to 47.00 % when compared to that obtained without ultrasound pretreatment. The enzymatic saccharification achieved a glucose yield of 90.12 %. The use of NaOH-aqueous DES with ultrasonication was proven to be an effective technique to promote a novel one-pot, two-processes pretreatment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indcrop.2020.112974","ISSN":"0926-6690","author":[{"dropping-particle":"","family":"Zhenquan","given":"Victor","non-dropping-particle":"","parse-names":false,"suffix":""},{"dropping-particle":"","family":"Yeong","given":"Ta","non-dropping-particle":"","parse-names":false,"suffix":""},{"dropping-particle":"","family":"Kai","given":"Kylie","non-dropping-particle":"","parse-names":false,"suffix":""},{"dropping-particle":"","family":"Chu","given":"Li","non-dropping-particle":"","parse-names":false,"suffix":""},{"dropping-particle":"","family":"Yao","given":"Wei","non-dropping-particle":"","parse-names":false,"suffix":""},{"dropping-particle":"","family":"Pui","given":"Katrina","non-dropping-particle":"","parse-names":false,"suffix":""},{"dropping-particle":"","family":"Shak","given":"Yee","non-dropping-particle":"","parse-names":false,"suffix":""}],"container-title":"Industrial Crops &amp; Products","id":"ITEM-1","issue":"November 2020","issued":{"date-parts":[["2021"]]},"page":"112974","publisher":"Elsevier B.V.","title":"A combined pretreatment with ultrasound-assisted alkaline solution and aqueous deep eutectic solvent for enhancing delignification and enzymatic hydrolysis from oil palm fronds","type":"article-journal","volume":"160"},"uris":["http://www.mendeley.com/documents/?uuid=37b7cc25-7f22-4b2a-a787-c3b8d9d70702","http://www.mendeley.com/documents/?uuid=7fc48a7b-0ecd-4575-967a-d4b2bde97e2d"]}],"mendeley":{"formattedCitation":"(Zhenquan et al., 2021)","plainTextFormattedCitation":"(Zhenquan et al., 2021)","previouslyFormattedCitation":"[54]"},"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enquan et al., 2021)</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Alcoholic deep eutectic solvent (choline chloride/ethylene glycol, 1:2) and ultrasound at 50 %</w:t>
      </w:r>
      <w:r w:rsidR="00133031">
        <w:rPr>
          <w:rFonts w:ascii="Times New Roman" w:hAnsi="Times New Roman" w:cs="Times New Roman"/>
          <w:sz w:val="24"/>
          <w:szCs w:val="24"/>
        </w:rPr>
        <w:t>,</w:t>
      </w:r>
      <w:r w:rsidRPr="005F5895">
        <w:rPr>
          <w:rFonts w:ascii="Times New Roman" w:hAnsi="Times New Roman" w:cs="Times New Roman"/>
          <w:sz w:val="24"/>
          <w:szCs w:val="24"/>
        </w:rPr>
        <w:t xml:space="preserve"> 20 min w</w:t>
      </w:r>
      <w:r w:rsidR="00133031">
        <w:rPr>
          <w:rFonts w:ascii="Times New Roman" w:hAnsi="Times New Roman" w:cs="Times New Roman"/>
          <w:sz w:val="24"/>
          <w:szCs w:val="24"/>
        </w:rPr>
        <w:t>ere</w:t>
      </w:r>
      <w:r w:rsidRPr="005F5895">
        <w:rPr>
          <w:rFonts w:ascii="Times New Roman" w:hAnsi="Times New Roman" w:cs="Times New Roman"/>
          <w:sz w:val="24"/>
          <w:szCs w:val="24"/>
        </w:rPr>
        <w:t xml:space="preserve"> applied to pretreat pineapple waste. This approach resulted in improved </w:t>
      </w:r>
      <w:proofErr w:type="spellStart"/>
      <w:r w:rsidRPr="005F5895">
        <w:rPr>
          <w:rFonts w:ascii="Times New Roman" w:hAnsi="Times New Roman" w:cs="Times New Roman"/>
          <w:sz w:val="24"/>
          <w:szCs w:val="24"/>
        </w:rPr>
        <w:t>xylan</w:t>
      </w:r>
      <w:proofErr w:type="spellEnd"/>
      <w:r w:rsidRPr="005F5895">
        <w:rPr>
          <w:rFonts w:ascii="Times New Roman" w:hAnsi="Times New Roman" w:cs="Times New Roman"/>
          <w:sz w:val="24"/>
          <w:szCs w:val="24"/>
        </w:rPr>
        <w:t xml:space="preserve"> extraction of 180 mg/g biomass from the liquid portion of the pretreated sample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indcrop.2024.120250","ISSN":"0926-6690","author":[{"dropping-particle":"","family":"Sharma","given":"Diksha","non-dropping-particle":"","parse-names":false,"suffix":""},{"dropping-particle":"","family":"Sharma","given":"Vishal","non-dropping-particle":"","parse-names":false,"suffix":""},{"dropping-particle":"","family":"Tsai","given":"Mei-ling","non-dropping-particle":"","parse-names":false,"suffix":""},{"dropping-particle":"","family":"Yadav","given":"Aditya","non-dropping-particle":"","parse-names":false,"suffix":""}],"container-title":"Industrial Crops &amp; Products","id":"ITEM-1","issue":"July 2024","issued":{"date-parts":[["2025"]]},"page":"120250","publisher":"Elsevier B.V.","title":"Improved xylooligosaccharides production from xylan extracted using ultrasound-assisted alcoholic deep eutectic solvent pretreatment of pineapple leaf waste","type":"article-journal","volume":"224"},"uris":["http://www.mendeley.com/documents/?uuid=c37e64d8-92e9-436d-9c6a-8b25e26d0b14","http://www.mendeley.com/documents/?uuid=a530061b-cd9c-4d59-ae6e-03a44eb5e479"]}],"mendeley":{"formattedCitation":"(Sharma et al., 2025)","plainTextFormattedCitation":"(Sharma et al., 2025)","previouslyFormattedCitation":"[55]"},"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harma et al., 202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The interest was</w:t>
      </w:r>
      <w:r w:rsidR="00133031">
        <w:rPr>
          <w:rFonts w:ascii="Times New Roman" w:hAnsi="Times New Roman" w:cs="Times New Roman"/>
          <w:sz w:val="24"/>
          <w:szCs w:val="24"/>
        </w:rPr>
        <w:t xml:space="preserve"> in</w:t>
      </w:r>
      <w:r w:rsidRPr="005F5895">
        <w:rPr>
          <w:rFonts w:ascii="Times New Roman" w:hAnsi="Times New Roman" w:cs="Times New Roman"/>
          <w:sz w:val="24"/>
          <w:szCs w:val="24"/>
        </w:rPr>
        <w:t xml:space="preserve"> produc</w:t>
      </w:r>
      <w:r w:rsidR="00133031">
        <w:rPr>
          <w:rFonts w:ascii="Times New Roman" w:hAnsi="Times New Roman" w:cs="Times New Roman"/>
          <w:sz w:val="24"/>
          <w:szCs w:val="24"/>
        </w:rPr>
        <w:t>ing</w:t>
      </w:r>
      <w:r w:rsidRPr="005F5895">
        <w:rPr>
          <w:rFonts w:ascii="Times New Roman" w:hAnsi="Times New Roman" w:cs="Times New Roman"/>
          <w:sz w:val="24"/>
          <w:szCs w:val="24"/>
        </w:rPr>
        <w:t xml:space="preserve"> other bioproduct</w:t>
      </w:r>
      <w:r w:rsidR="00133031">
        <w:rPr>
          <w:rFonts w:ascii="Times New Roman" w:hAnsi="Times New Roman" w:cs="Times New Roman"/>
          <w:sz w:val="24"/>
          <w:szCs w:val="24"/>
        </w:rPr>
        <w:t>s</w:t>
      </w:r>
      <w:r w:rsidRPr="005F5895">
        <w:rPr>
          <w:rFonts w:ascii="Times New Roman" w:hAnsi="Times New Roman" w:cs="Times New Roman"/>
          <w:sz w:val="24"/>
          <w:szCs w:val="24"/>
        </w:rPr>
        <w:t xml:space="preserve">. However, </w:t>
      </w:r>
      <w:r w:rsidR="00133031">
        <w:rPr>
          <w:rFonts w:ascii="Times New Roman" w:hAnsi="Times New Roman" w:cs="Times New Roman"/>
          <w:sz w:val="24"/>
          <w:szCs w:val="24"/>
        </w:rPr>
        <w:t xml:space="preserve">the </w:t>
      </w:r>
      <w:r w:rsidRPr="005F5895">
        <w:rPr>
          <w:rFonts w:ascii="Times New Roman" w:hAnsi="Times New Roman" w:cs="Times New Roman"/>
          <w:sz w:val="24"/>
          <w:szCs w:val="24"/>
        </w:rPr>
        <w:t xml:space="preserve">pretreatment process validates the potential for sustainable bioproduct production from pineapple waste. </w:t>
      </w:r>
    </w:p>
    <w:p w14:paraId="49D080C7" w14:textId="77777777" w:rsidR="00C95770" w:rsidRPr="005F5895" w:rsidRDefault="00C95770" w:rsidP="00B91474">
      <w:pPr>
        <w:tabs>
          <w:tab w:val="left" w:pos="7013"/>
        </w:tabs>
        <w:spacing w:after="0" w:line="360" w:lineRule="auto"/>
        <w:jc w:val="both"/>
        <w:rPr>
          <w:rFonts w:ascii="Times New Roman" w:hAnsi="Times New Roman" w:cs="Times New Roman"/>
          <w:sz w:val="24"/>
          <w:szCs w:val="24"/>
        </w:rPr>
      </w:pPr>
    </w:p>
    <w:p w14:paraId="661A952F" w14:textId="46B72BE0" w:rsidR="00133031" w:rsidRPr="00662DCB" w:rsidRDefault="00B51552" w:rsidP="00B91474">
      <w:pPr>
        <w:tabs>
          <w:tab w:val="left" w:pos="7013"/>
        </w:tabs>
        <w:spacing w:after="0" w:line="360" w:lineRule="auto"/>
        <w:jc w:val="both"/>
        <w:rPr>
          <w:rFonts w:ascii="Times New Roman" w:hAnsi="Times New Roman" w:cs="Times New Roman"/>
          <w:b/>
          <w:i/>
          <w:sz w:val="24"/>
          <w:szCs w:val="24"/>
        </w:rPr>
      </w:pPr>
      <w:r w:rsidRPr="005F5895">
        <w:rPr>
          <w:rFonts w:ascii="Times New Roman" w:hAnsi="Times New Roman" w:cs="Times New Roman"/>
          <w:sz w:val="24"/>
          <w:szCs w:val="24"/>
        </w:rPr>
        <w:t xml:space="preserve">The synergistic effect of ultrasonication and DES pretreatment on watermelon rind delignification in a two-pot approach investiga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energy.2020.117872","ISSN":"03605442","abstract":"Sequential delignification of watermelon rind using ultrasonication and deep eutectic solvent (DES) pretreatment methods was demonstrated in this study. The effects of pretreatment factors on delignification were investigated using parametric screening and subsequent optimization of significant factors. Plackett–Burman Design was used for the screening of pretreatment variables, while optimization was performed adopting Central Composite Rotatable Design. For the range of variables considered in the study, the screening experiments revealed that the effects of ultrasonication power, ultrasonication frequency, ultrasonication time, DES reaction temperature and DES reaction time on delignification were significant, while the effects of ultrasonication solid-liquid ratio, ultrasonication temperature, hydrogen bond acceptor/hydrogen bond donor molar ratio, and DES solid-to-liquid ratio were not significant. The significant factors were further investigated and maximum lignin removal of 43.56 % was achieved at ultrasonication power 180 W, ultrasonication frequency 60 kHz, ultrasonication time 40 min, reaction temperature 120°C and reaction time 180 min. Synergistic effect between the two pretreatment methods was observed and it correlated positively with the severity of the ultrasound pretreatment. The SEM and FTIR analyses further established the effectiveness of the sequential combinative pretreatment methods on watermelon rind delignification.","author":[{"dropping-particle":"","family":"Fakayode","given":"Olugbenga Abiola","non-dropping-particle":"","parse-names":false,"suffix":""},{"dropping-particle":"","family":"Aboagarib","given":"Elmuez Alsir Ahmed","non-dropping-particle":"","parse-names":false,"suffix":""},{"dropping-particle":"","family":"Yan","given":"Dong","non-dropping-particle":"","parse-names":false,"suffix":""},{"dropping-particle":"","family":"Li","given":"Mo","non-dropping-particle":"","parse-names":false,"suffix":""},{"dropping-particle":"","family":"Wahia","given":"Hafida","non-dropping-particle":"","parse-names":false,"suffix":""},{"dropping-particle":"","family":"Mustapha","given":"Abdullateef Taiye","non-dropping-particle":"","parse-names":false,"suffix":""},{"dropping-particle":"","family":"Zhou","given":"Cunshan","non-dropping-particle":"","parse-names":false,"suffix":""},{"dropping-particle":"","family":"Ma","given":"Haile","non-dropping-particle":"","parse-names":false,"suffix":""}],"container-title":"Energy","id":"ITEM-1","issued":{"date-parts":[["2020"]]},"title":"Novel two-pot approach ultrasonication and deep eutectic solvent pretreatments for watermelon rind delignification: Parametric screening and optimization via response surface methodology","type":"article-journal","volume":"203"},"uris":["http://www.mendeley.com/documents/?uuid=154f9bb3-d84d-437b-83fd-6b12080614b5"]}],"mendeley":{"formattedCitation":"(Fakayode et al., 2020)","plainTextFormattedCitation":"(Fakayode et al., 2020)","previouslyFormattedCitation":"[56]"},"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Fakayode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chieved maximum lignin removal of 43.56%. The lignin removal was obtained at ultrasonication frequency of 60 </w:t>
      </w:r>
      <w:proofErr w:type="spellStart"/>
      <w:r w:rsidRPr="005F5895">
        <w:rPr>
          <w:rFonts w:ascii="Times New Roman" w:hAnsi="Times New Roman" w:cs="Times New Roman"/>
          <w:sz w:val="24"/>
          <w:szCs w:val="24"/>
        </w:rPr>
        <w:t>kHZ</w:t>
      </w:r>
      <w:proofErr w:type="spellEnd"/>
      <w:r w:rsidRPr="005F5895">
        <w:rPr>
          <w:rFonts w:ascii="Times New Roman" w:hAnsi="Times New Roman" w:cs="Times New Roman"/>
          <w:sz w:val="24"/>
          <w:szCs w:val="24"/>
        </w:rPr>
        <w:t>, ultrasonication power of 180 W</w:t>
      </w:r>
      <w:r w:rsidR="00133031">
        <w:rPr>
          <w:rFonts w:ascii="Times New Roman" w:hAnsi="Times New Roman" w:cs="Times New Roman"/>
          <w:sz w:val="24"/>
          <w:szCs w:val="24"/>
        </w:rPr>
        <w:t>.</w:t>
      </w:r>
      <w:r w:rsidRPr="005F5895">
        <w:rPr>
          <w:rFonts w:ascii="Times New Roman" w:hAnsi="Times New Roman" w:cs="Times New Roman"/>
          <w:sz w:val="24"/>
          <w:szCs w:val="24"/>
        </w:rPr>
        <w:t xml:space="preserve"> ultrasonication time 40 minutes, reaction temperature 120°C and</w:t>
      </w:r>
      <w:r w:rsidR="00133031">
        <w:rPr>
          <w:rFonts w:ascii="Times New Roman" w:hAnsi="Times New Roman" w:cs="Times New Roman"/>
          <w:sz w:val="24"/>
          <w:szCs w:val="24"/>
        </w:rPr>
        <w:t>,</w:t>
      </w:r>
      <w:r w:rsidRPr="005F5895">
        <w:rPr>
          <w:rFonts w:ascii="Times New Roman" w:hAnsi="Times New Roman" w:cs="Times New Roman"/>
          <w:sz w:val="24"/>
          <w:szCs w:val="24"/>
        </w:rPr>
        <w:t xml:space="preserve"> reaction time of 180 minutes in the presence of Choline chloride (</w:t>
      </w:r>
      <w:proofErr w:type="spellStart"/>
      <w:r w:rsidRPr="005F5895">
        <w:rPr>
          <w:rFonts w:ascii="Times New Roman" w:hAnsi="Times New Roman" w:cs="Times New Roman"/>
          <w:sz w:val="24"/>
          <w:szCs w:val="24"/>
        </w:rPr>
        <w:t>ChCl</w:t>
      </w:r>
      <w:proofErr w:type="spellEnd"/>
      <w:r w:rsidRPr="005F5895">
        <w:rPr>
          <w:rFonts w:ascii="Times New Roman" w:hAnsi="Times New Roman" w:cs="Times New Roman"/>
          <w:sz w:val="24"/>
          <w:szCs w:val="24"/>
        </w:rPr>
        <w:t>): lactic acid (C</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H</w:t>
      </w:r>
      <w:r w:rsidRPr="005F5895">
        <w:rPr>
          <w:rFonts w:ascii="Times New Roman" w:hAnsi="Times New Roman" w:cs="Times New Roman"/>
          <w:sz w:val="24"/>
          <w:szCs w:val="24"/>
          <w:vertAlign w:val="subscript"/>
        </w:rPr>
        <w:t>6</w:t>
      </w:r>
      <w:r w:rsidRPr="005F5895">
        <w:rPr>
          <w:rFonts w:ascii="Times New Roman" w:hAnsi="Times New Roman" w:cs="Times New Roman"/>
          <w:sz w:val="24"/>
          <w:szCs w:val="24"/>
        </w:rPr>
        <w:t>O</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 The prospect of watermelon rind for bioethanol production investigated through combinative sequential ultrasonication and DES (ChCl:C</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H</w:t>
      </w:r>
      <w:r w:rsidRPr="005F5895">
        <w:rPr>
          <w:rFonts w:ascii="Times New Roman" w:hAnsi="Times New Roman" w:cs="Times New Roman"/>
          <w:sz w:val="24"/>
          <w:szCs w:val="24"/>
          <w:vertAlign w:val="subscript"/>
        </w:rPr>
        <w:t>6</w:t>
      </w:r>
      <w:r w:rsidRPr="005F5895">
        <w:rPr>
          <w:rFonts w:ascii="Times New Roman" w:hAnsi="Times New Roman" w:cs="Times New Roman"/>
          <w:sz w:val="24"/>
          <w:szCs w:val="24"/>
        </w:rPr>
        <w:t>O</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 pretreatments improved the accessibility of reducing sugar for enzymatic hydrolysis and fermentation. The process produced maximum glucose of 60.17% and total reducing sugar yields of 83.03%. These were obtained at ultrasonication power 180 W, ultrasonication frequency 40 kHz, ultrasonication time 40 minutes, DES</w:t>
      </w:r>
      <w:r w:rsidRPr="005F5895">
        <w:rPr>
          <w:rFonts w:ascii="Times New Roman" w:hAnsi="Times New Roman" w:cs="Times New Roman"/>
          <w:sz w:val="24"/>
          <w:szCs w:val="24"/>
          <w:vertAlign w:val="subscript"/>
        </w:rPr>
        <w:t xml:space="preserve"> </w:t>
      </w:r>
      <w:r w:rsidRPr="005F5895">
        <w:rPr>
          <w:rFonts w:ascii="Times New Roman" w:hAnsi="Times New Roman" w:cs="Times New Roman"/>
          <w:sz w:val="24"/>
          <w:szCs w:val="24"/>
        </w:rPr>
        <w:t>reaction temperature and time of 12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 and 180 minutes</w:t>
      </w:r>
      <w:r w:rsidR="00662DCB">
        <w:rPr>
          <w:rFonts w:ascii="Times New Roman" w:hAnsi="Times New Roman" w:cs="Times New Roman"/>
          <w:sz w:val="24"/>
          <w:szCs w:val="24"/>
        </w:rPr>
        <w:t>,</w:t>
      </w:r>
      <w:r w:rsidRPr="005F5895">
        <w:rPr>
          <w:rFonts w:ascii="Times New Roman" w:hAnsi="Times New Roman" w:cs="Times New Roman"/>
          <w:sz w:val="24"/>
          <w:szCs w:val="24"/>
        </w:rPr>
        <w:t xml:space="preserve"> respectively. Combinative </w:t>
      </w:r>
      <w:r w:rsidRPr="005F5895">
        <w:rPr>
          <w:rFonts w:ascii="Times New Roman" w:hAnsi="Times New Roman" w:cs="Times New Roman"/>
          <w:sz w:val="24"/>
          <w:szCs w:val="24"/>
        </w:rPr>
        <w:lastRenderedPageBreak/>
        <w:t xml:space="preserve">pretreatment was shown to be effective in delignifying, solubilizing, and hydrolyzing cellulose and hemicellulose into monomeric sugars by eliminating hemicellulose from cellulose fibers. This improved fermentable sugar recovery, resulting in greater bioethanol yield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renene.2021.08.057","author":[{"dropping-particle":"","family":"Fakayode","given":"Olugbenga Abiola","non-dropping-particle":"","parse-names":false,"suffix":""},{"dropping-particle":"","family":"Dzidzorgbe","given":"Nelson","non-dropping-particle":"","parse-names":false,"suffix":""},{"dropping-particle":"","family":"Akpabli-tsigbe","given":"Kwaku","non-dropping-particle":"","parse-names":false,"suffix":""},{"dropping-particle":"","family":"Tu","given":"Shanshan","non-dropping-particle":"","parse-names":false,"suffix":""},{"dropping-particle":"","family":"Ren","given":"Manni","non-dropping-particle":"","parse-names":false,"suffix":""},{"dropping-particle":"","family":"Zhou","given":"Cunshan","non-dropping-particle":"","parse-names":false,"suffix":""},{"dropping-particle":"","family":"Ma","given":"Haile","non-dropping-particle":"","parse-names":false,"suffix":""}],"id":"ITEM-1","issued":{"date-parts":[["2021"]]},"title":"Integrated bioprocess for bio-ethanol production from watermelon rind biomass : Ultrasound-assisted deep eutectic solvent pretreatment , enzymatic hydrolysis and fermentation","type":"article-journal","volume":"180"},"uris":["http://www.mendeley.com/documents/?uuid=927a9f83-1435-4b3f-ad7d-a787fa2c1f8f"]}],"mendeley":{"formattedCitation":"(Fakayode et al., 2021)","plainTextFormattedCitation":"(Fakayode et al., 2021)","previouslyFormattedCitation":"[5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Fakayode et al., 2021)</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p>
    <w:p w14:paraId="3630B345" w14:textId="77777777" w:rsidR="00C95770" w:rsidRPr="005F5895" w:rsidRDefault="00C95770" w:rsidP="00B91474">
      <w:pPr>
        <w:tabs>
          <w:tab w:val="left" w:pos="7013"/>
        </w:tabs>
        <w:spacing w:after="0" w:line="360" w:lineRule="auto"/>
        <w:jc w:val="both"/>
        <w:rPr>
          <w:rFonts w:ascii="Times New Roman" w:hAnsi="Times New Roman" w:cs="Times New Roman"/>
          <w:color w:val="007BB8"/>
          <w:sz w:val="24"/>
          <w:szCs w:val="24"/>
        </w:rPr>
      </w:pPr>
    </w:p>
    <w:p w14:paraId="099B77A8" w14:textId="6B5339CD" w:rsidR="00662DCB" w:rsidRPr="001B62BC" w:rsidRDefault="00B51552" w:rsidP="006F7893">
      <w:pPr>
        <w:pStyle w:val="Heading2"/>
        <w:rPr>
          <w:rFonts w:ascii="Times New Roman" w:hAnsi="Times New Roman" w:cs="Times New Roman"/>
          <w:b/>
          <w:bCs/>
          <w:color w:val="auto"/>
          <w:sz w:val="24"/>
          <w:szCs w:val="24"/>
        </w:rPr>
      </w:pPr>
      <w:r w:rsidRPr="001B62BC">
        <w:rPr>
          <w:rFonts w:ascii="Times New Roman" w:hAnsi="Times New Roman" w:cs="Times New Roman"/>
          <w:b/>
          <w:bCs/>
          <w:color w:val="auto"/>
          <w:sz w:val="24"/>
          <w:szCs w:val="24"/>
        </w:rPr>
        <w:t xml:space="preserve">Liquid </w:t>
      </w:r>
      <w:r w:rsidR="00CB5121">
        <w:rPr>
          <w:rFonts w:ascii="Times New Roman" w:hAnsi="Times New Roman" w:cs="Times New Roman"/>
          <w:b/>
          <w:bCs/>
          <w:color w:val="auto"/>
          <w:sz w:val="24"/>
          <w:szCs w:val="24"/>
        </w:rPr>
        <w:t>h</w:t>
      </w:r>
      <w:r w:rsidRPr="001B62BC">
        <w:rPr>
          <w:rFonts w:ascii="Times New Roman" w:hAnsi="Times New Roman" w:cs="Times New Roman"/>
          <w:b/>
          <w:bCs/>
          <w:color w:val="auto"/>
          <w:sz w:val="24"/>
          <w:szCs w:val="24"/>
        </w:rPr>
        <w:t xml:space="preserve">ot </w:t>
      </w:r>
      <w:r w:rsidR="00CB5121">
        <w:rPr>
          <w:rFonts w:ascii="Times New Roman" w:hAnsi="Times New Roman" w:cs="Times New Roman"/>
          <w:b/>
          <w:bCs/>
          <w:color w:val="auto"/>
          <w:sz w:val="24"/>
          <w:szCs w:val="24"/>
        </w:rPr>
        <w:t>w</w:t>
      </w:r>
      <w:r w:rsidRPr="001B62BC">
        <w:rPr>
          <w:rFonts w:ascii="Times New Roman" w:hAnsi="Times New Roman" w:cs="Times New Roman"/>
          <w:b/>
          <w:bCs/>
          <w:color w:val="auto"/>
          <w:sz w:val="24"/>
          <w:szCs w:val="24"/>
        </w:rPr>
        <w:t xml:space="preserve">ater (LHW) </w:t>
      </w:r>
      <w:r w:rsidR="00CB5121">
        <w:rPr>
          <w:rFonts w:ascii="Times New Roman" w:hAnsi="Times New Roman" w:cs="Times New Roman"/>
          <w:b/>
          <w:bCs/>
          <w:color w:val="auto"/>
          <w:sz w:val="24"/>
          <w:szCs w:val="24"/>
        </w:rPr>
        <w:t>a</w:t>
      </w:r>
      <w:r w:rsidRPr="001B62BC">
        <w:rPr>
          <w:rFonts w:ascii="Times New Roman" w:hAnsi="Times New Roman" w:cs="Times New Roman"/>
          <w:b/>
          <w:bCs/>
          <w:color w:val="auto"/>
          <w:sz w:val="24"/>
          <w:szCs w:val="24"/>
        </w:rPr>
        <w:t xml:space="preserve">ssisted </w:t>
      </w:r>
      <w:r w:rsidR="00CB5121">
        <w:rPr>
          <w:rFonts w:ascii="Times New Roman" w:hAnsi="Times New Roman" w:cs="Times New Roman"/>
          <w:b/>
          <w:bCs/>
          <w:color w:val="auto"/>
          <w:sz w:val="24"/>
          <w:szCs w:val="24"/>
        </w:rPr>
        <w:t>p</w:t>
      </w:r>
      <w:r w:rsidRPr="001B62BC">
        <w:rPr>
          <w:rFonts w:ascii="Times New Roman" w:hAnsi="Times New Roman" w:cs="Times New Roman"/>
          <w:b/>
          <w:bCs/>
          <w:color w:val="auto"/>
          <w:sz w:val="24"/>
          <w:szCs w:val="24"/>
        </w:rPr>
        <w:t>retreatment</w:t>
      </w:r>
    </w:p>
    <w:p w14:paraId="050B5E78" w14:textId="77777777" w:rsidR="001B62BC" w:rsidRPr="001B62BC" w:rsidRDefault="001B62BC" w:rsidP="001B62BC">
      <w:pPr>
        <w:rPr>
          <w:rFonts w:ascii="Times New Roman" w:hAnsi="Times New Roman" w:cs="Times New Roman"/>
          <w:sz w:val="24"/>
          <w:szCs w:val="24"/>
        </w:rPr>
      </w:pPr>
    </w:p>
    <w:p w14:paraId="73AFC5F6" w14:textId="6223D221" w:rsidR="001B62BC" w:rsidRPr="00FF729D" w:rsidRDefault="00662DCB" w:rsidP="00B91474">
      <w:pPr>
        <w:tabs>
          <w:tab w:val="left" w:pos="3675"/>
        </w:tabs>
        <w:spacing w:after="0" w:line="360" w:lineRule="auto"/>
        <w:jc w:val="both"/>
        <w:rPr>
          <w:rFonts w:ascii="Times New Roman" w:hAnsi="Times New Roman" w:cs="Times New Roman"/>
          <w:sz w:val="24"/>
          <w:szCs w:val="24"/>
        </w:rPr>
      </w:pPr>
      <w:r w:rsidRPr="00662DCB">
        <w:rPr>
          <w:rFonts w:ascii="Times New Roman" w:hAnsi="Times New Roman" w:cs="Times New Roman"/>
          <w:sz w:val="24"/>
          <w:szCs w:val="24"/>
        </w:rPr>
        <w:t>The volume of water used for liquid hot water (LHW) pretreatment process can be minimized through process modification such as incorporating chemicals into the procedure. Moreover, the adverse effects of only LHW pretreatment on xylose saccharification rate can be curbed by combinative methods. LHW assiste</w:t>
      </w:r>
      <w:r w:rsidR="00EA7895">
        <w:rPr>
          <w:rFonts w:ascii="Times New Roman" w:hAnsi="Times New Roman" w:cs="Times New Roman"/>
          <w:sz w:val="24"/>
          <w:szCs w:val="24"/>
        </w:rPr>
        <w:t>d acid</w:t>
      </w:r>
      <w:r w:rsidR="00FF729D">
        <w:rPr>
          <w:rFonts w:ascii="Times New Roman" w:hAnsi="Times New Roman" w:cs="Times New Roman"/>
          <w:sz w:val="24"/>
          <w:szCs w:val="24"/>
        </w:rPr>
        <w:t xml:space="preserve"> (LHWAC)</w:t>
      </w:r>
      <w:r w:rsidR="00EA7895">
        <w:rPr>
          <w:rFonts w:ascii="Times New Roman" w:hAnsi="Times New Roman" w:cs="Times New Roman"/>
          <w:sz w:val="24"/>
          <w:szCs w:val="24"/>
        </w:rPr>
        <w:t>,</w:t>
      </w:r>
      <w:r w:rsidR="00FF729D" w:rsidRPr="00FF729D">
        <w:rPr>
          <w:rFonts w:ascii="Times New Roman" w:hAnsi="Times New Roman" w:cs="Times New Roman"/>
          <w:sz w:val="24"/>
          <w:szCs w:val="24"/>
        </w:rPr>
        <w:t xml:space="preserve"> </w:t>
      </w:r>
      <w:r w:rsidR="00FF729D" w:rsidRPr="00662DCB">
        <w:rPr>
          <w:rFonts w:ascii="Times New Roman" w:hAnsi="Times New Roman" w:cs="Times New Roman"/>
          <w:sz w:val="24"/>
          <w:szCs w:val="24"/>
        </w:rPr>
        <w:t>LHW assiste</w:t>
      </w:r>
      <w:r w:rsidR="00FF729D">
        <w:rPr>
          <w:rFonts w:ascii="Times New Roman" w:hAnsi="Times New Roman" w:cs="Times New Roman"/>
          <w:sz w:val="24"/>
          <w:szCs w:val="24"/>
        </w:rPr>
        <w:t xml:space="preserve">d </w:t>
      </w:r>
      <w:r w:rsidRPr="00662DCB">
        <w:rPr>
          <w:rFonts w:ascii="Times New Roman" w:hAnsi="Times New Roman" w:cs="Times New Roman"/>
          <w:sz w:val="24"/>
          <w:szCs w:val="24"/>
        </w:rPr>
        <w:t>alkali</w:t>
      </w:r>
      <w:r w:rsidR="00FF729D">
        <w:rPr>
          <w:rFonts w:ascii="Times New Roman" w:hAnsi="Times New Roman" w:cs="Times New Roman"/>
          <w:sz w:val="24"/>
          <w:szCs w:val="24"/>
        </w:rPr>
        <w:t xml:space="preserve"> (LHWAK)</w:t>
      </w:r>
      <w:r w:rsidR="00EA7895">
        <w:rPr>
          <w:rFonts w:ascii="Times New Roman" w:hAnsi="Times New Roman" w:cs="Times New Roman"/>
          <w:sz w:val="24"/>
          <w:szCs w:val="24"/>
        </w:rPr>
        <w:t xml:space="preserve">, </w:t>
      </w:r>
      <w:r w:rsidR="00FF729D" w:rsidRPr="00662DCB">
        <w:rPr>
          <w:rFonts w:ascii="Times New Roman" w:hAnsi="Times New Roman" w:cs="Times New Roman"/>
          <w:sz w:val="24"/>
          <w:szCs w:val="24"/>
        </w:rPr>
        <w:t>LHW assiste</w:t>
      </w:r>
      <w:r w:rsidR="00FF729D">
        <w:rPr>
          <w:rFonts w:ascii="Times New Roman" w:hAnsi="Times New Roman" w:cs="Times New Roman"/>
          <w:sz w:val="24"/>
          <w:szCs w:val="24"/>
        </w:rPr>
        <w:t>d ionic liquid (LHW</w:t>
      </w:r>
      <w:r w:rsidR="00EA7895">
        <w:rPr>
          <w:rFonts w:ascii="Times New Roman" w:hAnsi="Times New Roman" w:cs="Times New Roman"/>
          <w:sz w:val="24"/>
          <w:szCs w:val="24"/>
        </w:rPr>
        <w:t>IL</w:t>
      </w:r>
      <w:r w:rsidR="00FF729D">
        <w:rPr>
          <w:rFonts w:ascii="Times New Roman" w:hAnsi="Times New Roman" w:cs="Times New Roman"/>
          <w:sz w:val="24"/>
          <w:szCs w:val="24"/>
        </w:rPr>
        <w:t>)</w:t>
      </w:r>
      <w:r w:rsidR="00EA7895">
        <w:rPr>
          <w:rFonts w:ascii="Times New Roman" w:hAnsi="Times New Roman" w:cs="Times New Roman"/>
          <w:sz w:val="24"/>
          <w:szCs w:val="24"/>
        </w:rPr>
        <w:t xml:space="preserve"> </w:t>
      </w:r>
      <w:r w:rsidRPr="00662DCB">
        <w:rPr>
          <w:rFonts w:ascii="Times New Roman" w:hAnsi="Times New Roman" w:cs="Times New Roman"/>
          <w:sz w:val="24"/>
          <w:szCs w:val="24"/>
        </w:rPr>
        <w:t>and</w:t>
      </w:r>
      <w:r w:rsidR="00FF729D">
        <w:rPr>
          <w:rFonts w:ascii="Times New Roman" w:hAnsi="Times New Roman" w:cs="Times New Roman"/>
          <w:sz w:val="24"/>
          <w:szCs w:val="24"/>
        </w:rPr>
        <w:t xml:space="preserve"> </w:t>
      </w:r>
      <w:r w:rsidR="00FF729D" w:rsidRPr="00662DCB">
        <w:rPr>
          <w:rFonts w:ascii="Times New Roman" w:hAnsi="Times New Roman" w:cs="Times New Roman"/>
          <w:sz w:val="24"/>
          <w:szCs w:val="24"/>
        </w:rPr>
        <w:t>LHW assiste</w:t>
      </w:r>
      <w:r w:rsidR="00FF729D">
        <w:rPr>
          <w:rFonts w:ascii="Times New Roman" w:hAnsi="Times New Roman" w:cs="Times New Roman"/>
          <w:sz w:val="24"/>
          <w:szCs w:val="24"/>
        </w:rPr>
        <w:t>d</w:t>
      </w:r>
      <w:r w:rsidRPr="00662DCB">
        <w:rPr>
          <w:rFonts w:ascii="Times New Roman" w:hAnsi="Times New Roman" w:cs="Times New Roman"/>
          <w:sz w:val="24"/>
          <w:szCs w:val="24"/>
        </w:rPr>
        <w:t xml:space="preserve"> </w:t>
      </w:r>
      <w:r w:rsidR="00EA7895">
        <w:rPr>
          <w:rFonts w:ascii="Times New Roman" w:hAnsi="Times New Roman" w:cs="Times New Roman"/>
          <w:sz w:val="24"/>
          <w:szCs w:val="24"/>
        </w:rPr>
        <w:t xml:space="preserve">DES </w:t>
      </w:r>
      <w:r w:rsidR="00FF729D">
        <w:rPr>
          <w:rFonts w:ascii="Times New Roman" w:hAnsi="Times New Roman" w:cs="Times New Roman"/>
          <w:sz w:val="24"/>
          <w:szCs w:val="24"/>
        </w:rPr>
        <w:t xml:space="preserve">(LHWDES) </w:t>
      </w:r>
      <w:r w:rsidR="00EA7895">
        <w:rPr>
          <w:rFonts w:ascii="Times New Roman" w:hAnsi="Times New Roman" w:cs="Times New Roman"/>
          <w:sz w:val="24"/>
          <w:szCs w:val="24"/>
        </w:rPr>
        <w:t>are</w:t>
      </w:r>
      <w:r w:rsidRPr="00662DCB">
        <w:rPr>
          <w:rFonts w:ascii="Times New Roman" w:hAnsi="Times New Roman" w:cs="Times New Roman"/>
          <w:sz w:val="24"/>
          <w:szCs w:val="24"/>
        </w:rPr>
        <w:t xml:space="preserve"> discussed below.</w:t>
      </w:r>
      <w:r w:rsidR="00EA7895">
        <w:rPr>
          <w:rFonts w:ascii="Times New Roman" w:hAnsi="Times New Roman" w:cs="Times New Roman"/>
          <w:sz w:val="24"/>
          <w:szCs w:val="24"/>
        </w:rPr>
        <w:t xml:space="preserve"> The section covers combinative LHW pretreatment for LB such as corn stover, rice straw,</w:t>
      </w:r>
      <w:r w:rsidR="00376222">
        <w:rPr>
          <w:rFonts w:ascii="Times New Roman" w:hAnsi="Times New Roman" w:cs="Times New Roman"/>
          <w:sz w:val="24"/>
          <w:szCs w:val="24"/>
        </w:rPr>
        <w:t xml:space="preserve"> wood chips,</w:t>
      </w:r>
      <w:r w:rsidR="00376222" w:rsidRPr="00376222">
        <w:rPr>
          <w:rStyle w:val="Heading2Char"/>
        </w:rPr>
        <w:t xml:space="preserve"> </w:t>
      </w:r>
      <w:proofErr w:type="spellStart"/>
      <w:r w:rsidR="00376222" w:rsidRPr="00FF729D">
        <w:rPr>
          <w:rStyle w:val="Emphasis"/>
          <w:rFonts w:ascii="Times New Roman" w:hAnsi="Times New Roman" w:cs="Times New Roman"/>
          <w:sz w:val="24"/>
          <w:szCs w:val="24"/>
        </w:rPr>
        <w:t>Dendrocalamus</w:t>
      </w:r>
      <w:proofErr w:type="spellEnd"/>
      <w:r w:rsidR="00376222" w:rsidRPr="00FF729D">
        <w:rPr>
          <w:rStyle w:val="Emphasis"/>
          <w:rFonts w:ascii="Times New Roman" w:hAnsi="Times New Roman" w:cs="Times New Roman"/>
          <w:sz w:val="24"/>
          <w:szCs w:val="24"/>
        </w:rPr>
        <w:t xml:space="preserve"> giganteus, </w:t>
      </w:r>
      <w:r w:rsidR="00376222" w:rsidRPr="00FF729D">
        <w:rPr>
          <w:rFonts w:ascii="Times New Roman" w:hAnsi="Times New Roman" w:cs="Times New Roman"/>
          <w:sz w:val="24"/>
          <w:szCs w:val="24"/>
        </w:rPr>
        <w:t xml:space="preserve">sugarcane bagasse, bamboo, poplar and </w:t>
      </w:r>
      <w:proofErr w:type="spellStart"/>
      <w:r w:rsidR="00376222" w:rsidRPr="00FF729D">
        <w:rPr>
          <w:rFonts w:ascii="Times New Roman" w:hAnsi="Times New Roman" w:cs="Times New Roman"/>
          <w:sz w:val="24"/>
          <w:szCs w:val="24"/>
        </w:rPr>
        <w:t>napier</w:t>
      </w:r>
      <w:proofErr w:type="spellEnd"/>
      <w:r w:rsidR="00376222" w:rsidRPr="00FF729D">
        <w:rPr>
          <w:rFonts w:ascii="Times New Roman" w:hAnsi="Times New Roman" w:cs="Times New Roman"/>
          <w:sz w:val="24"/>
          <w:szCs w:val="24"/>
        </w:rPr>
        <w:t xml:space="preserve"> grass.</w:t>
      </w:r>
    </w:p>
    <w:p w14:paraId="12E53757" w14:textId="77777777" w:rsidR="00C95770" w:rsidRPr="00FF729D" w:rsidRDefault="00C95770" w:rsidP="00B91474">
      <w:pPr>
        <w:tabs>
          <w:tab w:val="left" w:pos="3675"/>
        </w:tabs>
        <w:spacing w:after="0" w:line="360" w:lineRule="auto"/>
        <w:jc w:val="both"/>
        <w:rPr>
          <w:rFonts w:ascii="Times New Roman" w:hAnsi="Times New Roman" w:cs="Times New Roman"/>
          <w:b/>
          <w:iCs/>
          <w:sz w:val="24"/>
          <w:szCs w:val="24"/>
        </w:rPr>
      </w:pPr>
    </w:p>
    <w:p w14:paraId="3661B790" w14:textId="78FD336F" w:rsidR="00C95770" w:rsidRPr="00A507F2" w:rsidRDefault="00EA7895" w:rsidP="00A507F2">
      <w:pPr>
        <w:pStyle w:val="Heading3"/>
        <w:rPr>
          <w:rFonts w:ascii="Times New Roman" w:hAnsi="Times New Roman" w:cs="Times New Roman"/>
          <w:b/>
          <w:bCs/>
          <w:color w:val="auto"/>
        </w:rPr>
      </w:pPr>
      <w:r w:rsidRPr="00A507F2">
        <w:rPr>
          <w:rFonts w:ascii="Times New Roman" w:hAnsi="Times New Roman" w:cs="Times New Roman"/>
          <w:b/>
          <w:bCs/>
          <w:color w:val="auto"/>
        </w:rPr>
        <w:t>Acid</w:t>
      </w:r>
      <w:r w:rsidR="007E70B3" w:rsidRPr="00A507F2">
        <w:rPr>
          <w:rFonts w:ascii="Times New Roman" w:hAnsi="Times New Roman" w:cs="Times New Roman"/>
          <w:b/>
          <w:bCs/>
          <w:color w:val="auto"/>
        </w:rPr>
        <w:t xml:space="preserve"> catalyzed LHW assisted pretreatment</w:t>
      </w:r>
      <w:r w:rsidRPr="00A507F2">
        <w:rPr>
          <w:rFonts w:ascii="Times New Roman" w:hAnsi="Times New Roman" w:cs="Times New Roman"/>
          <w:b/>
          <w:bCs/>
          <w:color w:val="auto"/>
        </w:rPr>
        <w:t xml:space="preserve"> </w:t>
      </w:r>
    </w:p>
    <w:p w14:paraId="19B91565" w14:textId="130C4E8E" w:rsidR="00662DCB" w:rsidRPr="005F5895" w:rsidRDefault="00B51552" w:rsidP="00B91474">
      <w:pPr>
        <w:tabs>
          <w:tab w:val="left" w:pos="3675"/>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In acid-catalyzed LHW pretreatment of corn stover for bioethanol production, the optimal pretreatment conditions of </w:t>
      </w:r>
      <w:r w:rsidR="00662DCB">
        <w:rPr>
          <w:rFonts w:ascii="Times New Roman" w:hAnsi="Times New Roman" w:cs="Times New Roman"/>
          <w:sz w:val="24"/>
          <w:szCs w:val="24"/>
        </w:rPr>
        <w:t xml:space="preserve">a </w:t>
      </w:r>
      <w:r w:rsidRPr="005F5895">
        <w:rPr>
          <w:rFonts w:ascii="Times New Roman" w:hAnsi="Times New Roman" w:cs="Times New Roman"/>
          <w:sz w:val="24"/>
          <w:szCs w:val="24"/>
        </w:rPr>
        <w:t>29.5 min treatment period, 162.4 °C, and 0.45% v/v sulfuric acid was determined by response surface methodology (RSM). Under the above conditions, the enzymatic hydrolysis of the cellulose-rich portion gave an optimum glucose yield of 91.05%. Simultaneous saccharification and fermentation (SSF) of the solid fraction converted to ethanol yielded a maximum of 0.47g/g ethanol, an equivalent of the theoretical ethanol yield of 93.91%. The structural and morphological analysis revealed a gain in the amount of crystallinity index</w:t>
      </w:r>
      <w:r w:rsidR="00662DCB">
        <w:rPr>
          <w:rFonts w:ascii="Times New Roman" w:hAnsi="Times New Roman" w:cs="Times New Roman"/>
          <w:sz w:val="24"/>
          <w:szCs w:val="24"/>
        </w:rPr>
        <w:t>;</w:t>
      </w:r>
      <w:r w:rsidRPr="005F5895">
        <w:rPr>
          <w:rFonts w:ascii="Times New Roman" w:hAnsi="Times New Roman" w:cs="Times New Roman"/>
          <w:sz w:val="24"/>
          <w:szCs w:val="24"/>
        </w:rPr>
        <w:t xml:space="preserve"> hence there was disruption on the microstructure of the pretreated sample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fb6b93-0a84-4c02-acc5-a5bae03bd29f","http://www.mendeley.com/documents/?uuid=8bdb6b0c-e5cb-4a6a-84e3-42f181f3c5e4"]}],"mendeley":{"formattedCitation":"(Suriyachai et al., 2020)","plainTextFormattedCitation":"(Suriyachai et al., 2020)","previouslyFormattedCitation":"[58]"},"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uriyachai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Carbonic acid was incorporated into the LHW pretreatment method to treat corn stover at a temperatures range of 180 to 220 </w:t>
      </w:r>
      <w:proofErr w:type="spellStart"/>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w:t>
      </w:r>
      <w:proofErr w:type="spellEnd"/>
      <w:r w:rsidRPr="005F5895">
        <w:rPr>
          <w:rFonts w:ascii="Times New Roman" w:hAnsi="Times New Roman" w:cs="Times New Roman"/>
          <w:sz w:val="24"/>
          <w:szCs w:val="24"/>
        </w:rPr>
        <w:t xml:space="preserve">, </w:t>
      </w:r>
      <w:r w:rsidR="00662DCB">
        <w:rPr>
          <w:rFonts w:ascii="Times New Roman" w:hAnsi="Times New Roman" w:cs="Times New Roman"/>
          <w:sz w:val="24"/>
          <w:szCs w:val="24"/>
        </w:rPr>
        <w:t xml:space="preserve">a </w:t>
      </w:r>
      <w:r w:rsidRPr="005F5895">
        <w:rPr>
          <w:rFonts w:ascii="Times New Roman" w:hAnsi="Times New Roman" w:cs="Times New Roman"/>
          <w:sz w:val="24"/>
          <w:szCs w:val="24"/>
        </w:rPr>
        <w:t>reaction time between 2 and 32 minutes, and</w:t>
      </w:r>
      <w:r w:rsidR="00662DCB">
        <w:rPr>
          <w:rFonts w:ascii="Times New Roman" w:hAnsi="Times New Roman" w:cs="Times New Roman"/>
          <w:sz w:val="24"/>
          <w:szCs w:val="24"/>
        </w:rPr>
        <w:t xml:space="preserve"> a</w:t>
      </w:r>
      <w:r w:rsidRPr="005F5895">
        <w:rPr>
          <w:rFonts w:ascii="Times New Roman" w:hAnsi="Times New Roman" w:cs="Times New Roman"/>
          <w:sz w:val="24"/>
          <w:szCs w:val="24"/>
        </w:rPr>
        <w:t xml:space="preserve"> carbon dioxide pressure of 0 or 800 </w:t>
      </w:r>
      <w:proofErr w:type="spellStart"/>
      <w:r w:rsidRPr="005F5895">
        <w:rPr>
          <w:rFonts w:ascii="Times New Roman" w:hAnsi="Times New Roman" w:cs="Times New Roman"/>
          <w:sz w:val="24"/>
          <w:szCs w:val="24"/>
        </w:rPr>
        <w:t>psig</w:t>
      </w:r>
      <w:proofErr w:type="spellEnd"/>
      <w:r w:rsidRPr="005F5895">
        <w:rPr>
          <w:rFonts w:ascii="Times New Roman" w:hAnsi="Times New Roman" w:cs="Times New Roman"/>
          <w:sz w:val="24"/>
          <w:szCs w:val="24"/>
        </w:rPr>
        <w:t xml:space="preserve">. It was discovered that the presence of carbonic acid significantly increased the concentrations of furan and xylose compounds in the liquid hydrolysate.  Carbonic acid increased the intensity of the pretreatment conditions, but this gave rise to a hydrolysate with a higher pH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03.11.009","ISSN":"09608524","PMID":"15062815","abstract":"Carbonic acid and liquid hot water pretreatments were applied to corn stover. Temperatures ranged from 180 to 220°C; reaction times varied between 2 and 32 min and prereaction carbon dioxide pressure was either 0 or 800 psig. Over the range of reaction conditions tested, it was found that the presence of carbonic acid had an effect of increasing the concentrations of xylose and furan compounds in the hydrolysate that was significant at above the 99% confidence level. Thus there appears to be an increase in the severity of the pretreatment conditions with the presence of carbonic acid. These results are contrary to previously reported results on aspen wood, where the presence of carbonic acid was not found to have an effect on either the xylose or furan concentrations. Although pretreatment conditions were more severe with the addition of carbonic acid, the presence of carbonic acid resulted in a hydrolysate with a higher final pH. Thus it appears that the higher severity conditions reduce the accumulation of organic acids in the hydrolysate. This result was consistent with previously reported work on carbonic acid pretreatment of aspen wood. © 2003 Elsevier Ltd. All rights reserved.","author":[{"dropping-particle":"","family":"Walsum","given":"G. Peter","non-dropping-particle":"Van","parse-names":false,"suffix":""},{"dropping-particle":"","family":"Shi","given":"Helen","non-dropping-particle":"","parse-names":false,"suffix":""}],"container-title":"Bioresource Technology","id":"ITEM-1","issue":"3","issued":{"date-parts":[["2004"]]},"page":"217-226","title":"Carbonic acid enhancement of hydrolysis in aqueous pretreatment of corn stover","type":"article-journal","volume":"93"},"uris":["http://www.mendeley.com/documents/?uuid=7bdec735-01ac-4e59-b728-0470e2afdb95","http://www.mendeley.com/documents/?uuid=f5b2a05f-940e-4006-ae38-78d8cd010eac"]}],"mendeley":{"formattedCitation":"(Van Walsum &amp; Shi, 2004)","plainTextFormattedCitation":"(Van Walsum &amp; Shi, 2004)","previouslyFormattedCitation":"[5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Van Walsum &amp; Shi, 2004)</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ccumulation of organic acids was seen to be reduced by the higher severity pretreatment conditions. This is in contrast with the high severity effect on </w:t>
      </w:r>
      <w:r w:rsidRPr="005F5895">
        <w:rPr>
          <w:rFonts w:ascii="Times New Roman" w:hAnsi="Times New Roman" w:cs="Times New Roman"/>
          <w:sz w:val="24"/>
          <w:szCs w:val="24"/>
        </w:rPr>
        <w:lastRenderedPageBreak/>
        <w:t xml:space="preserve">microwave–assisted </w:t>
      </w:r>
      <w:proofErr w:type="spellStart"/>
      <w:r w:rsidRPr="005F5895">
        <w:rPr>
          <w:rFonts w:ascii="Times New Roman" w:hAnsi="Times New Roman" w:cs="Times New Roman"/>
          <w:sz w:val="24"/>
          <w:szCs w:val="24"/>
        </w:rPr>
        <w:t>organosolv</w:t>
      </w:r>
      <w:proofErr w:type="spellEnd"/>
      <w:r w:rsidRPr="005F5895">
        <w:rPr>
          <w:rFonts w:ascii="Times New Roman" w:hAnsi="Times New Roman" w:cs="Times New Roman"/>
          <w:sz w:val="24"/>
          <w:szCs w:val="24"/>
        </w:rPr>
        <w:t xml:space="preserve"> pretreatment, where higher severity caused an increase in the accumulation of inhibitors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8.12.078","ISSN":"18732976","PMID":"30623872","abstract":"A mixture of sawmill feedstocks comprising four softwood species (fir, spruce, Scots pine, and Douglas fir) was subjected to a microwave-assisted Organosolv pretreatment. The influence of H2SO4 as a catalyst, ethanol-water ratio as the solvent, and temperature on wood fractionation, cellulose yield and purity, lignin recovery, and inhibitor formation were investigated. Minute addition of H2SO4 (0.25% w/w) was found to enhance lignin extraction and hemicellulose hydrolysis, thus providing cellulose yield and purity above 68% ± 2% and 61% ± 3%, respectively. The increase in H2SO4 up to 1% and temperature up to 190 °C, impaired cellulose yields a result of intense hydrolysis, thus degrading cellulose and hemicellulose. Conversely, the increase in ethanol-water ratio enhanced delignification without cellulose degradation. Similarly, inhibitor formation increased with pretreatment severity (H2SO4 content and temperature), but was mitigated by higher ethanol-water ratio. Finally, under best conditions (60:40 ethanol-water, 175 °C, 0.25% H2SO4), cellulose yield and purity reached 82% ± 3% and 71% ± 3%, respectively.","author":[{"dropping-particle":"","family":"Alio","given":"Maarouf Abdou","non-dropping-particle":"","parse-names":false,"suffix":""},{"dropping-particle":"","family":"Tugui","given":"Oana Cristina","non-dropping-particle":"","parse-names":false,"suffix":""},{"dropping-particle":"","family":"Vial","given":"Christophe","non-dropping-particle":"","parse-names":false,"suffix":""},{"dropping-particle":"","family":"Pons","given":"Agnès","non-dropping-particle":"","parse-names":false,"suffix":""}],"container-title":"Bioresource Technology","id":"ITEM-1","issue":"November 2018","issued":{"date-parts":[["2019"]]},"page":"170-176","publisher":"Elsevier","title":"Microwave-assisted Organosolv pretreatment of a sawmill mixed feedstock for bioethanol production in a wood biorefinery","type":"article-journal","volume":"276"},"uris":["http://www.mendeley.com/documents/?uuid=92dcb26e-257d-42fc-87fa-b9eac373a439","http://www.mendeley.com/documents/?uuid=e9384a89-3005-418b-b3c5-4a3fb45d4a5c"]}],"mendeley":{"formattedCitation":"(Alio et al., 2019)","plainTextFormattedCitation":"(Alio et al., 2019)","previouslyFormattedCitation":"[6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lio et al., 2019)</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p>
    <w:p w14:paraId="36426D3B" w14:textId="1A124410" w:rsidR="006D1F71" w:rsidRPr="005F5895" w:rsidRDefault="00B51552" w:rsidP="00B91474">
      <w:pPr>
        <w:tabs>
          <w:tab w:val="left" w:pos="3675"/>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LHW and </w:t>
      </w:r>
      <w:proofErr w:type="spellStart"/>
      <w:r w:rsidRPr="005F5895">
        <w:rPr>
          <w:rFonts w:ascii="Times New Roman" w:hAnsi="Times New Roman" w:cs="Times New Roman"/>
          <w:sz w:val="24"/>
          <w:szCs w:val="24"/>
        </w:rPr>
        <w:t>phosphotungstic</w:t>
      </w:r>
      <w:proofErr w:type="spellEnd"/>
      <w:r w:rsidRPr="005F5895">
        <w:rPr>
          <w:rFonts w:ascii="Times New Roman" w:hAnsi="Times New Roman" w:cs="Times New Roman"/>
          <w:sz w:val="24"/>
          <w:szCs w:val="24"/>
        </w:rPr>
        <w:t xml:space="preserve"> acid (PTA) combined to pretreat rice straw in a two-step method significantly enhanced the saccharification efficiency of the biomass. The approach improved cellulose hydrolysis efficiency by 201.85% and glucose recovery by 164.25%. Remarkably, glucose comprised 96.8% of the total reducing sugar in the final enzymatic hydrolysate. The two-step process method involved initial treatment with LHW at 180°C for 90 minutes, followed by treatment with 20 mM PTA at 130°C for 60 minutes. Efficient removal of hemicellulose (89.24%) and lignin (21.33%) from the lignocellulosic substrate was recorded. It was also discovered that the PTA catalyst demonstrated excellent recyclability, with approximately 70.8-73.2% recovery after each use. Even after five cycles, the catalytic activity of the PTA catalyst remained unchanged. Hence, the innovative LHW-PTA pretreatment method shows great promise for improving biomass saccharification efficiency in cellulosic ethanol production</w:t>
      </w:r>
      <w:r w:rsidR="00824FBF">
        <w:rPr>
          <w:rFonts w:ascii="Times New Roman" w:hAnsi="Times New Roman" w:cs="Times New Roman"/>
          <w:sz w:val="24"/>
          <w:szCs w:val="24"/>
        </w:rPr>
        <w:t xml:space="preserve"> </w:t>
      </w:r>
      <w:r w:rsidR="00824FBF">
        <w:rPr>
          <w:rFonts w:ascii="Times New Roman" w:hAnsi="Times New Roman" w:cs="Times New Roman"/>
          <w:sz w:val="24"/>
          <w:szCs w:val="24"/>
        </w:rPr>
        <w:fldChar w:fldCharType="begin" w:fldLock="1"/>
      </w:r>
      <w:r w:rsidR="00E2411F">
        <w:rPr>
          <w:rFonts w:ascii="Times New Roman" w:hAnsi="Times New Roman" w:cs="Times New Roman"/>
          <w:sz w:val="24"/>
          <w:szCs w:val="24"/>
        </w:rPr>
        <w:instrText>ADDIN CSL_CITATION {"citationItems":[{"id":"ITEM-1","itemData":{"DOI":". https://doi.org/10.3390/en15103636","author":[{"dropping-particle":"","family":"Zhang","given":"Shengming","non-dropping-particle":"","parse-names":false,"suffix":""},{"dropping-particle":"","family":"Mei","given":"Tiehan","non-dropping-particle":"","parse-names":false,"suffix":""},{"dropping-particle":"","family":"Zhu","given":"Chonghao","non-dropping-particle":"","parse-names":false,"suffix":""},{"dropping-particle":"","family":"Shang","given":"Huimin","non-dropping-particle":"","parse-names":false,"suffix":""},{"dropping-particle":"","family":"Gao","given":"Shushan","non-dropping-particle":"","parse-names":false,"suffix":""},{"dropping-particle":"","family":"Qin","given":"Liyuan","non-dropping-particle":"","parse-names":false,"suffix":""},{"dropping-particle":"","family":"Chen","given":"Haitao","non-dropping-particle":"","parse-names":false,"suffix":""}],"container-title":"Energies","id":"ITEM-1","issue":"3636","issued":{"date-parts":[["2022"]]},"title":"A Combination Method of Liquid Hot Water and Phosphotungstic Acid Pretreatment for Improving the the Enzymatic Saccharification Efficiency of Rice Straw","type":"article-journal","volume":"15"},"uris":["http://www.mendeley.com/documents/?uuid=f5c52ba9-f5aa-459d-89be-699693b99188"]}],"mendeley":{"formattedCitation":"(S. Zhang et al., 2022)","manualFormatting":"(Zhang et al., 2022)","plainTextFormattedCitation":"(S. Zhang et al., 2022)","previouslyFormattedCitation":"[61]"},"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ang et al., 2022)</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w:t>
      </w:r>
      <w:r w:rsidR="00824FBF">
        <w:rPr>
          <w:rFonts w:ascii="Times New Roman" w:hAnsi="Times New Roman" w:cs="Times New Roman"/>
          <w:sz w:val="24"/>
          <w:szCs w:val="24"/>
        </w:rPr>
        <w:t xml:space="preserve"> </w:t>
      </w:r>
      <w:r w:rsidRPr="005F5895">
        <w:rPr>
          <w:rFonts w:ascii="Times New Roman" w:hAnsi="Times New Roman" w:cs="Times New Roman"/>
          <w:sz w:val="24"/>
          <w:szCs w:val="24"/>
        </w:rPr>
        <w:t xml:space="preserve">The efficacy of acid-catalyzed liquid hot water (LHW) pretreatment on corn stover (CS) to enhance its conversion to ethanol was employ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db6b0c-e5cb-4a6a-84e3-42f181f3c5e4","http://www.mendeley.com/documents/?uuid=8bfb6b93-0a84-4c02-acc5-a5bae03bd29f"]}],"mendeley":{"formattedCitation":"(Suriyachai et al., 2020)","plainTextFormattedCitation":"(Suriyachai et al., 2020)","previouslyFormattedCitation":"[58]"},"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uriyachai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Response surface methodology was used in evaluating the impact of reaction temperature, acid concentration, and residence time on the glucose yield. The results revealed that the optimal pretreatment conditions were 162.4 °C for 29.5 minutes with a sulfuric acid concentration of 0.45% v/v. Under these conditions, the maximum glucose yield achieved from enzymatic hydrolysis of the cellulose-enriched fraction was 91.05%.</w:t>
      </w:r>
    </w:p>
    <w:p w14:paraId="153A07A5" w14:textId="0A7E48A1" w:rsidR="00C95770" w:rsidRPr="00CC5139" w:rsidRDefault="006D1F71" w:rsidP="00CC5139">
      <w:pPr>
        <w:pStyle w:val="Heading3"/>
        <w:rPr>
          <w:rFonts w:ascii="Times New Roman" w:hAnsi="Times New Roman" w:cs="Times New Roman"/>
          <w:b/>
          <w:bCs/>
          <w:color w:val="auto"/>
        </w:rPr>
      </w:pPr>
      <w:r w:rsidRPr="00CC5139">
        <w:rPr>
          <w:rFonts w:ascii="Times New Roman" w:hAnsi="Times New Roman" w:cs="Times New Roman"/>
          <w:b/>
          <w:bCs/>
          <w:color w:val="auto"/>
        </w:rPr>
        <w:t>Alkaline</w:t>
      </w:r>
      <w:r w:rsidR="007E70B3" w:rsidRPr="00CC5139">
        <w:rPr>
          <w:rFonts w:ascii="Times New Roman" w:hAnsi="Times New Roman" w:cs="Times New Roman"/>
          <w:b/>
          <w:bCs/>
          <w:color w:val="auto"/>
        </w:rPr>
        <w:t xml:space="preserve"> catalyzed LHW assisted pretreatment</w:t>
      </w:r>
    </w:p>
    <w:p w14:paraId="0514AD25" w14:textId="6FB463D6" w:rsidR="00B93508" w:rsidRPr="00C814E1" w:rsidRDefault="00CC7E65" w:rsidP="00B91474">
      <w:pPr>
        <w:pStyle w:val="NormalWeb"/>
        <w:spacing w:line="360" w:lineRule="auto"/>
        <w:jc w:val="both"/>
      </w:pPr>
      <w:r w:rsidRPr="00CC7E65">
        <w:t xml:space="preserve">The combined pretreatment for sugarcane bagasse in the presence of LHW and ammonia resulted in </w:t>
      </w:r>
      <w:r w:rsidR="00216305" w:rsidRPr="00CC7E65">
        <w:t>better</w:t>
      </w:r>
      <w:r w:rsidRPr="00CC7E65">
        <w:t xml:space="preserve"> enzymatic digestibility of glucan and </w:t>
      </w:r>
      <w:proofErr w:type="spellStart"/>
      <w:r w:rsidRPr="00CC7E65">
        <w:t>xylan</w:t>
      </w:r>
      <w:proofErr w:type="spellEnd"/>
      <w:r w:rsidRPr="00CC7E65">
        <w:t xml:space="preserve"> owing to high hemicellulose and lignin removal. At a reaction temperature of 180°C, there was low lignin removal and enzymatic digestibility, which was </w:t>
      </w:r>
      <w:r w:rsidR="00216305" w:rsidRPr="00CC7E65">
        <w:t>credited</w:t>
      </w:r>
      <w:r w:rsidRPr="00CC7E65">
        <w:t xml:space="preserve"> to the laying down of lignin deposits on the surface of the solid residue. The high temperature led to the repolymerization of solubilized lignin, causing the pseudo-lignin to become resistant to extraction by alkali; 75.5% of hemicellulose sugar and 87% of glucose were recovered following the combinative pretreatment and the post-washing </w:t>
      </w:r>
      <w:r w:rsidRPr="00CC7E65">
        <w:fldChar w:fldCharType="begin" w:fldLock="1"/>
      </w:r>
      <w:r w:rsidR="00EC7F7A">
        <w:instrText>ADDIN CSL_CITATION {"citationItems":[{"id":"ITEM-1","itemData":{"DOI":"10.1016/j.biortech.2013.06.078","ISSN":"18732976","abstract":"Low water consumption operation (LWCO) can reduce the usage of water and energy input for the liquid hot water (LHW) pretreatment of sugarcane bagasse (SB) but causes great negative effects on the saccharification rate of xylose and enzymatic digestibility (ED) of cellulose. Therefore, a combined pretreatment with LHW and aqueous ammonia (LHWAA) was developed. ED of glucan and xylan is enhanced greatly resulted from the removal of hemicellulose and lignin after the LHWAA pretreatment. However, the intriguing results of low lignin removal and ED value were observed at the high reaction temperature of 180. °C for the second step pretreatment of AA. It was proposed that lignin or pseudo-lignin droplet redeposited on the surface of residual solids might play a crucial role in determining the ED, so it is indispensable to make the enzyme access to the cellulose by the step of post-treatment with ultrasonic washing or hot washing. Coupled with the process of post-treatment and enzymatic hydrolysis, a high hemicellulose derived sugars recovery of 75.5% and glucose recovery of 87% was obtained for LHWAA pretreatment. © 2013 Elsevier Ltd.","author":[{"dropping-particle":"","family":"Yu","given":"Qiang","non-dropping-particle":"","parse-names":false,"suffix":""},{"dropping-particle":"","family":"Zhuang","given":"Xinshu","non-dropping-particle":"","parse-names":false,"suffix":""},{"dropping-particle":"","family":"Yuan","given":"Zhenhong","non-dropping-particle":"","parse-names":false,"suffix":""},{"dropping-particle":"","family":"Qi","given":"Wei","non-dropping-particle":"","parse-names":false,"suffix":""},{"dropping-particle":"","family":"Wang","given":"Wen","non-dropping-particle":"","parse-names":false,"suffix":""},{"dropping-particle":"","family":"Wang","given":"Qiong","non-dropping-particle":"","parse-names":false,"suffix":""},{"dropping-particle":"","family":"Tan","given":"Xuesong","non-dropping-particle":"","parse-names":false,"suffix":""}],"container-title":"Bioresource Technology","id":"ITEM-1","issued":{"date-parts":[["2013"]]},"page":"210-215","publisher":"Elsevier Ltd","title":"Pretreatment of sugarcane bagasse with liquid hot water and aqueous ammonia","type":"article-journal","volume":"144"},"uris":["http://www.mendeley.com/documents/?uuid=355ec953-b951-44f5-a8fe-3095a0743885","http://www.mendeley.com/documents/?uuid=40e5f6a3-3699-41d9-9a93-30bc7da7b2c9"]}],"mendeley":{"formattedCitation":"(Yu et al., 2013)","plainTextFormattedCitation":"(Yu et al., 2013)","previouslyFormattedCitation":"[67]"},"properties":{"noteIndex":0},"schema":"https://github.com/citation-style-language/schema/raw/master/csl-citation.json"}</w:instrText>
      </w:r>
      <w:r w:rsidRPr="00CC7E65">
        <w:fldChar w:fldCharType="separate"/>
      </w:r>
      <w:r w:rsidR="00EC7F7A" w:rsidRPr="00EC7F7A">
        <w:rPr>
          <w:noProof/>
        </w:rPr>
        <w:t>(Yu et al., 2013)</w:t>
      </w:r>
      <w:r w:rsidRPr="00CC7E65">
        <w:fldChar w:fldCharType="end"/>
      </w:r>
      <w:r w:rsidRPr="005F5895">
        <w:t>. In essence, a temperature below the reaction temperature could possibly remove the need for post-washing.</w:t>
      </w:r>
      <w:r w:rsidRPr="005F5895">
        <w:rPr>
          <w:b/>
          <w:i/>
        </w:rPr>
        <w:t xml:space="preserve"> </w:t>
      </w:r>
      <w:r w:rsidRPr="005F5895">
        <w:t>Sugarcane bagasse was also subjected to a two-step pretreatment</w:t>
      </w:r>
      <w:r>
        <w:t>:</w:t>
      </w:r>
      <w:r w:rsidRPr="005F5895">
        <w:t xml:space="preserve"> LHW and alkaline </w:t>
      </w:r>
      <w:r w:rsidRPr="005F5895">
        <w:lastRenderedPageBreak/>
        <w:t xml:space="preserve">sulfonation pretreatment </w:t>
      </w:r>
      <w:r w:rsidRPr="005F5895">
        <w:fldChar w:fldCharType="begin" w:fldLock="1"/>
      </w:r>
      <w:r w:rsidR="00EC7F7A">
        <w:instrText>ADDIN CSL_CITATION {"citationItems":[{"id":"ITEM-1","itemData":{"DOI":"10.1016/J.INDCROP.2023.116849","ISSN":"0926-6690","abstract":"Sugarcane bagasse (SCB) is a widely available biomass feedstock currently used for ethanol production in various parts of the world. Here, we carried out a combined liquid hot water and neutral/alkaline sulfonation pretreatments of SCB at relatively low temperatures to maximize enzymatic hydrolysis yields. To describe multi-step pretreatments severities, analytical equations for modified combind severity factors (CSF´m) were introduced. Although the chemical composition of SCB after the liquid hot water pretreatment alone has not been significantly changed under tested conditions, this pretreatment led to an increase in the efficiency of its enzymatic hydrolysis. Furthermore, a combination of liquid hot water pretreatment (at 120 °C for 1 h) and sulfonation of SCB (at 120 °C for 2 h) resulted in excellent enzymatic hydrolysis yields. After alkaline sulfonation, glucose yields reached 99.6 ± 0.21% for autoclaved and alkaline sulfonated bagasse (AASB) and 97.47 ± 0.75% for boiled and alkaline sulfonated bagasse (BASB), whereas xylose yields were 86.9 ± 1.9% and 88.0 ± 1.8% for AASB and BASB, respectively. High enzymatic hydrolysis yields are in line with elevated CSF´m of the latter pretreatments. X-ray diffraction, confocal laser scanning microscopy, and solid-state 13C NMR spectroscopy analyses showed that the structural desorganization of bagasse after liquid hot water pretreatment associated to chemical modifications of lignin and its massive removal promoted by alkaline sulfonation led to efficient separation of carbohydrates and lignin, revealing underlying structural reasons of the observed efficient enzymatic hydrolysis.","author":[{"dropping-particle":"","family":"Kane","given":"Aissata Ousmane","non-dropping-particle":"","parse-names":false,"suffix":""},{"dropping-particle":"","family":"Cortez","given":"Anelyse Abreu","non-dropping-particle":"","parse-names":false,"suffix":""},{"dropping-particle":"","family":"Pellegrini","given":"Vanessa Oliveira Arnoldi","non-dropping-particle":"","parse-names":false,"suffix":""},{"dropping-particle":"","family":"Ngom","given":"Balla Diop","non-dropping-particle":"","parse-names":false,"suffix":""},{"dropping-particle":"","family":"Filgueiras","given":"Jefferson G.","non-dropping-particle":"","parse-names":false,"suffix":""},{"dropping-particle":"","family":"Azevedo","given":"Eduardo R.","non-dropping-particle":"de","parse-names":false,"suffix":""},{"dropping-particle":"","family":"Polikarpov","given":"Igor","non-dropping-particle":"","parse-names":false,"suffix":""}],"container-title":"Industrial Crops and Products","id":"ITEM-1","issued":{"date-parts":[["2023","10"]]},"page":"116849","publisher":"Elsevier","title":"Combined liquid hot water and sulfonation pretreatment of sugarcane bagasse to maximize fermentable sugars production","type":"article-journal","volume":"201"},"uris":["http://www.mendeley.com/documents/?uuid=ab2d1904-b6f5-4c8d-b317-d15f4a1e3f1a","http://www.mendeley.com/documents/?uuid=79cc1eea-40c5-3469-b26c-bd37f364ccbb"]}],"mendeley":{"formattedCitation":"(Kane et al., 2023)","plainTextFormattedCitation":"(Kane et al., 2023)","previouslyFormattedCitation":"[68]"},"properties":{"noteIndex":0},"schema":"https://github.com/citation-style-language/schema/raw/master/csl-citation.json"}</w:instrText>
      </w:r>
      <w:r w:rsidRPr="005F5895">
        <w:fldChar w:fldCharType="separate"/>
      </w:r>
      <w:r w:rsidR="00EC7F7A" w:rsidRPr="00EC7F7A">
        <w:rPr>
          <w:noProof/>
        </w:rPr>
        <w:t>(Kane et al., 2023)</w:t>
      </w:r>
      <w:r w:rsidRPr="005F5895">
        <w:fldChar w:fldCharType="end"/>
      </w:r>
      <w:r w:rsidRPr="005F5895">
        <w:t xml:space="preserve">. </w:t>
      </w:r>
      <w:r w:rsidR="00B93508" w:rsidRPr="00C814E1">
        <w:t xml:space="preserve">LHW pretreatment was first carried out at 120°C for 1 h, followed by sulfonation at 120°C for 2 h. The processes involved autoclave/alkaline sulfonation and boiling/alkaline sulfonation, which led to a </w:t>
      </w:r>
      <w:r w:rsidR="00216305" w:rsidRPr="00C814E1">
        <w:t>growth</w:t>
      </w:r>
      <w:r w:rsidR="00B93508" w:rsidRPr="00C814E1">
        <w:t xml:space="preserve"> in the efficiency of its enzymatic hydrolysis. Glucose yield for autoclaved/alkaline sulfonated SCB reached 99.6 ± 0.21% and 97.47 ± 0.75</w:t>
      </w:r>
      <w:r w:rsidR="00B93508" w:rsidRPr="00C814E1">
        <w:rPr>
          <w:rStyle w:val="Strong"/>
        </w:rPr>
        <w:t>%</w:t>
      </w:r>
      <w:r w:rsidR="00B93508" w:rsidRPr="00C814E1">
        <w:t xml:space="preserve"> for boiled/alkaline sulfonated bagasse. Xylose yields were 86.9 ± 1.9% for the former and 88.0 ± 1.8% for the latter. After LHW pretreatment, the SCB structure was disorganized, which is associated with chemical modifications of the lignin. The lignin removal was </w:t>
      </w:r>
      <w:r w:rsidR="00216305" w:rsidRPr="00C814E1">
        <w:t>supported</w:t>
      </w:r>
      <w:r w:rsidR="00B93508" w:rsidRPr="00C814E1">
        <w:t xml:space="preserve"> by alkaline sulfonation, leading to efficient separation of carbohydrates and lignin.</w:t>
      </w:r>
    </w:p>
    <w:p w14:paraId="75918DDF" w14:textId="0B79B50F" w:rsidR="00216305" w:rsidRDefault="00B93508" w:rsidP="007E70B3">
      <w:pPr>
        <w:pStyle w:val="NormalWeb"/>
        <w:spacing w:line="360" w:lineRule="auto"/>
        <w:jc w:val="both"/>
        <w:rPr>
          <w:b/>
          <w:i/>
        </w:rPr>
      </w:pPr>
      <w:r w:rsidRPr="00B93508">
        <w:t xml:space="preserve">The effectiveness of alkali dosage and temperature on the digestibility of the bamboo cell wall was studied using LHW sodium hydroxide alkali-assisted pretreatment. Results from enzymatic hydrolysis </w:t>
      </w:r>
      <w:r w:rsidR="00216305" w:rsidRPr="00B93508">
        <w:t>showed</w:t>
      </w:r>
      <w:r w:rsidRPr="00B93508">
        <w:t xml:space="preserve"> that pretreatments part</w:t>
      </w:r>
      <w:r w:rsidR="00216305">
        <w:t>ia</w:t>
      </w:r>
      <w:r w:rsidRPr="00B93508">
        <w:t>l</w:t>
      </w:r>
      <w:r w:rsidR="00216305">
        <w:t>l</w:t>
      </w:r>
      <w:r w:rsidRPr="00B93508">
        <w:t>y removed and degraded hemicelluloses and lignin</w:t>
      </w:r>
      <w:r w:rsidR="00216305">
        <w:t xml:space="preserve">, respectively. However, highest </w:t>
      </w:r>
      <w:r w:rsidRPr="00B93508">
        <w:t xml:space="preserve">bioconversion was </w:t>
      </w:r>
      <w:r w:rsidR="00216305" w:rsidRPr="00B93508">
        <w:t>gotten</w:t>
      </w:r>
      <w:r w:rsidRPr="00B93508">
        <w:t xml:space="preserve"> with 0.5% NaOH solution at 170ºC and enzymatic hydrolysis, yielding 4.8 g/L ethanol</w:t>
      </w:r>
      <w:r w:rsidR="005E0EF0">
        <w:t xml:space="preserve"> </w:t>
      </w:r>
      <w:r w:rsidRPr="005F5895">
        <w:fldChar w:fldCharType="begin" w:fldLock="1"/>
      </w:r>
      <w:r w:rsidR="00E2411F">
        <w:instrText>ADDIN CSL_CITATION {"citationItems":[{"id":"ITEM-1","itemData":{"DOI":"10.1016/j.biortech.2018.11.088","ISSN":"18732976","PMID":"30529330","abstract":"Altering recalcitrant structures of bamboo is essential to obtain high yield of bioethanol via bioconversion process. With the goal of improving cell wall digestibility, alkaline liquid hot water was used to pretreat N. affinis. The effects of temperature and alkali dosage on structural alterations were determined by chemical composition, Brunauer Emmett Teller (BET) and gel permeation chromatography (GPC). The relationship between these changes and substrate digestibility was addressed by separate enzymatic hydrolysis and fermentation (SHF). The results indicated that pretreatments partly removed and degraded hemicelluloses and lignin, reducing yields of substrates and molecular weights of carbohydrates. With the change of cell wall structure, specific surface area of materials increased after LHW pretreatment but decreased with further removal of lignin and hemicellulosic fractions. Maximum bioconversion was obtained by pretreatment with 0.5% NaOH aqueous at 170 °C and SHF, yielding 4.8 g/L ethanol.","author":[{"dropping-particle":"","family":"Yang","given":"Haiyan","non-dropping-particle":"","parse-names":false,"suffix":""},{"dropping-particle":"","family":"Shi","given":"Zhengjun","non-dropping-particle":"","parse-names":false,"suffix":""},{"dropping-particle":"","family":"Xu","given":"Gaofeng","non-dropping-particle":"","parse-names":false,"suffix":""},{"dropping-particle":"","family":"Qin","given":"Yongjian","non-dropping-particle":"","parse-names":false,"suffix":""},{"dropping-particle":"","family":"Deng","given":"Jia","non-dropping-particle":"","parse-names":false,"suffix":""},{"dropping-particle":"","family":"Yang","given":"Jing","non-dropping-particle":"","parse-names":false,"suffix":""}],"container-title":"Bioresource Technology","id":"ITEM-1","issued":{"date-parts":[["2019"]]},"page":"261-266","publisher":"Elsevier Ltd","title":"Bioethanol production from bamboo with alkali-catalyzed liquid hot water pretreatment","type":"article-journal","volume":"274"},"uris":["http://www.mendeley.com/documents/?uuid=22cff5b0-0528-4789-82fd-09d092a01702"]}],"mendeley":{"formattedCitation":"(H. Yang et al., 2019)","manualFormatting":"(Yang et al., 2019)","plainTextFormattedCitation":"(H. Yang et al., 2019)","previouslyFormattedCitation":"[62]"},"properties":{"noteIndex":0},"schema":"https://github.com/citation-style-language/schema/raw/master/csl-citation.json"}</w:instrText>
      </w:r>
      <w:r w:rsidRPr="005F5895">
        <w:fldChar w:fldCharType="separate"/>
      </w:r>
      <w:r w:rsidR="00EC7F7A" w:rsidRPr="00EC7F7A">
        <w:rPr>
          <w:noProof/>
        </w:rPr>
        <w:t>(Yang et al., 2019)</w:t>
      </w:r>
      <w:r w:rsidRPr="005F5895">
        <w:fldChar w:fldCharType="end"/>
      </w:r>
      <w:r w:rsidRPr="005F5895">
        <w:t xml:space="preserve">. </w:t>
      </w:r>
      <w:r w:rsidRPr="00B93508">
        <w:t xml:space="preserve">The effectiveness of a stepwise pretreatment on corn stalk by alkali deacetylation (removal of the acetyl group bound to the backbone of hemicellulose) and liquid hot water on enzymatic hydrolysis was investigated by </w:t>
      </w:r>
      <w:r w:rsidRPr="00B93508">
        <w:fldChar w:fldCharType="begin" w:fldLock="1"/>
      </w:r>
      <w:r w:rsidR="00EC7F7A">
        <w:instrText>ADDIN CSL_CITATION {"citationItems":[{"id":"ITEM-1","itemData":{"DOI":"10.1016/j.biortech.2016.02.111","ISSN":"18732976","PMID":"26967334","abstract":"A novel stepwise pretreatment on corn stalk (CS) by alkali deacetylation combined with liquid hot water (LHW) was investigated to enhance enzymatic hydrolysis. After deacetylated treatment, strength of alkali deacetylation of CS was from 1.79% to 91.34% which was subsequently pretreated by LHW with severity from 3.27 to 4.27. It was found that higher strength of alkali deacetylation could reduce both the degradation of hemicellulose and inhibitors formation in liquid hot water pretreatment (LHWP). Enzymatic hydrolysis efficiency was confirmed to be affected by LHW pretreatment severity (PS) and strength of alkali treatment. This combined pretreatment of alkali deacetylation and LHW could not only increase glucose yield, but also enhance energy utilization efficiency. The maximum enzymatic hydrolysis of 87.55% ± 3.64 with the ratio of glucose yield to energy input at 50.39 g glucose kJ-1 was obtained when strength of alkali deacetylation at 84.96% with PS at 3.97 were used.","author":[{"dropping-particle":"","family":"Jiang","given":"Wei","non-dropping-particle":"","parse-names":false,"suffix":""},{"dropping-particle":"","family":"Xu","given":"Jian","non-dropping-particle":"","parse-names":false,"suffix":""}],"container-title":"Bioresource Technology","id":"ITEM-1","issued":{"date-parts":[["2016"]]},"page":"115-124","publisher":"Elsevier Ltd","title":"A novel stepwise pretreatment on corn stalk by alkali deacetylation and liquid hot water for enhancing enzymatic hydrolysis and energy utilization efficiency","type":"article-journal","volume":"209"},"uris":["http://www.mendeley.com/documents/?uuid=61ad3d9e-6878-4fb9-85c1-916db1c45097"]}],"mendeley":{"formattedCitation":"(Jiang &amp; Xu, 2016)","plainTextFormattedCitation":"(Jiang &amp; Xu, 2016)","previouslyFormattedCitation":"[63]"},"properties":{"noteIndex":0},"schema":"https://github.com/citation-style-language/schema/raw/master/csl-citation.json"}</w:instrText>
      </w:r>
      <w:r w:rsidRPr="00B93508">
        <w:fldChar w:fldCharType="separate"/>
      </w:r>
      <w:r w:rsidR="00EC7F7A" w:rsidRPr="00EC7F7A">
        <w:rPr>
          <w:noProof/>
        </w:rPr>
        <w:t>(Jiang &amp; Xu, 2016)</w:t>
      </w:r>
      <w:r w:rsidRPr="00B93508">
        <w:fldChar w:fldCharType="end"/>
      </w:r>
      <w:r w:rsidRPr="005F5895">
        <w:t xml:space="preserve">. </w:t>
      </w:r>
      <w:r w:rsidRPr="00C814E1">
        <w:t xml:space="preserve">The deacetylated treatment strengthened the corn stalk from 1.79% to 91.34%. The stalk was </w:t>
      </w:r>
      <w:r w:rsidR="00216305" w:rsidRPr="00C814E1">
        <w:t>then</w:t>
      </w:r>
      <w:r w:rsidRPr="00C814E1">
        <w:t xml:space="preserve"> pretreated by liquid hot water with severity from 3.27 to 4.27. The study indicated that hemicellulose and the formation of inhibitors in LHW pretreatment could be reduced due to the </w:t>
      </w:r>
      <w:r w:rsidR="00216305" w:rsidRPr="00C814E1">
        <w:t>developed</w:t>
      </w:r>
      <w:r w:rsidRPr="00C814E1">
        <w:t xml:space="preserve"> strength of alkali deacetylation. This combined pretreatment method not only improves glucose yield but also enhances energy utilization efficiency. With alkali deacetylation strength at 84.96% with 21 PS at 3.97, the maximum enzymatic hydrolysis of 87.55% ± 3.64 was obtained, while glucose yield to energy input was 50.39 g glucose kJ⁻¹.</w:t>
      </w:r>
    </w:p>
    <w:p w14:paraId="0A1268B6" w14:textId="7CD3476F" w:rsidR="00C95770" w:rsidRPr="00CC5139" w:rsidRDefault="00EF3284" w:rsidP="00CC5139">
      <w:pPr>
        <w:pStyle w:val="Heading3"/>
        <w:rPr>
          <w:rFonts w:ascii="Times New Roman" w:hAnsi="Times New Roman" w:cs="Times New Roman"/>
          <w:b/>
          <w:bCs/>
          <w:color w:val="auto"/>
        </w:rPr>
      </w:pPr>
      <w:r w:rsidRPr="00CC5139">
        <w:rPr>
          <w:rFonts w:ascii="Times New Roman" w:hAnsi="Times New Roman" w:cs="Times New Roman"/>
          <w:b/>
          <w:bCs/>
          <w:color w:val="auto"/>
        </w:rPr>
        <w:t xml:space="preserve">Ionic liquid </w:t>
      </w:r>
      <w:r w:rsidR="007E70B3" w:rsidRPr="00CC5139">
        <w:rPr>
          <w:rFonts w:ascii="Times New Roman" w:hAnsi="Times New Roman" w:cs="Times New Roman"/>
          <w:b/>
          <w:bCs/>
          <w:color w:val="auto"/>
        </w:rPr>
        <w:t>assisted LHW catalyzed pretreatment</w:t>
      </w:r>
    </w:p>
    <w:p w14:paraId="149A99FE" w14:textId="71763517" w:rsidR="00C95770" w:rsidRPr="00B93508" w:rsidRDefault="00B93508" w:rsidP="00B91474">
      <w:pPr>
        <w:pStyle w:val="NormalWeb"/>
        <w:spacing w:line="360" w:lineRule="auto"/>
        <w:jc w:val="both"/>
      </w:pPr>
      <w:r w:rsidRPr="00C814E1">
        <w:t xml:space="preserve">This type of combinative method has not </w:t>
      </w:r>
      <w:r w:rsidR="00216305">
        <w:t>received researchers’ attention, perhaps, d</w:t>
      </w:r>
      <w:r w:rsidRPr="00C814E1">
        <w:t>ue to the high cost of ionic liquid and process complexity.</w:t>
      </w:r>
    </w:p>
    <w:p w14:paraId="29150103" w14:textId="0C9B0379" w:rsidR="00C95770" w:rsidRPr="00CC5139" w:rsidRDefault="00EF3284" w:rsidP="00CC5139">
      <w:pPr>
        <w:pStyle w:val="Heading3"/>
        <w:rPr>
          <w:rFonts w:ascii="Times New Roman" w:hAnsi="Times New Roman" w:cs="Times New Roman"/>
          <w:b/>
          <w:bCs/>
          <w:color w:val="auto"/>
        </w:rPr>
      </w:pPr>
      <w:r w:rsidRPr="00CC5139">
        <w:rPr>
          <w:rFonts w:ascii="Times New Roman" w:hAnsi="Times New Roman" w:cs="Times New Roman"/>
          <w:b/>
          <w:bCs/>
          <w:color w:val="auto"/>
        </w:rPr>
        <w:t xml:space="preserve">Deep eutectic solvent </w:t>
      </w:r>
      <w:r w:rsidR="007E70B3" w:rsidRPr="00CC5139">
        <w:rPr>
          <w:rFonts w:ascii="Times New Roman" w:hAnsi="Times New Roman" w:cs="Times New Roman"/>
          <w:b/>
          <w:bCs/>
          <w:color w:val="auto"/>
        </w:rPr>
        <w:t>LHW catalyzed pretreatment</w:t>
      </w:r>
    </w:p>
    <w:p w14:paraId="3C6DEF9C" w14:textId="50E94552" w:rsidR="00C95770" w:rsidRPr="005F5895" w:rsidRDefault="00F64F00" w:rsidP="00B91474">
      <w:pPr>
        <w:tabs>
          <w:tab w:val="left" w:pos="3675"/>
        </w:tabs>
        <w:spacing w:line="360" w:lineRule="auto"/>
        <w:jc w:val="both"/>
        <w:rPr>
          <w:rFonts w:ascii="Times New Roman" w:hAnsi="Times New Roman" w:cs="Times New Roman"/>
          <w:bCs/>
          <w:iCs/>
          <w:sz w:val="24"/>
          <w:szCs w:val="24"/>
        </w:rPr>
      </w:pPr>
      <w:r>
        <w:rPr>
          <w:rFonts w:ascii="Times New Roman" w:hAnsi="Times New Roman" w:cs="Times New Roman"/>
          <w:sz w:val="24"/>
          <w:szCs w:val="24"/>
        </w:rPr>
        <w:t>S</w:t>
      </w:r>
      <w:r w:rsidR="00B93508" w:rsidRPr="00B93508">
        <w:rPr>
          <w:rFonts w:ascii="Times New Roman" w:hAnsi="Times New Roman" w:cs="Times New Roman"/>
          <w:sz w:val="24"/>
          <w:szCs w:val="24"/>
        </w:rPr>
        <w:t xml:space="preserve">tepwise pretreatment </w:t>
      </w:r>
      <w:r w:rsidRPr="00B93508">
        <w:rPr>
          <w:rFonts w:ascii="Times New Roman" w:hAnsi="Times New Roman" w:cs="Times New Roman"/>
          <w:sz w:val="24"/>
          <w:szCs w:val="24"/>
        </w:rPr>
        <w:t>method</w:t>
      </w:r>
      <w:r w:rsidR="00B93508" w:rsidRPr="00B93508">
        <w:rPr>
          <w:rFonts w:ascii="Times New Roman" w:hAnsi="Times New Roman" w:cs="Times New Roman"/>
          <w:sz w:val="24"/>
          <w:szCs w:val="24"/>
        </w:rPr>
        <w:t xml:space="preserve">, using hydrothermal and deep eutectic solvent (DES), was </w:t>
      </w:r>
      <w:r w:rsidR="007C019C">
        <w:rPr>
          <w:rFonts w:ascii="Times New Roman" w:hAnsi="Times New Roman" w:cs="Times New Roman"/>
          <w:sz w:val="24"/>
          <w:szCs w:val="24"/>
        </w:rPr>
        <w:t xml:space="preserve">applied in </w:t>
      </w:r>
      <w:r w:rsidR="00B93508" w:rsidRPr="00B93508">
        <w:rPr>
          <w:rFonts w:ascii="Times New Roman" w:hAnsi="Times New Roman" w:cs="Times New Roman"/>
          <w:sz w:val="24"/>
          <w:szCs w:val="24"/>
        </w:rPr>
        <w:t>to remove hemicelluloses and lignin from poplar. The recyclable DES [</w:t>
      </w:r>
      <w:proofErr w:type="spellStart"/>
      <w:r w:rsidR="00B93508" w:rsidRPr="00B93508">
        <w:rPr>
          <w:rFonts w:ascii="Times New Roman" w:hAnsi="Times New Roman" w:cs="Times New Roman"/>
          <w:sz w:val="24"/>
          <w:szCs w:val="24"/>
        </w:rPr>
        <w:t>MEAHCl</w:t>
      </w:r>
      <w:proofErr w:type="spellEnd"/>
      <w:r w:rsidR="00B93508" w:rsidRPr="00B93508">
        <w:rPr>
          <w:rFonts w:ascii="Times New Roman" w:hAnsi="Times New Roman" w:cs="Times New Roman"/>
          <w:sz w:val="24"/>
          <w:szCs w:val="24"/>
        </w:rPr>
        <w:t xml:space="preserve">][MEA] </w:t>
      </w:r>
      <w:r w:rsidR="007C019C">
        <w:rPr>
          <w:rFonts w:ascii="Times New Roman" w:hAnsi="Times New Roman" w:cs="Times New Roman"/>
          <w:sz w:val="24"/>
          <w:szCs w:val="24"/>
        </w:rPr>
        <w:t xml:space="preserve">used for the pretreatment </w:t>
      </w:r>
      <w:r w:rsidR="00B93508" w:rsidRPr="00B93508">
        <w:rPr>
          <w:rFonts w:ascii="Times New Roman" w:hAnsi="Times New Roman" w:cs="Times New Roman"/>
          <w:sz w:val="24"/>
          <w:szCs w:val="24"/>
        </w:rPr>
        <w:t xml:space="preserve">was synthesized from the mixture of </w:t>
      </w:r>
      <w:proofErr w:type="spellStart"/>
      <w:r w:rsidR="00B93508" w:rsidRPr="00B93508">
        <w:rPr>
          <w:rFonts w:ascii="Times New Roman" w:hAnsi="Times New Roman" w:cs="Times New Roman"/>
          <w:sz w:val="24"/>
          <w:szCs w:val="24"/>
        </w:rPr>
        <w:t>monoethanolamine</w:t>
      </w:r>
      <w:proofErr w:type="spellEnd"/>
      <w:r w:rsidR="00B93508" w:rsidRPr="00B93508">
        <w:rPr>
          <w:rFonts w:ascii="Times New Roman" w:hAnsi="Times New Roman" w:cs="Times New Roman"/>
          <w:sz w:val="24"/>
          <w:szCs w:val="24"/>
        </w:rPr>
        <w:t xml:space="preserve"> (MEA) and ammonia </w:t>
      </w:r>
      <w:r w:rsidR="00B93508" w:rsidRPr="00B93508">
        <w:rPr>
          <w:rFonts w:ascii="Times New Roman" w:hAnsi="Times New Roman" w:cs="Times New Roman"/>
          <w:sz w:val="24"/>
          <w:szCs w:val="24"/>
        </w:rPr>
        <w:lastRenderedPageBreak/>
        <w:t>chloride (</w:t>
      </w:r>
      <w:proofErr w:type="spellStart"/>
      <w:r w:rsidR="00B93508" w:rsidRPr="00B93508">
        <w:rPr>
          <w:rFonts w:ascii="Times New Roman" w:hAnsi="Times New Roman" w:cs="Times New Roman"/>
          <w:sz w:val="24"/>
          <w:szCs w:val="24"/>
        </w:rPr>
        <w:t>NH₄Cl</w:t>
      </w:r>
      <w:proofErr w:type="spellEnd"/>
      <w:r w:rsidR="00B93508" w:rsidRPr="00B93508">
        <w:rPr>
          <w:rFonts w:ascii="Times New Roman" w:hAnsi="Times New Roman" w:cs="Times New Roman"/>
          <w:sz w:val="24"/>
          <w:szCs w:val="24"/>
        </w:rPr>
        <w:t xml:space="preserve">) at the molar ratio of 1:5. </w:t>
      </w:r>
      <w:r w:rsidR="007C019C">
        <w:rPr>
          <w:rFonts w:ascii="Times New Roman" w:hAnsi="Times New Roman" w:cs="Times New Roman"/>
          <w:sz w:val="24"/>
          <w:szCs w:val="24"/>
        </w:rPr>
        <w:t>The entire processes contributed to 90.4%</w:t>
      </w:r>
      <w:r w:rsidR="00B93508" w:rsidRPr="00B93508">
        <w:rPr>
          <w:rFonts w:ascii="Times New Roman" w:hAnsi="Times New Roman" w:cs="Times New Roman"/>
          <w:sz w:val="24"/>
          <w:szCs w:val="24"/>
        </w:rPr>
        <w:t xml:space="preserve"> enzymatic digestibility </w:t>
      </w:r>
      <w:r w:rsidR="005E0EF0">
        <w:rPr>
          <w:rFonts w:ascii="Times New Roman" w:hAnsi="Times New Roman" w:cs="Times New Roman"/>
          <w:sz w:val="24"/>
          <w:szCs w:val="24"/>
        </w:rPr>
        <w:fldChar w:fldCharType="begin" w:fldLock="1"/>
      </w:r>
      <w:r w:rsidR="00E2411F">
        <w:rPr>
          <w:rFonts w:ascii="Times New Roman" w:hAnsi="Times New Roman" w:cs="Times New Roman"/>
          <w:sz w:val="24"/>
          <w:szCs w:val="24"/>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manualFormatting":"(Xu et al., 2020)","plainTextFormattedCitation":"(H. Xu et al., 2020)","previouslyFormattedCitation":"[21]"},"properties":{"noteIndex":0},"schema":"https://github.com/citation-style-language/schema/raw/master/csl-citation.json"}</w:instrText>
      </w:r>
      <w:r w:rsidR="005E0EF0">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Xu et al., 2020)</w:t>
      </w:r>
      <w:r w:rsidR="005E0EF0">
        <w:rPr>
          <w:rFonts w:ascii="Times New Roman" w:hAnsi="Times New Roman" w:cs="Times New Roman"/>
          <w:sz w:val="24"/>
          <w:szCs w:val="24"/>
        </w:rPr>
        <w:fldChar w:fldCharType="end"/>
      </w:r>
      <w:r w:rsidR="00B93508" w:rsidRPr="005D28EE">
        <w:rPr>
          <w:rFonts w:ascii="Times New Roman" w:hAnsi="Times New Roman" w:cs="Times New Roman"/>
          <w:bCs/>
          <w:iCs/>
          <w:sz w:val="24"/>
          <w:szCs w:val="24"/>
        </w:rPr>
        <w:t>.</w:t>
      </w:r>
      <w:r w:rsidR="00B93508" w:rsidRPr="00B93508">
        <w:t xml:space="preserve"> </w:t>
      </w:r>
      <w:r w:rsidR="009A4BD1">
        <w:rPr>
          <w:rFonts w:ascii="Times New Roman" w:hAnsi="Times New Roman" w:cs="Times New Roman"/>
          <w:sz w:val="24"/>
          <w:szCs w:val="24"/>
        </w:rPr>
        <w:t>G</w:t>
      </w:r>
      <w:r w:rsidR="00B93508" w:rsidRPr="00B93508">
        <w:rPr>
          <w:rFonts w:ascii="Times New Roman" w:hAnsi="Times New Roman" w:cs="Times New Roman"/>
          <w:sz w:val="24"/>
          <w:szCs w:val="24"/>
        </w:rPr>
        <w:t xml:space="preserve">reen bamboo </w:t>
      </w:r>
      <w:r w:rsidR="009A4BD1">
        <w:rPr>
          <w:rFonts w:ascii="Times New Roman" w:hAnsi="Times New Roman" w:cs="Times New Roman"/>
          <w:sz w:val="24"/>
          <w:szCs w:val="24"/>
        </w:rPr>
        <w:t>pretreated in a two-step process involving h</w:t>
      </w:r>
      <w:r w:rsidR="009A4BD1" w:rsidRPr="00B93508">
        <w:rPr>
          <w:rFonts w:ascii="Times New Roman" w:hAnsi="Times New Roman" w:cs="Times New Roman"/>
          <w:sz w:val="24"/>
          <w:szCs w:val="24"/>
        </w:rPr>
        <w:t xml:space="preserve">ydrothermal and DES (choline chloride and lactic acid) </w:t>
      </w:r>
      <w:r w:rsidR="009A4BD1">
        <w:rPr>
          <w:rFonts w:ascii="Times New Roman" w:hAnsi="Times New Roman" w:cs="Times New Roman"/>
          <w:sz w:val="24"/>
          <w:szCs w:val="24"/>
        </w:rPr>
        <w:t>was</w:t>
      </w:r>
      <w:r w:rsidR="00B93508" w:rsidRPr="00B93508">
        <w:rPr>
          <w:rFonts w:ascii="Times New Roman" w:hAnsi="Times New Roman" w:cs="Times New Roman"/>
          <w:sz w:val="24"/>
          <w:szCs w:val="24"/>
        </w:rPr>
        <w:t xml:space="preserve"> efficient in the hemicellulose decomposition and delignification. The 30 min hydrothermal pretreatment at 180°C achieved 88.6% hemicellulose with a xylo-oligosaccharide yield of 50.9% and a purity of 81.6%. Th</w:t>
      </w:r>
      <w:r w:rsidR="009A4BD1">
        <w:rPr>
          <w:rFonts w:ascii="Times New Roman" w:hAnsi="Times New Roman" w:cs="Times New Roman"/>
          <w:sz w:val="24"/>
          <w:szCs w:val="24"/>
        </w:rPr>
        <w:t>e second step of the pretreatment with</w:t>
      </w:r>
      <w:r w:rsidR="00B93508" w:rsidRPr="00B93508">
        <w:rPr>
          <w:rFonts w:ascii="Times New Roman" w:hAnsi="Times New Roman" w:cs="Times New Roman"/>
          <w:sz w:val="24"/>
          <w:szCs w:val="24"/>
        </w:rPr>
        <w:t xml:space="preserve"> DES at 140°C for 2 h</w:t>
      </w:r>
      <w:r w:rsidR="009A4BD1">
        <w:rPr>
          <w:rFonts w:ascii="Times New Roman" w:hAnsi="Times New Roman" w:cs="Times New Roman"/>
          <w:sz w:val="24"/>
          <w:szCs w:val="24"/>
        </w:rPr>
        <w:t>,</w:t>
      </w:r>
      <w:r w:rsidR="00B93508" w:rsidRPr="00B93508">
        <w:rPr>
          <w:rFonts w:ascii="Times New Roman" w:hAnsi="Times New Roman" w:cs="Times New Roman"/>
          <w:sz w:val="24"/>
          <w:szCs w:val="24"/>
        </w:rPr>
        <w:t xml:space="preserve"> recorded 79.1% lignin removal at 96.8% purity, indicating outstanding antioxidant activity. The two-step treated residue resulted in much higher enzymatic digestibility than that of single hydrothermal pretreatment residue, confirming that synergistic pretreatment is a promising technique for overcoming lignocellulose resistance to high value-added usage. The DES recycled showed minimal difference in the delignification</w:t>
      </w:r>
      <w:r w:rsidR="00B93508" w:rsidRPr="005D28EE">
        <w:rPr>
          <w:rFonts w:ascii="Times New Roman" w:hAnsi="Times New Roman" w:cs="Times New Roman"/>
          <w:bCs/>
          <w:iCs/>
          <w:sz w:val="24"/>
          <w:szCs w:val="24"/>
        </w:rPr>
        <w:t xml:space="preserve"> </w:t>
      </w:r>
      <w:bookmarkStart w:id="0" w:name="_Hlk205131756"/>
      <w:r w:rsidR="00B93508" w:rsidRPr="005F5895">
        <w:rPr>
          <w:rFonts w:ascii="Times New Roman" w:hAnsi="Times New Roman" w:cs="Times New Roman"/>
          <w:bCs/>
          <w:iCs/>
          <w:sz w:val="24"/>
          <w:szCs w:val="24"/>
        </w:rPr>
        <w:fldChar w:fldCharType="begin" w:fldLock="1"/>
      </w:r>
      <w:r w:rsidR="00EC7F7A">
        <w:rPr>
          <w:rFonts w:ascii="Times New Roman" w:hAnsi="Times New Roman" w:cs="Times New Roman"/>
          <w:bCs/>
          <w:iCs/>
          <w:sz w:val="24"/>
          <w:szCs w:val="24"/>
        </w:rPr>
        <w:instrText>ADDIN CSL_CITATION {"citationItems":[{"id":"ITEM-1","itemData":{"DOI":". https://doi.org/10.3390/app13042429","author":[{"dropping-particle":"","family":"Chang","given":"Longjun","non-dropping-particle":"","parse-names":false,"suffix":""},{"dropping-particle":"","family":"Ye","given":"Ruya","non-dropping-particle":"","parse-names":false,"suffix":""},{"dropping-particle":"","family":"Song","given":"Jialing","non-dropping-particle":"","parse-names":false,"suffix":""},{"dropping-particle":"","family":"Xie","given":"Yinuo","non-dropping-particle":"","parse-names":false,"suffix":""},{"dropping-particle":"","family":"Chen","given":"Qizhen","non-dropping-particle":"","parse-names":false,"suffix":""},{"dropping-particle":"","family":"Yan","given":"Sien","non-dropping-particle":"","parse-names":false,"suffix":""},{"dropping-particle":"","family":"Sun","given":"Kang","non-dropping-particle":"","parse-names":false,"suffix":""},{"dropping-particle":"","family":"Gan","given":"Linhuo","non-dropping-particle":"","parse-names":false,"suffix":""}],"container-title":"Applied Sciences","id":"ITEM-1","issue":"2429","issued":{"date-parts":[["2023"]]},"page":"1 - 17","title":"Efficient Fractionation of Green Bamboo Using an Integrated Hydrothermal – Deep Eutectic Solvent Pretreatment for Its Valorization","type":"article-journal","volume":"13"},"uris":["http://www.mendeley.com/documents/?uuid=81f77059-d8cc-4c34-9ba8-d5968a4f38ad","http://www.mendeley.com/documents/?uuid=8406ba89-87ed-4396-a56d-67545f926dec"]}],"mendeley":{"formattedCitation":"(Chang et al., 2023)","plainTextFormattedCitation":"(Chang et al., 2023)","previouslyFormattedCitation":"[65]"},"properties":{"noteIndex":0},"schema":"https://github.com/citation-style-language/schema/raw/master/csl-citation.json"}</w:instrText>
      </w:r>
      <w:r w:rsidR="00B93508" w:rsidRPr="005F5895">
        <w:rPr>
          <w:rFonts w:ascii="Times New Roman" w:hAnsi="Times New Roman" w:cs="Times New Roman"/>
          <w:bCs/>
          <w:iCs/>
          <w:sz w:val="24"/>
          <w:szCs w:val="24"/>
        </w:rPr>
        <w:fldChar w:fldCharType="separate"/>
      </w:r>
      <w:r w:rsidR="00EC7F7A" w:rsidRPr="00EC7F7A">
        <w:rPr>
          <w:rFonts w:ascii="Times New Roman" w:hAnsi="Times New Roman" w:cs="Times New Roman"/>
          <w:bCs/>
          <w:iCs/>
          <w:noProof/>
          <w:sz w:val="24"/>
          <w:szCs w:val="24"/>
        </w:rPr>
        <w:t>(Chang et al., 2023)</w:t>
      </w:r>
      <w:r w:rsidR="00B93508" w:rsidRPr="005F5895">
        <w:rPr>
          <w:rFonts w:ascii="Times New Roman" w:hAnsi="Times New Roman" w:cs="Times New Roman"/>
          <w:bCs/>
          <w:iCs/>
          <w:sz w:val="24"/>
          <w:szCs w:val="24"/>
        </w:rPr>
        <w:fldChar w:fldCharType="end"/>
      </w:r>
      <w:r w:rsidR="00B93508" w:rsidRPr="005F5895">
        <w:rPr>
          <w:rFonts w:ascii="Times New Roman" w:hAnsi="Times New Roman" w:cs="Times New Roman"/>
          <w:bCs/>
          <w:iCs/>
          <w:sz w:val="24"/>
          <w:szCs w:val="24"/>
        </w:rPr>
        <w:t xml:space="preserve">. </w:t>
      </w:r>
    </w:p>
    <w:bookmarkEnd w:id="0"/>
    <w:p w14:paraId="43D402E4" w14:textId="69CC293D" w:rsidR="00B93508" w:rsidRPr="00C814E1" w:rsidRDefault="00B93508" w:rsidP="00B91474">
      <w:pPr>
        <w:pStyle w:val="NormalWeb"/>
        <w:spacing w:line="360" w:lineRule="auto"/>
        <w:jc w:val="both"/>
      </w:pPr>
      <w:r w:rsidRPr="00C814E1">
        <w:t xml:space="preserve">Three different biomasses having similar ratios of hemicellulose and lignin—rice straw, </w:t>
      </w:r>
      <w:proofErr w:type="spellStart"/>
      <w:r w:rsidRPr="00C814E1">
        <w:t>napier</w:t>
      </w:r>
      <w:proofErr w:type="spellEnd"/>
      <w:r w:rsidRPr="00C814E1">
        <w:t xml:space="preserve"> grass, and sugarcane bagasse combined in the same proportion—were treated with liquid hot water and DES to enhance the solubilization of their hemicellulose and lignin. Choline chloride with urea, glycerol, and lactic acid were the DES used for the study. The LHW was performed at a biomass loading of 1:10 w/v at the temperature of 121°C for 40 minutes, while DES pretreatment was carried out at 130°C for 95 minutes at 150 rpm. The method yielded a high portion of glucose (94.5% </w:t>
      </w:r>
      <w:proofErr w:type="spellStart"/>
      <w:r w:rsidRPr="00C814E1">
        <w:t>wt</w:t>
      </w:r>
      <w:proofErr w:type="spellEnd"/>
      <w:r w:rsidRPr="00C814E1">
        <w:t xml:space="preserve">) and 73.3% delignification, indicating the method's efficiency </w:t>
      </w:r>
      <w:r w:rsidR="005E0EF0">
        <w:fldChar w:fldCharType="begin" w:fldLock="1"/>
      </w:r>
      <w:r w:rsidR="00E2411F">
        <w:instrText>ADDIN CSL_CITATION {"citationItems":[{"id":"ITEM-1","itemData":{"DOI":"10.1016/J.BITEB.2022.100986","ISSN":"2589-014X","abstract":"The combined effect of hot water (HW) and deep eutectic solvent (DES) on the solubilization of hemicellulose and lignin present in a lignocellulose mixture (rice straw, napier grass, and sugarcane bagasse in a 1:1:1 ratio) was investigated. The selected DES for present study included choline chloride (ChCl) with urea (U), glycerol (G), and lactic acid (LA) at a molar ratio of 1:2 w/w. The selection of different lignocellulosic biomass was made taking into account the similar percentage of hemicellulose and lignin. The hot water and DES pretreatment was performed with biomass loading of 1:10 w/v, 121 °C, 40 min. and 130 °C, 95 min, and 150 rpm, respectively. The HW-ChCl-LA resulted in 4.51-fold increase in cellulose digestibility at 72 h (20.63 ± 0.68% to 93 ± 3.62%). The FTIR spectrum for pretreated solids showed significant changes in the wavelength related to hemicellulose and lignin.","author":[{"dropping-particle":"","family":"Gundupalli","given":"Marttin Paulraj","non-dropping-particle":"","parse-names":false,"suffix":""},{"dropping-particle":"","family":"Anne Sahithi","given":"S. T.","non-dropping-particle":"","parse-names":false,"suffix":""},{"dropping-particle":"","family":"Jayex","given":"Elizabeth Panakkal","non-dropping-particle":"","parse-names":false,"suffix":""},{"dropping-particle":"","family":"Asavasanti","given":"Suvaluk","non-dropping-particle":"","parse-names":false,"suffix":""},{"dropping-particle":"","family":"Yasurin","given":"Patchanee","non-dropping-particle":"","parse-names":false,"suffix":""},{"dropping-particle":"","family":"Cheng","given":"Yu Shen","non-dropping-particle":"","parse-names":false,"suffix":""},{"dropping-particle":"","family":"Sriariyanun","given":"Malinee","non-dropping-particle":"","parse-names":false,"suffix":""}],"container-title":"Bioresource Technology Reports","id":"ITEM-1","issued":{"date-parts":[["2022","2"]]},"page":"100986","publisher":"Elsevier","title":"Combined effect of hot water and deep eutectic solvent (DES) pretreatment on a lignocellulosic biomass mixture for improved saccharification efficiency","type":"article-journal","volume":"17"},"uris":["http://www.mendeley.com/documents/?uuid=5609bab1-1ac0-41fc-a433-7ee5f4a4f955"]}],"mendeley":{"formattedCitation":"(Gundupalli, Anne Sahithi, et al., 2022)","manualFormatting":"(Gundupalli et al., 2022)","plainTextFormattedCitation":"(Gundupalli, Anne Sahithi, et al., 2022)","previouslyFormattedCitation":"[66]"},"properties":{"noteIndex":0},"schema":"https://github.com/citation-style-language/schema/raw/master/csl-citation.json"}</w:instrText>
      </w:r>
      <w:r w:rsidR="005E0EF0">
        <w:fldChar w:fldCharType="separate"/>
      </w:r>
      <w:r w:rsidR="00EC7F7A" w:rsidRPr="00EC7F7A">
        <w:rPr>
          <w:noProof/>
        </w:rPr>
        <w:t>(Gundupalli et al., 2022)</w:t>
      </w:r>
      <w:r w:rsidR="005E0EF0">
        <w:fldChar w:fldCharType="end"/>
      </w:r>
      <w:r>
        <w:rPr>
          <w:bCs/>
          <w:iCs/>
        </w:rPr>
        <w:t xml:space="preserve">. </w:t>
      </w:r>
      <w:r w:rsidRPr="00C814E1">
        <w:t xml:space="preserve">In a one-step method of LHW and hydrophobic DES pretreatment of wood chips, functionalized lignin was separated from the LHW pretreatment solution. </w:t>
      </w:r>
      <w:proofErr w:type="spellStart"/>
      <w:r w:rsidRPr="00C814E1">
        <w:t>Methyltrioctylammonium</w:t>
      </w:r>
      <w:proofErr w:type="spellEnd"/>
      <w:r w:rsidRPr="00C814E1">
        <w:t xml:space="preserve"> chloride was used as the hydrophobic DES. The lignin removal rate at 90 seconds was 99% at room temperature and pH neutral, leading to a total sugar of 17.60 g L⁻¹ </w:t>
      </w:r>
      <w:r w:rsidR="005E0EF0">
        <w:fldChar w:fldCharType="begin" w:fldLock="1"/>
      </w:r>
      <w:r w:rsidR="00E2411F">
        <w:instrText>ADDIN CSL_CITATION {"citationItems":[{"id":"ITEM-1","itemData":{"DOI":"10.1016/J.IJBIOMAC.2022.03.190","ISSN":"0141-8130","PMID":"35367274","abstract":"Liquid hot water (LHW) pretreatment has been widely investigated attributed to its advantages, such as environmental friendliness, the potential application of dissolved hemicellulose, and no chemical addition. Expanding the portfolio of products that can be made from LHW pretreatment solutions will be critical to enabling a viable LHW-based economy. We provide a one-step method to separate and functionalize lignin from the LHW pretreatment solution. A hydrophobic deep eutectic solvent (hDES) was prepared by using methyltrioctylammonium chloride (MTAC) and the LHW pretreatment solution and directly applied to the extraction of Cr (VI) in an aqueous solution. In the process of forming hDES, the removal rate of liquid hot water lignin (LHWL) was reached 99%. The new LHW-hDES exhibited excellent extraction performance for Cr (VI), the extraction capacity was as high as 198.402 mg g−1, optimum extraction conditions at the mass of hDES 0.10 g, vortex time 90 s, room temperature, and natural pH. Notably, we have shown that the method of combining the separation and functionalization of lignin in the LHW pretreatment solution, which can provide a way of thinking for the application of the LHW pretreatment solution.","author":[{"dropping-particle":"","family":"Xu","given":"Fuqiong","non-dropping-particle":"","parse-names":false,"suffix":""},{"dropping-particle":"","family":"Ma","given":"Zihao","non-dropping-particle":"","parse-names":false,"suffix":""},{"dropping-particle":"","family":"Wang","given":"Xing","non-dropping-particle":"","parse-names":false,"suffix":""},{"dropping-particle":"","family":"Wang","given":"Qingyu","non-dropping-particle":"","parse-names":false,"suffix":""},{"dropping-particle":"","family":"Han","given":"Ying","non-dropping-particle":"","parse-names":false,"suffix":""},{"dropping-particle":"","family":"Li","given":"Yao","non-dropping-particle":"","parse-names":false,"suffix":""},{"dropping-particle":"","family":"Sun","given":"Guangwei","non-dropping-particle":"","parse-names":false,"suffix":""}],"container-title":"International Journal of Biological Macromolecules","id":"ITEM-1","issued":{"date-parts":[["2022","5"]]},"page":"883-889","publisher":"Elsevier","title":"From liquid hot water pretreatment solution to lignin-based hydrophobic deep eutectic solvent for highly efficient extraction of Cr (VI)","type":"article-journal","volume":"208"},"uris":["http://www.mendeley.com/documents/?uuid=202a4891-4628-4b2b-9b27-600791a1b8d3"]}],"mendeley":{"formattedCitation":"(F. Xu et al., 2022)","manualFormatting":"(Xu et al., 2022)","plainTextFormattedCitation":"(F. Xu et al., 2022)","previouslyFormattedCitation":"[70]"},"properties":{"noteIndex":0},"schema":"https://github.com/citation-style-language/schema/raw/master/csl-citation.json"}</w:instrText>
      </w:r>
      <w:r w:rsidR="005E0EF0">
        <w:fldChar w:fldCharType="separate"/>
      </w:r>
      <w:r w:rsidR="00EC7F7A" w:rsidRPr="00EC7F7A">
        <w:rPr>
          <w:noProof/>
        </w:rPr>
        <w:t>(Xu et al., 2022)</w:t>
      </w:r>
      <w:r w:rsidR="005E0EF0">
        <w:fldChar w:fldCharType="end"/>
      </w:r>
      <w:r w:rsidRPr="005F5895">
        <w:rPr>
          <w:bCs/>
          <w:iCs/>
        </w:rPr>
        <w:t xml:space="preserve">. </w:t>
      </w:r>
      <w:r w:rsidRPr="00C814E1">
        <w:t xml:space="preserve">The operating conditions, time, and water loading for hydrothermal pretreatment of sugarcane bagasse were optimized prior to DES pretreatment of sugarcane bagasse, rice straw, and </w:t>
      </w:r>
      <w:proofErr w:type="spellStart"/>
      <w:r w:rsidRPr="00C814E1">
        <w:t>napier</w:t>
      </w:r>
      <w:proofErr w:type="spellEnd"/>
      <w:r w:rsidRPr="00C814E1">
        <w:t xml:space="preserve"> grass using choline chloride lactic acid (</w:t>
      </w:r>
      <w:proofErr w:type="spellStart"/>
      <w:r w:rsidRPr="00C814E1">
        <w:t>ChCl:LA</w:t>
      </w:r>
      <w:proofErr w:type="spellEnd"/>
      <w:r w:rsidRPr="00C814E1">
        <w:t>)</w:t>
      </w:r>
      <w:r w:rsidR="005E0EF0">
        <w:t xml:space="preserve"> </w:t>
      </w:r>
      <w:r w:rsidR="005E0EF0">
        <w:fldChar w:fldCharType="begin" w:fldLock="1"/>
      </w:r>
      <w:r w:rsidR="00EC7F7A">
        <w:instrText>ADDIN CSL_CITATION {"citationItems":[{"id":"ITEM-1","itemData":{"DOI":"10.1016/J.BITEB.2022.100957","ISSN":"2589-014X","abstract":"The combined effect of hydrothermal (HT) and deep eutectic solvent (DES) pretreatment on hemicellulose and lignin removal was studied to enhance cellulose digestibility during saccharification. The operating conditions (water loading and time) for HT pretreatment of sugarcane bagasse (SB) were optimized using response surface methodology (RSM). The SB optimum conditions were applied to other biomass with similar lignin and hemicellulose composition (rice straw (RS) and napier grass (NG)). The HT solids were further subjected to DES pretreatment using ChCl/LA (1:2). The pretreatment efficiency was compared between untreated, HT, ChCl/LA, and HT-ChCl/LA treated solids based on the glucose yield during saccharification. The hemicellulose recovery and delignification were higher in HT-ChCl/LA solids compared to HT and ChCl/LA solids. During saccharification (72 h) of HT- ChCl/LA solids, the glucose yield increased 3.1, 3.4, and 2.9-times for SB, RS, and NG, respectively. Hemicellulose and lignin obtained at different pretreatment stages could benefit the biorefineries.","author":[{"dropping-particle":"","family":"Gundupalli","given":"Marttin Paulraj","non-dropping-particle":"","parse-names":false,"suffix":""},{"dropping-particle":"","family":"Tantayotai","given":"Prapakorn","non-dropping-particle":"","parse-names":false,"suffix":""},{"dropping-particle":"","family":"Panakkal","given":"Elizabeth Jayex","non-dropping-particle":"","parse-names":false,"suffix":""},{"dropping-particle":"","family":"Chuetor","given":"Santi","non-dropping-particle":"","parse-names":false,"suffix":""},{"dropping-particle":"","family":"Kirdponpattara","given":"Suchata","non-dropping-particle":"","parse-names":false,"suffix":""},{"dropping-particle":"","family":"Thomas","given":"Anne Sahithi Somavarapu","non-dropping-particle":"","parse-names":false,"suffix":""},{"dropping-particle":"","family":"Sharma","given":"Brajendra K.","non-dropping-particle":"","parse-names":false,"suffix":""},{"dropping-particle":"","family":"Sriariyanun","given":"Malinee","non-dropping-particle":"","parse-names":false,"suffix":""}],"container-title":"Bioresource Technology Reports","id":"ITEM-1","issued":{"date-parts":[["2022","2"]]},"page":"100957","publisher":"Elsevier","title":"Hydrothermal pretreatment optimization and deep eutectic solvent pretreatment of lignocellulosic biomass: An integrated approach","type":"article-journal","volume":"17"},"uris":["http://www.mendeley.com/documents/?uuid=769f5b8c-72c5-4af0-a38f-adbe104ce854"]}],"mendeley":{"formattedCitation":"(Gundupalli, Tantayotai, et al., 2022)","plainTextFormattedCitation":"(Gundupalli, Tantayotai, et al., 2022)","previouslyFormattedCitation":"[20]"},"properties":{"noteIndex":0},"schema":"https://github.com/citation-style-language/schema/raw/master/csl-citation.json"}</w:instrText>
      </w:r>
      <w:r w:rsidR="005E0EF0">
        <w:fldChar w:fldCharType="separate"/>
      </w:r>
      <w:r w:rsidR="00EC7F7A" w:rsidRPr="00EC7F7A">
        <w:rPr>
          <w:noProof/>
        </w:rPr>
        <w:t>(Gundupalli et al., 2022)</w:t>
      </w:r>
      <w:r w:rsidR="005E0EF0">
        <w:fldChar w:fldCharType="end"/>
      </w:r>
      <w:r w:rsidRPr="00C814E1">
        <w:t>. During the hydrolysis, which took place for 72 hours, the fermentable sugar yield improved 3.1, 3.4, and 2.9 times for the three biomasses, respectively, which was approximately 90%.</w:t>
      </w:r>
    </w:p>
    <w:p w14:paraId="5EBE0C0F" w14:textId="64B0BDF7" w:rsidR="00454084" w:rsidRDefault="00B93508" w:rsidP="00D27F68">
      <w:pPr>
        <w:pStyle w:val="NormalWeb"/>
        <w:spacing w:line="360" w:lineRule="auto"/>
        <w:jc w:val="both"/>
      </w:pPr>
      <w:bookmarkStart w:id="1" w:name="_Hlk205131970"/>
      <w:r w:rsidRPr="00C814E1">
        <w:t xml:space="preserve">LHW-assisted DES pretreatment was effectively applied in the bioconversion of cellulose and delignification of </w:t>
      </w:r>
      <w:proofErr w:type="spellStart"/>
      <w:r w:rsidRPr="00C814E1">
        <w:rPr>
          <w:rStyle w:val="Emphasis"/>
        </w:rPr>
        <w:t>Dendrocalamus</w:t>
      </w:r>
      <w:proofErr w:type="spellEnd"/>
      <w:r w:rsidRPr="00C814E1">
        <w:rPr>
          <w:rStyle w:val="Emphasis"/>
        </w:rPr>
        <w:t xml:space="preserve"> giganteus</w:t>
      </w:r>
      <w:r w:rsidRPr="00C814E1">
        <w:t>. The DES was synthesized from the hydrogen donor formic acid (FA) with choline chloride (</w:t>
      </w:r>
      <w:proofErr w:type="spellStart"/>
      <w:r w:rsidRPr="00C814E1">
        <w:t>ChCl</w:t>
      </w:r>
      <w:proofErr w:type="spellEnd"/>
      <w:r w:rsidRPr="00C814E1">
        <w:t xml:space="preserve">) at a molar ratio of 2:1. The hydrothermal </w:t>
      </w:r>
      <w:r w:rsidRPr="00C814E1">
        <w:lastRenderedPageBreak/>
        <w:t xml:space="preserve">pretreatment was carried out at 160℃ for 1 h, while </w:t>
      </w:r>
      <w:proofErr w:type="spellStart"/>
      <w:proofErr w:type="gramStart"/>
      <w:r w:rsidRPr="00C814E1">
        <w:t>ChCl:FA</w:t>
      </w:r>
      <w:proofErr w:type="spellEnd"/>
      <w:proofErr w:type="gramEnd"/>
      <w:r w:rsidRPr="00C814E1">
        <w:t xml:space="preserve"> pretreatment was performed at 120℃ for 6 h. The pretreatment recorded a reducing sugar yield of 56.1%, hemicellulose removal rates of 71.9%, and a delignification rate of 72.7%. Following the enzymatic hydrolysis, its efficiency and ethanol yield based on the theoretical value were 64.3% and 75.1%, respectively. Additionally, the combined pretreatment led to the acylation of </w:t>
      </w:r>
      <w:r w:rsidRPr="00C814E1">
        <w:rPr>
          <w:rStyle w:val="Emphasis"/>
        </w:rPr>
        <w:t>γ</w:t>
      </w:r>
      <w:r w:rsidRPr="00C814E1">
        <w:t xml:space="preserve">-C of lignin </w:t>
      </w:r>
      <w:r w:rsidR="00A1766D">
        <w:fldChar w:fldCharType="begin" w:fldLock="1"/>
      </w:r>
      <w:r w:rsidR="00E2411F">
        <w:instrText>ADDIN CSL_CITATION {"citationItems":[{"id":"ITEM-1","itemData":{"DOI":"doi: 10.3969/j.issn.1673-5854.2025.01.007 shu","author":[{"dropping-particle":"","family":"JIN Sicheng, WANG Dawei, YANG Jing, SHI Zhengjun","given":"YANG Haiyan","non-dropping-particle":"","parse-names":false,"suffix":""}],"container-title":"Biomass Chemical Engineering","id":"ITEM-1","issue":"1","issued":{"date-parts":[["2025"]]},"page":"51-60","title":"Effect of Deep Eutectic Solvent Combined with Liquid Hot Water Pretreatments on Structure and Bioconversion Efficiency of Dendrocalamus giganteus Munro","type":"article-journal","volume":"59"},"uris":["http://www.mendeley.com/documents/?uuid=92750129-c956-4139-8bf5-36dca3105d18"]}],"mendeley":{"formattedCitation":"(JIN Sicheng, WANG Dawei, YANG Jing, SHI Zhengjun, 2025)","manualFormatting":"(Jin et al., 2025)","plainTextFormattedCitation":"(JIN Sicheng, WANG Dawei, YANG Jing, SHI Zhengjun, 2025)","previouslyFormattedCitation":"[64]"},"properties":{"noteIndex":0},"schema":"https://github.com/citation-style-language/schema/raw/master/csl-citation.json"}</w:instrText>
      </w:r>
      <w:r w:rsidR="00A1766D">
        <w:fldChar w:fldCharType="separate"/>
      </w:r>
      <w:r w:rsidR="00EC7F7A" w:rsidRPr="00EC7F7A">
        <w:rPr>
          <w:noProof/>
        </w:rPr>
        <w:t>(J</w:t>
      </w:r>
      <w:r w:rsidR="00E2411F" w:rsidRPr="00EC7F7A">
        <w:rPr>
          <w:noProof/>
        </w:rPr>
        <w:t>in</w:t>
      </w:r>
      <w:r w:rsidR="00E2411F">
        <w:rPr>
          <w:noProof/>
        </w:rPr>
        <w:t xml:space="preserve"> et al.,</w:t>
      </w:r>
      <w:r w:rsidR="00EC7F7A" w:rsidRPr="00EC7F7A">
        <w:rPr>
          <w:noProof/>
        </w:rPr>
        <w:t xml:space="preserve"> 2025)</w:t>
      </w:r>
      <w:r w:rsidR="00A1766D">
        <w:fldChar w:fldCharType="end"/>
      </w:r>
      <w:r w:rsidR="00A1766D">
        <w:t xml:space="preserve">. </w:t>
      </w:r>
      <w:r w:rsidRPr="00C814E1">
        <w:t>To efficiently fractionate hemicellulose, cellulose, and lignin from sugarcane bagasse, LHW-DES (</w:t>
      </w:r>
      <w:proofErr w:type="spellStart"/>
      <w:r w:rsidRPr="00C814E1">
        <w:t>triethylbenzyl</w:t>
      </w:r>
      <w:proofErr w:type="spellEnd"/>
      <w:r w:rsidRPr="00C814E1">
        <w:t xml:space="preserve"> ammonium chloride (TEBAC)/lactic acid (LA) pretreatment was applied. Through enzymatic saccharification, the combinative method yielded 85.05 ± 0.66 gL⁻¹ of total fermentable sugar and a bioethanol yield of 34.33 ± 3.15 gL⁻¹ after fermenting the SCB hydrolysate. It was observed that the maximum enzymatic conversion of 80.83% ± 0.17% was obtained at 120°C for 90 minutes. However, the concentration of fermentable sugar and enzymatic conversion decreased at 140°C, which was attributed to the limited pretreatment ability of DES at 140°C </w:t>
      </w:r>
      <w:r w:rsidRPr="005F5895">
        <w:rPr>
          <w:bCs/>
          <w:iCs/>
        </w:rPr>
        <w:t xml:space="preserve"> </w:t>
      </w:r>
      <w:r w:rsidRPr="005F5895">
        <w:rPr>
          <w:bCs/>
          <w:iCs/>
        </w:rPr>
        <w:fldChar w:fldCharType="begin" w:fldLock="1"/>
      </w:r>
      <w:r w:rsidR="00EC7F7A">
        <w:rPr>
          <w:bCs/>
          <w:iCs/>
        </w:rPr>
        <w:instrText>ADDIN CSL_CITATION {"citationItems":[{"id":"ITEM-1","itemData":{"DOI":"10.1007/s11705-024-2438-9","ISBN":"1170502424389","ISSN":"20950187","abstract":"In the present study, a sustainable pretreatment methodology combining liquid hot water and deep eutectic solvent is proposed for the efficient fractionation of hemicellulose, cellulose, and lignin from sugarcane bagasse, thereby facilitating the comprehensive utilization of both C5 and C6 sugars. The application of this combined pretreatment strategy to sugarcane bagasse led to notable enhancements in enzymatic saccharification and subsequent fermentation. Experiment results demonstrate that liquid hot water-deep eutectic solvent pretreatment yielded 85.05 ± 0.66 g·L−1 of total fermentable sugar (glucose: 60.96 ± 0.21 g·L−1, xylose: 24.09 ± 0.87 g·L−1) through enzymatic saccharification of sugarcane bagasse. Furthermore, fermentation of the pretreated sugarcane bagasse hydrolysate yielded 34.33 ± 3.15 g·L−1 of bioethanol. These findings confirm the effectiveness of liquid hot water-deep eutectic solvent pretreatment in separating lignocellulosic components, thus presenting a sustainable and promising pretreatment method for maximizing the valuable utilization of biomass resources. (Figure presented.)","author":[{"dropping-particle":"","family":"Xian","given":"Xiaoling","non-dropping-particle":"","parse-names":false,"suffix":""},{"dropping-particle":"","family":"Li","given":"Biying","non-dropping-particle":"","parse-names":false,"suffix":""},{"dropping-particle":"","family":"Feng","given":"Shiyong","non-dropping-particle":"","parse-names":false,"suffix":""},{"dropping-particle":"","family":"Huang","given":"Jiale","non-dropping-particle":"","parse-names":false,"suffix":""},{"dropping-particle":"","family":"Fu","given":"Xinyuan","non-dropping-particle":"","parse-names":false,"suffix":""},{"dropping-particle":"","family":"Wu","given":"Ting","non-dropping-particle":"","parse-names":false,"suffix":""},{"dropping-particle":"","family":"Lin","given":"Xiaoqing","non-dropping-particle":"","parse-names":false,"suffix":""}],"container-title":"Frontiers of Chemical Science and Engineering","id":"ITEM-1","issue":"8","issued":{"date-parts":[["2024"]]},"title":"Enhanced bioethanol production from sugarcane bagasse: combination of liquid hot water and deep eutectic solvent pretreatment for optimized enzymatic saccharification","type":"article-journal","volume":"18"},"uris":["http://www.mendeley.com/documents/?uuid=7432b0b9-dee1-4515-9fe4-94cb2186bf5f"]}],"mendeley":{"formattedCitation":"(Xian et al., 2024)","plainTextFormattedCitation":"(Xian et al., 2024)","previouslyFormattedCitation":"[69]"},"properties":{"noteIndex":0},"schema":"https://github.com/citation-style-language/schema/raw/master/csl-citation.json"}</w:instrText>
      </w:r>
      <w:r w:rsidRPr="005F5895">
        <w:rPr>
          <w:bCs/>
          <w:iCs/>
        </w:rPr>
        <w:fldChar w:fldCharType="separate"/>
      </w:r>
      <w:r w:rsidR="00EC7F7A" w:rsidRPr="00EC7F7A">
        <w:rPr>
          <w:bCs/>
          <w:iCs/>
          <w:noProof/>
        </w:rPr>
        <w:t>(Xian et al., 2024)</w:t>
      </w:r>
      <w:r w:rsidRPr="005F5895">
        <w:rPr>
          <w:bCs/>
          <w:iCs/>
        </w:rPr>
        <w:fldChar w:fldCharType="end"/>
      </w:r>
      <w:r>
        <w:rPr>
          <w:bCs/>
          <w:iCs/>
        </w:rPr>
        <w:t xml:space="preserve">. </w:t>
      </w:r>
      <w:r w:rsidRPr="00C814E1">
        <w:t xml:space="preserve">It can be deduced that at about 95 minutes exposure to DES in a two-step LHW-assisted DES pretreatment, raising the temperature to 140°C can improve the reducing sugar yield of high-lignin LB while reducing that of low-lignin LB. </w:t>
      </w:r>
      <w:bookmarkEnd w:id="1"/>
      <w:r w:rsidR="00D27F68">
        <w:t xml:space="preserve"> Table 1 summarizes the pretreatment conditions, yield, and the drawback for the different LB discussed in this review.</w:t>
      </w:r>
      <w:bookmarkStart w:id="2" w:name="_Hlk206845816"/>
    </w:p>
    <w:p w14:paraId="46FE9AD9" w14:textId="77777777" w:rsidR="00454084" w:rsidRPr="005F5895" w:rsidRDefault="00454084" w:rsidP="00454084">
      <w:pPr>
        <w:pStyle w:val="Caption"/>
        <w:keepNext/>
        <w:spacing w:line="360" w:lineRule="auto"/>
        <w:jc w:val="both"/>
        <w:rPr>
          <w:rFonts w:ascii="Times New Roman" w:hAnsi="Times New Roman" w:cs="Times New Roman"/>
          <w:b w:val="0"/>
          <w:color w:val="auto"/>
          <w:sz w:val="24"/>
          <w:szCs w:val="24"/>
        </w:rPr>
      </w:pPr>
      <w:r w:rsidRPr="005F5895">
        <w:rPr>
          <w:rFonts w:ascii="Times New Roman" w:hAnsi="Times New Roman" w:cs="Times New Roman"/>
          <w:b w:val="0"/>
          <w:color w:val="auto"/>
          <w:sz w:val="24"/>
          <w:szCs w:val="24"/>
        </w:rPr>
        <w:t>Table 1: Summary of the effects of different Chemo-physiochemical combinative pretreatment methods</w:t>
      </w:r>
    </w:p>
    <w:tbl>
      <w:tblPr>
        <w:tblStyle w:val="PlainTable41"/>
        <w:tblW w:w="10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440"/>
        <w:gridCol w:w="2813"/>
        <w:gridCol w:w="2047"/>
        <w:gridCol w:w="1440"/>
        <w:gridCol w:w="1170"/>
      </w:tblGrid>
      <w:tr w:rsidR="00454084" w:rsidRPr="001636E6" w14:paraId="35AD8DDC" w14:textId="77777777" w:rsidTr="00B51552">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1525" w:type="dxa"/>
          </w:tcPr>
          <w:p w14:paraId="3087437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Biomass</w:t>
            </w:r>
          </w:p>
        </w:tc>
        <w:tc>
          <w:tcPr>
            <w:tcW w:w="1440" w:type="dxa"/>
          </w:tcPr>
          <w:p w14:paraId="5034BEEB"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 xml:space="preserve">Pretreatment </w:t>
            </w:r>
          </w:p>
        </w:tc>
        <w:tc>
          <w:tcPr>
            <w:tcW w:w="2813" w:type="dxa"/>
          </w:tcPr>
          <w:p w14:paraId="128D132B"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 xml:space="preserve"> Pretreatment conditions</w:t>
            </w:r>
          </w:p>
        </w:tc>
        <w:tc>
          <w:tcPr>
            <w:tcW w:w="2047" w:type="dxa"/>
          </w:tcPr>
          <w:p w14:paraId="49250B46"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Benefits/yield</w:t>
            </w:r>
          </w:p>
        </w:tc>
        <w:tc>
          <w:tcPr>
            <w:tcW w:w="1440" w:type="dxa"/>
          </w:tcPr>
          <w:p w14:paraId="2D2E4E2E"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Drawback</w:t>
            </w:r>
          </w:p>
        </w:tc>
        <w:tc>
          <w:tcPr>
            <w:tcW w:w="1170" w:type="dxa"/>
          </w:tcPr>
          <w:p w14:paraId="6479F4B4" w14:textId="3BB956D3" w:rsidR="00454084" w:rsidRPr="001636E6" w:rsidRDefault="00CC5139"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Pr>
                <w:rFonts w:ascii="Times New Roman" w:hAnsi="Times New Roman" w:cs="Times New Roman"/>
                <w:sz w:val="18"/>
                <w:szCs w:val="18"/>
              </w:rPr>
              <w:t>Authors</w:t>
            </w:r>
          </w:p>
        </w:tc>
      </w:tr>
      <w:tr w:rsidR="00454084" w:rsidRPr="001636E6" w14:paraId="62D69F79"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5E27FD0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Bamboo</w:t>
            </w:r>
          </w:p>
        </w:tc>
        <w:tc>
          <w:tcPr>
            <w:tcW w:w="1440" w:type="dxa"/>
            <w:shd w:val="clear" w:color="auto" w:fill="F2F2F2" w:themeFill="background1" w:themeFillShade="F2"/>
          </w:tcPr>
          <w:p w14:paraId="3F23A42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shd w:val="clear" w:color="auto" w:fill="F2F2F2" w:themeFill="background1" w:themeFillShade="F2"/>
          </w:tcPr>
          <w:p w14:paraId="555E44F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0.5% NaOH solution, 170ºC</w:t>
            </w:r>
          </w:p>
        </w:tc>
        <w:tc>
          <w:tcPr>
            <w:tcW w:w="2047" w:type="dxa"/>
            <w:shd w:val="clear" w:color="auto" w:fill="F2F2F2" w:themeFill="background1" w:themeFillShade="F2"/>
          </w:tcPr>
          <w:p w14:paraId="1C89744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mproved enzymatic hydrolysis and enhanced delignification. Produced 4.8 g/L ethanol.</w:t>
            </w:r>
          </w:p>
          <w:p w14:paraId="603F985F"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shd w:val="clear" w:color="auto" w:fill="F2F2F2" w:themeFill="background1" w:themeFillShade="F2"/>
          </w:tcPr>
          <w:p w14:paraId="02C54B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shd w:val="clear" w:color="auto" w:fill="F2F2F2" w:themeFill="background1" w:themeFillShade="F2"/>
          </w:tcPr>
          <w:p w14:paraId="65F42905" w14:textId="62E0212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2411F">
              <w:rPr>
                <w:rFonts w:ascii="Times New Roman" w:hAnsi="Times New Roman" w:cs="Times New Roman"/>
                <w:sz w:val="18"/>
                <w:szCs w:val="18"/>
              </w:rPr>
              <w:instrText>ADDIN CSL_CITATION {"citationItems":[{"id":"ITEM-1","itemData":{"DOI":"10.1016/j.biortech.2018.11.088","ISSN":"18732976","PMID":"30529330","abstract":"Altering recalcitrant structures of bamboo is essential to obtain high yield of bioethanol via bioconversion process. With the goal of improving cell wall digestibility, alkaline liquid hot water was used to pretreat N. affinis. The effects of temperature and alkali dosage on structural alterations were determined by chemical composition, Brunauer Emmett Teller (BET) and gel permeation chromatography (GPC). The relationship between these changes and substrate digestibility was addressed by separate enzymatic hydrolysis and fermentation (SHF). The results indicated that pretreatments partly removed and degraded hemicelluloses and lignin, reducing yields of substrates and molecular weights of carbohydrates. With the change of cell wall structure, specific surface area of materials increased after LHW pretreatment but decreased with further removal of lignin and hemicellulosic fractions. Maximum bioconversion was obtained by pretreatment with 0.5% NaOH aqueous at 170 °C and SHF, yielding 4.8 g/L ethanol.","author":[{"dropping-particle":"","family":"Yang","given":"Haiyan","non-dropping-particle":"","parse-names":false,"suffix":""},{"dropping-particle":"","family":"Shi","given":"Zhengjun","non-dropping-particle":"","parse-names":false,"suffix":""},{"dropping-particle":"","family":"Xu","given":"Gaofeng","non-dropping-particle":"","parse-names":false,"suffix":""},{"dropping-particle":"","family":"Qin","given":"Yongjian","non-dropping-particle":"","parse-names":false,"suffix":""},{"dropping-particle":"","family":"Deng","given":"Jia","non-dropping-particle":"","parse-names":false,"suffix":""},{"dropping-particle":"","family":"Yang","given":"Jing","non-dropping-particle":"","parse-names":false,"suffix":""}],"container-title":"Bioresource Technology","id":"ITEM-1","issued":{"date-parts":[["2019"]]},"page":"261-266","publisher":"Elsevier Ltd","title":"Bioethanol production from bamboo with alkali-catalyzed liquid hot water pretreatment","type":"article-journal","volume":"274"},"uris":["http://www.mendeley.com/documents/?uuid=22cff5b0-0528-4789-82fd-09d092a01702"]}],"mendeley":{"formattedCitation":"(H. Yang et al., 2019)","manualFormatting":"(Yang et al., 2019)","plainTextFormattedCitation":"(H. Yang et al., 2019)","previouslyFormattedCitation":"[62]"},"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g et al., 2019)</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56CE0E34"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5EB0E30F"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1.Cassava stem</w:t>
            </w:r>
          </w:p>
          <w:p w14:paraId="4303AB3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2.Cassava leaves</w:t>
            </w:r>
          </w:p>
          <w:p w14:paraId="7ECB2A2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3.Cassava peels</w:t>
            </w:r>
          </w:p>
        </w:tc>
        <w:tc>
          <w:tcPr>
            <w:tcW w:w="1440" w:type="dxa"/>
          </w:tcPr>
          <w:p w14:paraId="531BF7B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tcPr>
          <w:p w14:paraId="72FB55D6" w14:textId="1504EC6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rradiation power of 300 W and 200 ml of 3% NaOH for over 7 min. With and without detoxification chemical</w:t>
            </w:r>
            <w:r w:rsidR="00CC5139">
              <w:rPr>
                <w:rFonts w:ascii="Times New Roman" w:hAnsi="Times New Roman" w:cs="Times New Roman"/>
                <w:sz w:val="18"/>
                <w:szCs w:val="18"/>
              </w:rPr>
              <w:t>.</w:t>
            </w:r>
          </w:p>
        </w:tc>
        <w:tc>
          <w:tcPr>
            <w:tcW w:w="2047" w:type="dxa"/>
          </w:tcPr>
          <w:p w14:paraId="2F18E695"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59.05 g/L and 55.13 g/L sugar</w:t>
            </w:r>
          </w:p>
          <w:p w14:paraId="6952B513"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2.*47.37g/L and 41.77 g/L sugar</w:t>
            </w:r>
          </w:p>
          <w:p w14:paraId="24F976A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58.75 g/L and 64.06 g/L sugar</w:t>
            </w:r>
          </w:p>
        </w:tc>
        <w:tc>
          <w:tcPr>
            <w:tcW w:w="1440" w:type="dxa"/>
          </w:tcPr>
          <w:p w14:paraId="114A2C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659FD4CA" w14:textId="7FCBAF2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dfdff539-17c8-4cff-a40d-86a7ffafd715","http://www.mendeley.com/documents/?uuid=cec2d964-2849-48da-9697-972e81ae6afe"]}],"mendeley":{"formattedCitation":"(Pooja et al., 2018)","plainTextFormattedCitation":"(Pooja et al., 2018)","previouslyFormattedCitation":"[3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Pooja et al., 2018)</w:t>
            </w:r>
            <w:r w:rsidRPr="001636E6">
              <w:rPr>
                <w:rFonts w:ascii="Times New Roman" w:hAnsi="Times New Roman" w:cs="Times New Roman"/>
                <w:sz w:val="18"/>
                <w:szCs w:val="18"/>
              </w:rPr>
              <w:fldChar w:fldCharType="end"/>
            </w:r>
          </w:p>
          <w:p w14:paraId="3FB3263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3D239592"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3A03D541" w14:textId="77777777" w:rsidR="00454084" w:rsidRPr="001636E6" w:rsidRDefault="00454084" w:rsidP="00B51552">
            <w:pPr>
              <w:spacing w:line="240" w:lineRule="auto"/>
              <w:rPr>
                <w:rFonts w:ascii="Times New Roman" w:hAnsi="Times New Roman" w:cs="Times New Roman"/>
                <w:sz w:val="18"/>
                <w:szCs w:val="18"/>
              </w:rPr>
            </w:pPr>
            <w:r w:rsidRPr="001636E6">
              <w:rPr>
                <w:rFonts w:ascii="Times New Roman" w:hAnsi="Times New Roman" w:cs="Times New Roman"/>
                <w:sz w:val="18"/>
                <w:szCs w:val="18"/>
              </w:rPr>
              <w:t>1.Cassava stem</w:t>
            </w:r>
          </w:p>
          <w:p w14:paraId="4018FBD3" w14:textId="77777777" w:rsidR="00454084" w:rsidRPr="001636E6" w:rsidRDefault="00454084" w:rsidP="00B51552">
            <w:pPr>
              <w:spacing w:line="240" w:lineRule="auto"/>
              <w:rPr>
                <w:rFonts w:ascii="Times New Roman" w:hAnsi="Times New Roman" w:cs="Times New Roman"/>
                <w:sz w:val="18"/>
                <w:szCs w:val="18"/>
              </w:rPr>
            </w:pPr>
          </w:p>
          <w:p w14:paraId="1981A5FF" w14:textId="77777777" w:rsidR="00454084" w:rsidRPr="001636E6" w:rsidRDefault="00454084" w:rsidP="00B51552">
            <w:pPr>
              <w:spacing w:line="240" w:lineRule="auto"/>
              <w:rPr>
                <w:rFonts w:ascii="Times New Roman" w:hAnsi="Times New Roman" w:cs="Times New Roman"/>
                <w:sz w:val="18"/>
                <w:szCs w:val="18"/>
              </w:rPr>
            </w:pPr>
            <w:r w:rsidRPr="001636E6">
              <w:rPr>
                <w:rFonts w:ascii="Times New Roman" w:hAnsi="Times New Roman" w:cs="Times New Roman"/>
                <w:sz w:val="18"/>
                <w:szCs w:val="18"/>
              </w:rPr>
              <w:t>2.Cassava leaves</w:t>
            </w:r>
          </w:p>
          <w:p w14:paraId="1DC9E109" w14:textId="77777777" w:rsidR="00454084" w:rsidRPr="001636E6" w:rsidRDefault="00454084" w:rsidP="00B51552">
            <w:pPr>
              <w:spacing w:line="240" w:lineRule="auto"/>
              <w:rPr>
                <w:rFonts w:ascii="Times New Roman" w:hAnsi="Times New Roman" w:cs="Times New Roman"/>
                <w:sz w:val="18"/>
                <w:szCs w:val="18"/>
              </w:rPr>
            </w:pPr>
          </w:p>
          <w:p w14:paraId="64CACEFD" w14:textId="77777777" w:rsidR="00454084" w:rsidRPr="001636E6" w:rsidRDefault="00454084" w:rsidP="00B51552">
            <w:pPr>
              <w:spacing w:line="240" w:lineRule="auto"/>
              <w:rPr>
                <w:rFonts w:ascii="Times New Roman" w:hAnsi="Times New Roman" w:cs="Times New Roman"/>
                <w:sz w:val="18"/>
                <w:szCs w:val="18"/>
              </w:rPr>
            </w:pPr>
            <w:r w:rsidRPr="001636E6">
              <w:rPr>
                <w:rFonts w:ascii="Times New Roman" w:hAnsi="Times New Roman" w:cs="Times New Roman"/>
                <w:sz w:val="18"/>
                <w:szCs w:val="18"/>
              </w:rPr>
              <w:lastRenderedPageBreak/>
              <w:t>3.Cassava peels</w:t>
            </w:r>
          </w:p>
          <w:p w14:paraId="5373AD01"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p>
        </w:tc>
        <w:tc>
          <w:tcPr>
            <w:tcW w:w="1440" w:type="dxa"/>
          </w:tcPr>
          <w:p w14:paraId="17C0EB30" w14:textId="5030C32F"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MWA</w:t>
            </w:r>
            <w:r w:rsidR="00FF729D">
              <w:rPr>
                <w:rFonts w:ascii="Times New Roman" w:hAnsi="Times New Roman" w:cs="Times New Roman"/>
                <w:sz w:val="18"/>
                <w:szCs w:val="18"/>
              </w:rPr>
              <w:t>C</w:t>
            </w:r>
          </w:p>
        </w:tc>
        <w:tc>
          <w:tcPr>
            <w:tcW w:w="2813" w:type="dxa"/>
          </w:tcPr>
          <w:p w14:paraId="5F0B5286" w14:textId="78ECCE2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0.1 M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 xml:space="preserve"> at 30 ± 1 °C for 10 min with the irradiation power of 300 W, with and without detoxification chemical</w:t>
            </w:r>
          </w:p>
        </w:tc>
        <w:tc>
          <w:tcPr>
            <w:tcW w:w="2047" w:type="dxa"/>
          </w:tcPr>
          <w:p w14:paraId="5069C07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1. *54.58 g/L and 50.03 g/L sugar </w:t>
            </w:r>
          </w:p>
          <w:p w14:paraId="04094A49"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2. *33.95g/L and 30.28 g/L sugar</w:t>
            </w:r>
          </w:p>
          <w:p w14:paraId="737376B5"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3. *45.96 g/L and 51.04 g/L sugar</w:t>
            </w:r>
          </w:p>
          <w:p w14:paraId="2F9DF3B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0504D" w:themeColor="accent2"/>
                <w:sz w:val="18"/>
                <w:szCs w:val="18"/>
              </w:rPr>
            </w:pPr>
          </w:p>
        </w:tc>
        <w:tc>
          <w:tcPr>
            <w:tcW w:w="1440" w:type="dxa"/>
          </w:tcPr>
          <w:p w14:paraId="599AA38B"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N/R</w:t>
            </w:r>
          </w:p>
        </w:tc>
        <w:tc>
          <w:tcPr>
            <w:tcW w:w="1170" w:type="dxa"/>
          </w:tcPr>
          <w:p w14:paraId="1C80E7F6" w14:textId="301FBF4B"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cec2d964-2849-48da-9697-972e81ae6afe","http://www.mendeley.com/documents/?uuid=dfdff539-17c8-4cff-a40d-86a7ffafd715"]}],"mendeley":{"formattedCitation":"(Pooja et al., 2018)","plainTextFormattedCitation":"(Pooja et al., 2018)","previouslyFormattedCitation":"[3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Pooja et al., 2018)</w:t>
            </w:r>
            <w:r w:rsidRPr="001636E6">
              <w:rPr>
                <w:rFonts w:ascii="Times New Roman" w:hAnsi="Times New Roman" w:cs="Times New Roman"/>
                <w:sz w:val="18"/>
                <w:szCs w:val="18"/>
              </w:rPr>
              <w:fldChar w:fldCharType="end"/>
            </w:r>
          </w:p>
          <w:p w14:paraId="184F816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68472853"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192DDD61"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hinese fir</w:t>
            </w:r>
          </w:p>
        </w:tc>
        <w:tc>
          <w:tcPr>
            <w:tcW w:w="1440" w:type="dxa"/>
            <w:shd w:val="clear" w:color="auto" w:fill="F2F2F2" w:themeFill="background1" w:themeFillShade="F2"/>
          </w:tcPr>
          <w:p w14:paraId="0F9295D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K</w:t>
            </w:r>
          </w:p>
        </w:tc>
        <w:tc>
          <w:tcPr>
            <w:tcW w:w="2813" w:type="dxa"/>
            <w:shd w:val="clear" w:color="auto" w:fill="F2F2F2" w:themeFill="background1" w:themeFillShade="F2"/>
          </w:tcPr>
          <w:p w14:paraId="058A935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Borax (Na</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B</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O</w:t>
            </w:r>
            <w:r w:rsidRPr="001636E6">
              <w:rPr>
                <w:rFonts w:ascii="Times New Roman" w:hAnsi="Times New Roman" w:cs="Times New Roman"/>
                <w:sz w:val="18"/>
                <w:szCs w:val="18"/>
                <w:vertAlign w:val="subscript"/>
              </w:rPr>
              <w:t>5</w:t>
            </w:r>
            <w:r w:rsidRPr="001636E6">
              <w:rPr>
                <w:rFonts w:ascii="Times New Roman" w:hAnsi="Times New Roman" w:cs="Times New Roman"/>
                <w:sz w:val="18"/>
                <w:szCs w:val="18"/>
              </w:rPr>
              <w:t>(OH)</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8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O) and sodium hydroxide (NaOH)</w:t>
            </w:r>
          </w:p>
        </w:tc>
        <w:tc>
          <w:tcPr>
            <w:tcW w:w="2047" w:type="dxa"/>
            <w:shd w:val="clear" w:color="auto" w:fill="F2F2F2" w:themeFill="background1" w:themeFillShade="F2"/>
          </w:tcPr>
          <w:p w14:paraId="3043930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Deconstruction and removal of hemicellulose and lignin. Increase in crystallinity from 6.34% to 11.29%.</w:t>
            </w:r>
          </w:p>
        </w:tc>
        <w:tc>
          <w:tcPr>
            <w:tcW w:w="1440" w:type="dxa"/>
            <w:shd w:val="clear" w:color="auto" w:fill="F2F2F2" w:themeFill="background1" w:themeFillShade="F2"/>
          </w:tcPr>
          <w:p w14:paraId="2B6D2BC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ay require high operational cost</w:t>
            </w:r>
          </w:p>
          <w:p w14:paraId="1634FA7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shd w:val="clear" w:color="auto" w:fill="F2F2F2" w:themeFill="background1" w:themeFillShade="F2"/>
          </w:tcPr>
          <w:p w14:paraId="09785450" w14:textId="38E91E6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ultsonch.2018.09.017","ISSN":"18732828","PMID":"30245204","abstract":"This work investigated the physicochemical properties of Chinese fir after ultrasound-assisted pretreatments with borax and sodium hydroxide additives in an aqueous solution. TGA, FTIR, and XRD were used to analyze the thermal degradation processes, changes in chemical structures, and crystallinity of the treated samples, respectively. Additionally, the release of volatiles from wood pyrolysis was measured on-line by the TG-FTIR apparatus. In thermal analysis, all samples showed main degradation stages at 220–500 °C, and alkaline compounds could efficiently shift the process to lower temperatures with lower maximum weight loss rate (MWLR) and more residues. From TG-FTIR, it was observed that CO2 was the primary gas product from pyrolysis in the alkaline-treated samples, while there were more carbonyl compounds released in the control and deionized water groups. Due to the destruction and removal of hemicellulose and lignin after alkaline treatments, the related peaks changed greatly. Changes in the ester groups caused by saponification also accounted for one of the most significant differences between samples. Moreover, except for the deionized water group without sonication, the crystallinity of the samples increased from 6.34% to 11.29%. Overall, comparing the samples treated with or without ultrasound, the results showed that the ultrasound treatment did influence the samples’ physicochemical properties, and its’ effects varied by the basicity of the solution. This in-depth investigation offers a better understanding of ultrasound-assisted and alkaline pretreatments of wood materials.","author":[{"dropping-particle":"","family":"Wang","given":"Zhenyu","non-dropping-particle":"","parse-names":false,"suffix":""},{"dropping-particle":"","family":"Qu","given":"Lijie","non-dropping-particle":"","parse-names":false,"suffix":""},{"dropping-particle":"","family":"Qian","given":"Jing","non-dropping-particle":"","parse-names":false,"suffix":""},{"dropping-particle":"","family":"He","given":"Zhengbin","non-dropping-particle":"","parse-names":false,"suffix":""},{"dropping-particle":"","family":"Yi","given":"Songlin","non-dropping-particle":"","parse-names":false,"suffix":""}],"container-title":"Ultrasonics Sonochemistry","id":"ITEM-1","issue":"June","issued":{"date-parts":[["2019"]]},"page":"200-207","publisher":"Elsevier","title":"Effects of the ultrasound-assisted pretreatments using borax and sodium hydroxide on the physicochemical properties of Chinese fir","type":"article-journal","volume":"50"},"uris":["http://www.mendeley.com/documents/?uuid=63c05958-36dc-4c65-ae64-ca9b69c090f8","http://www.mendeley.com/documents/?uuid=94b422af-0b40-41bc-9a43-5e3cfc0f43db"]}],"mendeley":{"formattedCitation":"(Wang et al., 2019)","plainTextFormattedCitation":"(Wang et al., 2019)","previouslyFormattedCitation":"[46]"},"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Wang et al., 2019)</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149BC58A"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0CE2D8E3"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orn stalk</w:t>
            </w:r>
          </w:p>
        </w:tc>
        <w:tc>
          <w:tcPr>
            <w:tcW w:w="1440" w:type="dxa"/>
          </w:tcPr>
          <w:p w14:paraId="75A7430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tcPr>
          <w:p w14:paraId="2CC4013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aOH solution with alkali deacetylation strength at 84.96% with 21 PS at 3.97</w:t>
            </w:r>
          </w:p>
        </w:tc>
        <w:tc>
          <w:tcPr>
            <w:tcW w:w="2047" w:type="dxa"/>
          </w:tcPr>
          <w:p w14:paraId="7670984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moval of the acetyl group bound to the backbone of hemicellulose.</w:t>
            </w:r>
          </w:p>
        </w:tc>
        <w:tc>
          <w:tcPr>
            <w:tcW w:w="1440" w:type="dxa"/>
          </w:tcPr>
          <w:p w14:paraId="588F36E2" w14:textId="77777777" w:rsidR="00454084" w:rsidRPr="001636E6" w:rsidRDefault="00454084" w:rsidP="00B51552">
            <w:pPr>
              <w:pStyle w:val="NormalWeb"/>
              <w:jc w:val="both"/>
              <w:cnfStyle w:val="000000000000" w:firstRow="0" w:lastRow="0" w:firstColumn="0" w:lastColumn="0" w:oddVBand="0" w:evenVBand="0" w:oddHBand="0" w:evenHBand="0" w:firstRowFirstColumn="0" w:firstRowLastColumn="0" w:lastRowFirstColumn="0" w:lastRowLastColumn="0"/>
              <w:rPr>
                <w:sz w:val="18"/>
                <w:szCs w:val="18"/>
              </w:rPr>
            </w:pPr>
            <w:r w:rsidRPr="001636E6">
              <w:rPr>
                <w:sz w:val="18"/>
                <w:szCs w:val="18"/>
              </w:rPr>
              <w:t>Alkali deacetylation involves the use of chemicals, which can pose environmental concerns if not properly handled and disposed. Produced 87.55% ± 3.64 sugar yield</w:t>
            </w:r>
          </w:p>
          <w:p w14:paraId="09395A7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tcPr>
          <w:p w14:paraId="784F4876" w14:textId="4533569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6.02.111","ISSN":"18732976","PMID":"26967334","abstract":"A novel stepwise pretreatment on corn stalk (CS) by alkali deacetylation combined with liquid hot water (LHW) was investigated to enhance enzymatic hydrolysis. After deacetylated treatment, strength of alkali deacetylation of CS was from 1.79% to 91.34% which was subsequently pretreated by LHW with severity from 3.27 to 4.27. It was found that higher strength of alkali deacetylation could reduce both the degradation of hemicellulose and inhibitors formation in liquid hot water pretreatment (LHWP). Enzymatic hydrolysis efficiency was confirmed to be affected by LHW pretreatment severity (PS) and strength of alkali treatment. This combined pretreatment of alkali deacetylation and LHW could not only increase glucose yield, but also enhance energy utilization efficiency. The maximum enzymatic hydrolysis of 87.55% ± 3.64 with the ratio of glucose yield to energy input at 50.39 g glucose kJ-1 was obtained when strength of alkali deacetylation at 84.96% with PS at 3.97 were used.","author":[{"dropping-particle":"","family":"Jiang","given":"Wei","non-dropping-particle":"","parse-names":false,"suffix":""},{"dropping-particle":"","family":"Xu","given":"Jian","non-dropping-particle":"","parse-names":false,"suffix":""}],"container-title":"Bioresource Technology","id":"ITEM-1","issued":{"date-parts":[["2016"]]},"page":"115-124","publisher":"Elsevier Ltd","title":"A novel stepwise pretreatment on corn stalk by alkali deacetylation and liquid hot water for enhancing enzymatic hydrolysis and energy utilization efficiency","type":"article-journal","volume":"209"},"uris":["http://www.mendeley.com/documents/?uuid=61ad3d9e-6878-4fb9-85c1-916db1c45097"]}],"mendeley":{"formattedCitation":"(Jiang &amp; Xu, 2016)","plainTextFormattedCitation":"(Jiang &amp; Xu, 2016)","previouslyFormattedCitation":"[6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Jiang &amp; Xu, 2016)</w:t>
            </w:r>
            <w:r w:rsidRPr="001636E6">
              <w:rPr>
                <w:rFonts w:ascii="Times New Roman" w:hAnsi="Times New Roman" w:cs="Times New Roman"/>
                <w:sz w:val="18"/>
                <w:szCs w:val="18"/>
              </w:rPr>
              <w:fldChar w:fldCharType="end"/>
            </w:r>
          </w:p>
        </w:tc>
      </w:tr>
      <w:tr w:rsidR="00454084" w:rsidRPr="001636E6" w14:paraId="25437780"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6F5FD8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orn stover</w:t>
            </w:r>
          </w:p>
        </w:tc>
        <w:tc>
          <w:tcPr>
            <w:tcW w:w="1440" w:type="dxa"/>
            <w:shd w:val="clear" w:color="auto" w:fill="F2F2F2" w:themeFill="background1" w:themeFillShade="F2"/>
          </w:tcPr>
          <w:p w14:paraId="160CC97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p w14:paraId="0399996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69E964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813" w:type="dxa"/>
            <w:shd w:val="clear" w:color="auto" w:fill="F2F2F2" w:themeFill="background1" w:themeFillShade="F2"/>
          </w:tcPr>
          <w:p w14:paraId="7CF6F7ED"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aCl</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 xml:space="preserve"> solution of 62.5% (w/w), 162.1</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solid-to-liquid ratio of 10% (w/v) and 12 min</w:t>
            </w:r>
          </w:p>
          <w:p w14:paraId="299247C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047" w:type="dxa"/>
            <w:shd w:val="clear" w:color="auto" w:fill="F2F2F2" w:themeFill="background1" w:themeFillShade="F2"/>
          </w:tcPr>
          <w:p w14:paraId="6BD8100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ncrease in surface area, and hemicellulose degradation, with 65.47% fermentable sugar obtained.</w:t>
            </w:r>
          </w:p>
        </w:tc>
        <w:tc>
          <w:tcPr>
            <w:tcW w:w="1440" w:type="dxa"/>
            <w:shd w:val="clear" w:color="auto" w:fill="F2F2F2" w:themeFill="background1" w:themeFillShade="F2"/>
          </w:tcPr>
          <w:p w14:paraId="5AEBD6F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ossibility of lignin re-localization</w:t>
            </w:r>
          </w:p>
        </w:tc>
        <w:tc>
          <w:tcPr>
            <w:tcW w:w="1170" w:type="dxa"/>
            <w:shd w:val="clear" w:color="auto" w:fill="F2F2F2" w:themeFill="background1" w:themeFillShade="F2"/>
          </w:tcPr>
          <w:p w14:paraId="24A3072B" w14:textId="330EA4AC"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2.09.114","ISSN":"18732976","PMID":"23131630","abstract":"A 62.5% (w/w) CaCl2 solution was used in the microwave pretreatment of corn stover. The central composite design (CCD) of response surface methodology (RSM) was employed to design and optimize the CaCl2-assisted microwave pretreatment (CaCl2-pretreatment). Temperature and time were the main factors affecting the enzymatic digestibility of corn stover. After CaCl2-pretreatment, hemicellulose degradation reached 85.90%, the specific surface area (SSA) increased by 168.93%, cellulose crystallinity index (CrI) decreased by 13.91% compared to untreated corn stover. The optimal conditions for glucose production with the CaCl2-pretreatment obtained by CCD were, 162.1°C, 12min and solid-to-liquid ratio 10% (w/v). Under these conditions, the enzymatic hydrolysis ratio of cellulose was 90.66% and glucose recovery was 65.47%. This novel process achieved the temperature of about 160°C necessary for lignocellulose pretreatment under atmospheric pressure using the cheap calcium chloride as the heating medium. © 2012 Elsevier Ltd.","author":[{"dropping-particle":"","family":"Li","given":"Hongqiang","non-dropping-particle":"","parse-names":false,"suffix":""},{"dropping-particle":"","family":"Xu","given":"Jian","non-dropping-particle":"","parse-names":false,"suffix":""}],"container-title":"Bioresource Technology","id":"ITEM-1","issued":{"date-parts":[["2013"]]},"page":"112-118","publisher":"Elsevier Ltd","title":"Optimization of microwave-assisted calcium chloride pretreatment of corn stover","type":"article-journal","volume":"127"},"uris":["http://www.mendeley.com/documents/?uuid=32ba9273-bde3-480d-84ef-f9705c68c4c2","http://www.mendeley.com/documents/?uuid=ff459065-a502-4b6e-9c9d-f7517d6d9f50"]}],"mendeley":{"formattedCitation":"(Li &amp; Xu, 2013)","plainTextFormattedCitation":"(Li &amp; Xu, 2013)","previouslyFormattedCitation":"[36]"},"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Li &amp; Xu, 2013)</w:t>
            </w:r>
            <w:r w:rsidRPr="001636E6">
              <w:rPr>
                <w:rFonts w:ascii="Times New Roman" w:hAnsi="Times New Roman" w:cs="Times New Roman"/>
                <w:sz w:val="18"/>
                <w:szCs w:val="18"/>
              </w:rPr>
              <w:fldChar w:fldCharType="end"/>
            </w:r>
          </w:p>
          <w:p w14:paraId="1D56C80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074A0587"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284C38A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orn stover</w:t>
            </w:r>
          </w:p>
        </w:tc>
        <w:tc>
          <w:tcPr>
            <w:tcW w:w="1440" w:type="dxa"/>
          </w:tcPr>
          <w:p w14:paraId="0F2524C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w:t>
            </w:r>
          </w:p>
        </w:tc>
        <w:tc>
          <w:tcPr>
            <w:tcW w:w="2813" w:type="dxa"/>
          </w:tcPr>
          <w:p w14:paraId="1F0080D2" w14:textId="77777777" w:rsidR="00454084" w:rsidRPr="001636E6" w:rsidRDefault="00454084" w:rsidP="00B51552">
            <w:pPr>
              <w:pStyle w:val="ListParagraph"/>
              <w:numPr>
                <w:ilvl w:val="0"/>
                <w:numId w:val="12"/>
              </w:num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Sulfuric acid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 formic acid (C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O</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 phosphoric acid (H</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PO</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 29.5 min treatment period, 162.4 °C, and 0.45% v/v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4</w:t>
            </w:r>
          </w:p>
          <w:p w14:paraId="715AB74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036FBF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86CD0E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197F5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5DB7F48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52D290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08CA62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ECFC6B8" w14:textId="77777777" w:rsidR="00454084" w:rsidRPr="001636E6" w:rsidRDefault="00454084" w:rsidP="00B51552">
            <w:pPr>
              <w:pStyle w:val="ListParagraph"/>
              <w:numPr>
                <w:ilvl w:val="0"/>
                <w:numId w:val="12"/>
              </w:num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arbonic acid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CO</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 xml:space="preserve">) at a temperatures range of 180 to 220 </w:t>
            </w:r>
            <w:proofErr w:type="spellStart"/>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w:t>
            </w:r>
            <w:proofErr w:type="spellEnd"/>
            <w:r w:rsidRPr="001636E6">
              <w:rPr>
                <w:rFonts w:ascii="Times New Roman" w:hAnsi="Times New Roman" w:cs="Times New Roman"/>
                <w:sz w:val="18"/>
                <w:szCs w:val="18"/>
              </w:rPr>
              <w:t xml:space="preserve">, a reaction time between 2 and 32 minutes, and a carbon dioxide pressure of 0 or 800 </w:t>
            </w:r>
            <w:proofErr w:type="spellStart"/>
            <w:r w:rsidRPr="001636E6">
              <w:rPr>
                <w:rFonts w:ascii="Times New Roman" w:hAnsi="Times New Roman" w:cs="Times New Roman"/>
                <w:sz w:val="18"/>
                <w:szCs w:val="18"/>
              </w:rPr>
              <w:t>psig</w:t>
            </w:r>
            <w:proofErr w:type="spellEnd"/>
            <w:r w:rsidRPr="001636E6">
              <w:rPr>
                <w:rFonts w:ascii="Times New Roman" w:hAnsi="Times New Roman" w:cs="Times New Roman"/>
                <w:sz w:val="18"/>
                <w:szCs w:val="18"/>
              </w:rPr>
              <w:t>.</w:t>
            </w:r>
          </w:p>
        </w:tc>
        <w:tc>
          <w:tcPr>
            <w:tcW w:w="2047" w:type="dxa"/>
          </w:tcPr>
          <w:p w14:paraId="5407476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Decrease in the crystallinity, and disruption of the microstructure. 91.05% glucose, 0.47g/g ethanol (93.91%) theoretical ethanol yield</w:t>
            </w:r>
          </w:p>
          <w:p w14:paraId="364BFE7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C6EA56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severity reduced the formation of organic compounds. 91.05% fermentable sugar was obtained.</w:t>
            </w:r>
          </w:p>
        </w:tc>
        <w:tc>
          <w:tcPr>
            <w:tcW w:w="1440" w:type="dxa"/>
          </w:tcPr>
          <w:p w14:paraId="5BCB34E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ossibility of inhibition effect</w:t>
            </w:r>
          </w:p>
          <w:p w14:paraId="1DB98AB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20C420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roduced hydrolysate with high pH</w:t>
            </w:r>
          </w:p>
        </w:tc>
        <w:tc>
          <w:tcPr>
            <w:tcW w:w="1170" w:type="dxa"/>
          </w:tcPr>
          <w:p w14:paraId="5B4F2BA3" w14:textId="146447F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db6b0c-e5cb-4a6a-84e3-42f181f3c5e4","http://www.mendeley.com/documents/?uuid=32900322-d9a0-49b9-b80b-d41a6d90d3f0"]},{"id":"ITEM-2","itemData":{"DOI":"10.1016/j.biortech.2003.11.009","ISSN":"09608524","PMID":"15062815","abstract":"Carbonic acid and liquid hot water pretreatments were applied to corn stover. Temperatures ranged from 180 to 220°C; reaction times varied between 2 and 32 min and prereaction carbon dioxide pressure was either 0 or 800 psig. Over the range of reaction conditions tested, it was found that the presence of carbonic acid had an effect of increasing the concentrations of xylose and furan compounds in the hydrolysate that was significant at above the 99% confidence level. Thus there appears to be an increase in the severity of the pretreatment conditions with the presence of carbonic acid. These results are contrary to previously reported results on aspen wood, where the presence of carbonic acid was not found to have an effect on either the xylose or furan concentrations. Although pretreatment conditions were more severe with the addition of carbonic acid, the presence of carbonic acid resulted in a hydrolysate with a higher final pH. Thus it appears that the higher severity conditions reduce the accumulation of organic acids in the hydrolysate. This result was consistent with previously reported work on carbonic acid pretreatment of aspen wood. © 2003 Elsevier Ltd. All rights reserved.","author":[{"dropping-particle":"","family":"Walsum","given":"G. Peter","non-dropping-particle":"Van","parse-names":false,"suffix":""},{"dropping-particle":"","family":"Shi","given":"Helen","non-dropping-particle":"","parse-names":false,"suffix":""}],"container-title":"Bioresource Technology","id":"ITEM-2","issue":"3","issued":{"date-parts":[["2004"]]},"page":"217-226","title":"Carbonic acid enhancement of hydrolysis in aqueous pretreatment of corn stover","type":"article-journal","volume":"93"},"uris":["http://www.mendeley.com/documents/?uuid=f5b2a05f-940e-4006-ae38-78d8cd010eac","http://www.mendeley.com/documents/?uuid=7bdec735-01ac-4e59-b728-0470e2afdb95","http://www.mendeley.com/documents/?uuid=56a67902-9108-45f5-84c2-5ec874f0f8d7"]}],"mendeley":{"formattedCitation":"(Suriyachai et al., 2020; Van Walsum &amp; Shi, 2004)","plainTextFormattedCitation":"(Suriyachai et al., 2020; Van Walsum &amp; Shi, 2004)","previouslyFormattedCitation":"[58], [5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Suriyachai et al., 2020; Van Walsum &amp; Shi, 2004)</w:t>
            </w:r>
            <w:r w:rsidRPr="001636E6">
              <w:rPr>
                <w:rFonts w:ascii="Times New Roman" w:hAnsi="Times New Roman" w:cs="Times New Roman"/>
                <w:sz w:val="18"/>
                <w:szCs w:val="18"/>
              </w:rPr>
              <w:fldChar w:fldCharType="end"/>
            </w:r>
          </w:p>
        </w:tc>
      </w:tr>
      <w:tr w:rsidR="00454084" w:rsidRPr="001636E6" w14:paraId="2BB6124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DC2C271"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proofErr w:type="spellStart"/>
            <w:r w:rsidRPr="001636E6">
              <w:rPr>
                <w:rFonts w:ascii="Times New Roman" w:hAnsi="Times New Roman" w:cs="Times New Roman"/>
                <w:iCs/>
                <w:sz w:val="18"/>
                <w:szCs w:val="18"/>
              </w:rPr>
              <w:t>Dendrocalamus</w:t>
            </w:r>
            <w:proofErr w:type="spellEnd"/>
            <w:r w:rsidRPr="001636E6">
              <w:rPr>
                <w:rFonts w:ascii="Times New Roman" w:hAnsi="Times New Roman" w:cs="Times New Roman"/>
                <w:iCs/>
                <w:sz w:val="18"/>
                <w:szCs w:val="18"/>
              </w:rPr>
              <w:t xml:space="preserve"> giganteus</w:t>
            </w:r>
          </w:p>
        </w:tc>
        <w:tc>
          <w:tcPr>
            <w:tcW w:w="1440" w:type="dxa"/>
            <w:shd w:val="clear" w:color="auto" w:fill="F2F2F2" w:themeFill="background1" w:themeFillShade="F2"/>
          </w:tcPr>
          <w:p w14:paraId="73AA3DF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DES</w:t>
            </w:r>
          </w:p>
        </w:tc>
        <w:tc>
          <w:tcPr>
            <w:tcW w:w="2813" w:type="dxa"/>
            <w:shd w:val="clear" w:color="auto" w:fill="F2F2F2" w:themeFill="background1" w:themeFillShade="F2"/>
          </w:tcPr>
          <w:p w14:paraId="65173F0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Formic acid (FA) with choline chloride (</w:t>
            </w:r>
            <w:proofErr w:type="spellStart"/>
            <w:r w:rsidRPr="001636E6">
              <w:rPr>
                <w:rFonts w:ascii="Times New Roman" w:hAnsi="Times New Roman" w:cs="Times New Roman"/>
                <w:sz w:val="18"/>
                <w:szCs w:val="18"/>
              </w:rPr>
              <w:t>ChCl</w:t>
            </w:r>
            <w:proofErr w:type="spellEnd"/>
            <w:r w:rsidRPr="001636E6">
              <w:rPr>
                <w:rFonts w:ascii="Times New Roman" w:hAnsi="Times New Roman" w:cs="Times New Roman"/>
                <w:sz w:val="18"/>
                <w:szCs w:val="18"/>
              </w:rPr>
              <w:t xml:space="preserve">) at a molar ratio of 2:1. </w:t>
            </w:r>
            <w:proofErr w:type="gramStart"/>
            <w:r w:rsidRPr="001636E6">
              <w:rPr>
                <w:rFonts w:ascii="Times New Roman" w:hAnsi="Times New Roman" w:cs="Times New Roman"/>
                <w:sz w:val="18"/>
                <w:szCs w:val="18"/>
              </w:rPr>
              <w:t>Initial  hydrothermal</w:t>
            </w:r>
            <w:proofErr w:type="gramEnd"/>
            <w:r w:rsidRPr="001636E6">
              <w:rPr>
                <w:rFonts w:ascii="Times New Roman" w:hAnsi="Times New Roman" w:cs="Times New Roman"/>
                <w:sz w:val="18"/>
                <w:szCs w:val="18"/>
              </w:rPr>
              <w:t xml:space="preserve"> pretreatment at 160℃ for 1 h, then </w:t>
            </w:r>
            <w:proofErr w:type="spellStart"/>
            <w:proofErr w:type="gramStart"/>
            <w:r w:rsidRPr="001636E6">
              <w:rPr>
                <w:rFonts w:ascii="Times New Roman" w:hAnsi="Times New Roman" w:cs="Times New Roman"/>
                <w:sz w:val="18"/>
                <w:szCs w:val="18"/>
              </w:rPr>
              <w:t>ChCl:FA</w:t>
            </w:r>
            <w:proofErr w:type="spellEnd"/>
            <w:proofErr w:type="gramEnd"/>
            <w:r w:rsidRPr="001636E6">
              <w:rPr>
                <w:rFonts w:ascii="Times New Roman" w:hAnsi="Times New Roman" w:cs="Times New Roman"/>
                <w:sz w:val="18"/>
                <w:szCs w:val="18"/>
              </w:rPr>
              <w:t xml:space="preserve"> pretreatment at 120℃ for 6 h</w:t>
            </w:r>
          </w:p>
        </w:tc>
        <w:tc>
          <w:tcPr>
            <w:tcW w:w="2047" w:type="dxa"/>
            <w:shd w:val="clear" w:color="auto" w:fill="F2F2F2" w:themeFill="background1" w:themeFillShade="F2"/>
          </w:tcPr>
          <w:p w14:paraId="47DA191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ing sugar yield of 56.1%, hemicellulose removal rates of 71.9% and delignification rate of 72.7%</w:t>
            </w:r>
          </w:p>
        </w:tc>
        <w:tc>
          <w:tcPr>
            <w:tcW w:w="1440" w:type="dxa"/>
            <w:shd w:val="clear" w:color="auto" w:fill="F2F2F2" w:themeFill="background1" w:themeFillShade="F2"/>
          </w:tcPr>
          <w:p w14:paraId="1501FCA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Energy consumption is high.</w:t>
            </w:r>
          </w:p>
        </w:tc>
        <w:tc>
          <w:tcPr>
            <w:tcW w:w="1170" w:type="dxa"/>
            <w:shd w:val="clear" w:color="auto" w:fill="F2F2F2" w:themeFill="background1" w:themeFillShade="F2"/>
          </w:tcPr>
          <w:p w14:paraId="0847207D" w14:textId="518A2CD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2411F">
              <w:rPr>
                <w:rFonts w:ascii="Times New Roman" w:hAnsi="Times New Roman" w:cs="Times New Roman"/>
                <w:sz w:val="18"/>
                <w:szCs w:val="18"/>
              </w:rPr>
              <w:instrText>ADDIN CSL_CITATION {"citationItems":[{"id":"ITEM-1","itemData":{"DOI":"doi: 10.3969/j.issn.1673-5854.2025.01.007 shu","author":[{"dropping-particle":"","family":"JIN Sicheng, WANG Dawei, YANG Jing, SHI Zhengjun","given":"YANG Haiyan","non-dropping-particle":"","parse-names":false,"suffix":""}],"container-title":"Biomass Chemical Engineering","id":"ITEM-1","issue":"1","issued":{"date-parts":[["2025"]]},"page":"51-60","title":"Effect of Deep Eutectic Solvent Combined with Liquid Hot Water Pretreatments on Structure and Bioconversion Efficiency of Dendrocalamus giganteus Munro","type":"article-journal","volume":"59"},"uris":["http://www.mendeley.com/documents/?uuid=92750129-c956-4139-8bf5-36dca3105d18"]}],"mendeley":{"formattedCitation":"(JIN Sicheng, WANG Dawei, YANG Jing, SHI Zhengjun, 2025)","manualFormatting":"(Jin et al., 2025)","plainTextFormattedCitation":"(JIN Sicheng, WANG Dawei, YANG Jing, SHI Zhengjun, 2025)","previouslyFormattedCitation":"[6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J</w:t>
            </w:r>
            <w:r w:rsidR="00E2411F" w:rsidRPr="00EC7F7A">
              <w:rPr>
                <w:rFonts w:ascii="Times New Roman" w:hAnsi="Times New Roman" w:cs="Times New Roman"/>
                <w:noProof/>
                <w:sz w:val="18"/>
                <w:szCs w:val="18"/>
              </w:rPr>
              <w:t xml:space="preserve">in </w:t>
            </w:r>
            <w:r w:rsidR="00E2411F">
              <w:rPr>
                <w:rFonts w:ascii="Times New Roman" w:hAnsi="Times New Roman" w:cs="Times New Roman"/>
                <w:noProof/>
                <w:sz w:val="18"/>
                <w:szCs w:val="18"/>
              </w:rPr>
              <w:t>et al.,</w:t>
            </w:r>
            <w:r w:rsidR="00EC7F7A" w:rsidRPr="00EC7F7A">
              <w:rPr>
                <w:rFonts w:ascii="Times New Roman" w:hAnsi="Times New Roman" w:cs="Times New Roman"/>
                <w:noProof/>
                <w:sz w:val="18"/>
                <w:szCs w:val="18"/>
              </w:rPr>
              <w:t xml:space="preserve"> 2025)</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113D06D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02E74652" w14:textId="77777777" w:rsidR="00454084" w:rsidRPr="001636E6" w:rsidRDefault="00454084" w:rsidP="00B51552">
            <w:pPr>
              <w:tabs>
                <w:tab w:val="left" w:pos="7013"/>
              </w:tabs>
              <w:spacing w:after="0" w:line="240" w:lineRule="auto"/>
              <w:jc w:val="both"/>
              <w:rPr>
                <w:rFonts w:ascii="Times New Roman" w:hAnsi="Times New Roman" w:cs="Times New Roman"/>
                <w:iCs/>
                <w:sz w:val="18"/>
                <w:szCs w:val="18"/>
              </w:rPr>
            </w:pPr>
            <w:r w:rsidRPr="001636E6">
              <w:rPr>
                <w:rFonts w:ascii="Times New Roman" w:hAnsi="Times New Roman" w:cs="Times New Roman"/>
                <w:sz w:val="18"/>
                <w:szCs w:val="18"/>
              </w:rPr>
              <w:t>Durian peels</w:t>
            </w:r>
          </w:p>
        </w:tc>
        <w:tc>
          <w:tcPr>
            <w:tcW w:w="1440" w:type="dxa"/>
            <w:shd w:val="clear" w:color="auto" w:fill="F2F2F2" w:themeFill="background1" w:themeFillShade="F2"/>
          </w:tcPr>
          <w:p w14:paraId="7D81712E" w14:textId="79BCAF9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w:t>
            </w:r>
            <w:r w:rsidR="00FF729D">
              <w:rPr>
                <w:rFonts w:ascii="Times New Roman" w:hAnsi="Times New Roman" w:cs="Times New Roman"/>
                <w:sz w:val="18"/>
                <w:szCs w:val="18"/>
              </w:rPr>
              <w:t>C</w:t>
            </w:r>
          </w:p>
        </w:tc>
        <w:tc>
          <w:tcPr>
            <w:tcW w:w="2813" w:type="dxa"/>
            <w:shd w:val="clear" w:color="auto" w:fill="F2F2F2" w:themeFill="background1" w:themeFillShade="F2"/>
          </w:tcPr>
          <w:p w14:paraId="69DFF72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A solid-to-liquid ratio of 1:20, 1% w/w H₂SO₄, a frequency of 40 kHz, and an amplitude of 70% 300 W </w:t>
            </w:r>
          </w:p>
        </w:tc>
        <w:tc>
          <w:tcPr>
            <w:tcW w:w="2047" w:type="dxa"/>
            <w:shd w:val="clear" w:color="auto" w:fill="F2F2F2" w:themeFill="background1" w:themeFillShade="F2"/>
          </w:tcPr>
          <w:p w14:paraId="5019BDA1"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237.38 ± 3.96 mg/g dry biomass of reducing sugar </w:t>
            </w:r>
          </w:p>
        </w:tc>
        <w:tc>
          <w:tcPr>
            <w:tcW w:w="1440" w:type="dxa"/>
            <w:shd w:val="clear" w:color="auto" w:fill="F2F2F2" w:themeFill="background1" w:themeFillShade="F2"/>
          </w:tcPr>
          <w:p w14:paraId="068CAC3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5DB8AFCC" w14:textId="20E406A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plainTextFormattedCitation":"(Yan Sim et al., 2024)","previouslyFormattedCitation":"[45]"},"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 Sim et al., 2024)</w:t>
            </w:r>
            <w:r w:rsidRPr="001636E6">
              <w:rPr>
                <w:rFonts w:ascii="Times New Roman" w:hAnsi="Times New Roman" w:cs="Times New Roman"/>
                <w:sz w:val="18"/>
                <w:szCs w:val="18"/>
              </w:rPr>
              <w:fldChar w:fldCharType="end"/>
            </w:r>
          </w:p>
        </w:tc>
      </w:tr>
      <w:tr w:rsidR="00454084" w:rsidRPr="001636E6" w14:paraId="51CDB001"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6D3B545E"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Durian peels</w:t>
            </w:r>
          </w:p>
        </w:tc>
        <w:tc>
          <w:tcPr>
            <w:tcW w:w="1440" w:type="dxa"/>
          </w:tcPr>
          <w:p w14:paraId="18208F3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K</w:t>
            </w:r>
          </w:p>
        </w:tc>
        <w:tc>
          <w:tcPr>
            <w:tcW w:w="2813" w:type="dxa"/>
          </w:tcPr>
          <w:p w14:paraId="3421F3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 solid-to-liquid ratio of 1:20, 1% w/w alkali, a frequency of 40 kHz, and an amplitude of 70% 300 W</w:t>
            </w:r>
          </w:p>
        </w:tc>
        <w:tc>
          <w:tcPr>
            <w:tcW w:w="2047" w:type="dxa"/>
          </w:tcPr>
          <w:p w14:paraId="15924D9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76.60 ± 12.14 mg/g sugar yield</w:t>
            </w:r>
          </w:p>
        </w:tc>
        <w:tc>
          <w:tcPr>
            <w:tcW w:w="1440" w:type="dxa"/>
          </w:tcPr>
          <w:p w14:paraId="28B6B4E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0447CE9B" w14:textId="4EC9CAA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plainTextFormattedCitation":"(Yan Sim et al., 2024)","previouslyFormattedCitation":"[45]"},"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 Sim et al., 2024)</w:t>
            </w:r>
            <w:r w:rsidRPr="001636E6">
              <w:rPr>
                <w:rFonts w:ascii="Times New Roman" w:hAnsi="Times New Roman" w:cs="Times New Roman"/>
                <w:sz w:val="18"/>
                <w:szCs w:val="18"/>
              </w:rPr>
              <w:fldChar w:fldCharType="end"/>
            </w:r>
          </w:p>
        </w:tc>
      </w:tr>
      <w:tr w:rsidR="00454084" w:rsidRPr="001636E6" w14:paraId="3C91F03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5AE5E9D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lastRenderedPageBreak/>
              <w:t>Empty palm fruit bunch</w:t>
            </w:r>
          </w:p>
        </w:tc>
        <w:tc>
          <w:tcPr>
            <w:tcW w:w="1440" w:type="dxa"/>
            <w:shd w:val="clear" w:color="auto" w:fill="F2F2F2" w:themeFill="background1" w:themeFillShade="F2"/>
          </w:tcPr>
          <w:p w14:paraId="4148778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shd w:val="clear" w:color="auto" w:fill="F2F2F2" w:themeFill="background1" w:themeFillShade="F2"/>
          </w:tcPr>
          <w:p w14:paraId="141F610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 weight by volume of NaOH, irradiation power of 180 W, and 12 min</w:t>
            </w:r>
          </w:p>
        </w:tc>
        <w:tc>
          <w:tcPr>
            <w:tcW w:w="2047" w:type="dxa"/>
            <w:shd w:val="clear" w:color="auto" w:fill="F2F2F2" w:themeFill="background1" w:themeFillShade="F2"/>
          </w:tcPr>
          <w:p w14:paraId="12D8EB6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Pretreatment time reduction, and improved enzymatic activity. 411mg fermentable sugar per gram of EFB was achieved. </w:t>
            </w:r>
          </w:p>
        </w:tc>
        <w:tc>
          <w:tcPr>
            <w:tcW w:w="1440" w:type="dxa"/>
            <w:shd w:val="clear" w:color="auto" w:fill="F2F2F2" w:themeFill="background1" w:themeFillShade="F2"/>
          </w:tcPr>
          <w:p w14:paraId="26CAD2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Overexposure may lead to loss in the volume of the liquid phase.</w:t>
            </w:r>
          </w:p>
        </w:tc>
        <w:tc>
          <w:tcPr>
            <w:tcW w:w="1170" w:type="dxa"/>
            <w:shd w:val="clear" w:color="auto" w:fill="F2F2F2" w:themeFill="background1" w:themeFillShade="F2"/>
          </w:tcPr>
          <w:p w14:paraId="4E054E19" w14:textId="570297F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549f4c9a-be65-4ef8-98c7-9fde226276ef","http://www.mendeley.com/documents/?uuid=431a74fc-8e63-4968-9ab8-78c97e7a14cc"]}],"mendeley":{"formattedCitation":"(Nomanbhay et al., 2013)","plainTextFormattedCitation":"(Nomanbhay et al., 2013)","previouslyFormattedCitation":"[27]"},"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Nomanbhay et al., 2013)</w:t>
            </w:r>
            <w:r w:rsidRPr="001636E6">
              <w:rPr>
                <w:rFonts w:ascii="Times New Roman" w:hAnsi="Times New Roman" w:cs="Times New Roman"/>
                <w:sz w:val="18"/>
                <w:szCs w:val="18"/>
              </w:rPr>
              <w:fldChar w:fldCharType="end"/>
            </w:r>
          </w:p>
        </w:tc>
      </w:tr>
      <w:tr w:rsidR="00454084" w:rsidRPr="001636E6" w14:paraId="403ED844"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45B8833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Giant reed and Kans grass</w:t>
            </w:r>
          </w:p>
        </w:tc>
        <w:tc>
          <w:tcPr>
            <w:tcW w:w="1440" w:type="dxa"/>
          </w:tcPr>
          <w:p w14:paraId="528E6850" w14:textId="56AA66E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w:t>
            </w:r>
            <w:r w:rsidR="00FF729D">
              <w:rPr>
                <w:rFonts w:ascii="Times New Roman" w:hAnsi="Times New Roman" w:cs="Times New Roman"/>
                <w:sz w:val="18"/>
                <w:szCs w:val="18"/>
              </w:rPr>
              <w:t>C</w:t>
            </w:r>
          </w:p>
          <w:p w14:paraId="3C4499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EC79EA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813" w:type="dxa"/>
          </w:tcPr>
          <w:p w14:paraId="3B1DE6E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8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30 min, and 0.5 % (w/v)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 xml:space="preserve">for giant </w:t>
            </w:r>
          </w:p>
          <w:p w14:paraId="052FDFEC"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8AE167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bscript"/>
              </w:rPr>
            </w:pPr>
            <w:r w:rsidRPr="001636E6">
              <w:rPr>
                <w:rFonts w:ascii="Times New Roman" w:hAnsi="Times New Roman" w:cs="Times New Roman"/>
                <w:sz w:val="18"/>
                <w:szCs w:val="18"/>
              </w:rPr>
              <w:t>20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10 min, and 0.5 % (w/v)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 xml:space="preserve">for </w:t>
            </w:r>
            <w:proofErr w:type="spellStart"/>
            <w:r w:rsidRPr="001636E6">
              <w:rPr>
                <w:rFonts w:ascii="Times New Roman" w:hAnsi="Times New Roman" w:cs="Times New Roman"/>
                <w:sz w:val="18"/>
                <w:szCs w:val="18"/>
              </w:rPr>
              <w:t>kans</w:t>
            </w:r>
            <w:proofErr w:type="spellEnd"/>
            <w:r w:rsidRPr="001636E6">
              <w:rPr>
                <w:rFonts w:ascii="Times New Roman" w:hAnsi="Times New Roman" w:cs="Times New Roman"/>
                <w:sz w:val="18"/>
                <w:szCs w:val="18"/>
              </w:rPr>
              <w:t xml:space="preserve"> grass</w:t>
            </w:r>
          </w:p>
        </w:tc>
        <w:tc>
          <w:tcPr>
            <w:tcW w:w="2047" w:type="dxa"/>
          </w:tcPr>
          <w:p w14:paraId="69A0696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High heating efficiency and low reaction time, with 31.9g/100g, and 33.8g/100g fermentable sugar obtained </w:t>
            </w:r>
            <w:proofErr w:type="gramStart"/>
            <w:r w:rsidRPr="001636E6">
              <w:rPr>
                <w:rFonts w:ascii="Times New Roman" w:hAnsi="Times New Roman" w:cs="Times New Roman"/>
                <w:sz w:val="18"/>
                <w:szCs w:val="18"/>
              </w:rPr>
              <w:t>from  giant</w:t>
            </w:r>
            <w:proofErr w:type="gramEnd"/>
            <w:r w:rsidRPr="001636E6">
              <w:rPr>
                <w:rFonts w:ascii="Times New Roman" w:hAnsi="Times New Roman" w:cs="Times New Roman"/>
                <w:sz w:val="18"/>
                <w:szCs w:val="18"/>
              </w:rPr>
              <w:t xml:space="preserve"> reed, and </w:t>
            </w:r>
            <w:proofErr w:type="spellStart"/>
            <w:r w:rsidRPr="001636E6">
              <w:rPr>
                <w:rFonts w:ascii="Times New Roman" w:hAnsi="Times New Roman" w:cs="Times New Roman"/>
                <w:sz w:val="18"/>
                <w:szCs w:val="18"/>
              </w:rPr>
              <w:t>kans</w:t>
            </w:r>
            <w:proofErr w:type="spellEnd"/>
            <w:r w:rsidRPr="001636E6">
              <w:rPr>
                <w:rFonts w:ascii="Times New Roman" w:hAnsi="Times New Roman" w:cs="Times New Roman"/>
                <w:sz w:val="18"/>
                <w:szCs w:val="18"/>
              </w:rPr>
              <w:t xml:space="preserve"> grass respectively.</w:t>
            </w:r>
          </w:p>
        </w:tc>
        <w:tc>
          <w:tcPr>
            <w:tcW w:w="1440" w:type="dxa"/>
          </w:tcPr>
          <w:p w14:paraId="49F8B1F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Sugar degradation in severe condition</w:t>
            </w:r>
          </w:p>
          <w:p w14:paraId="64D136B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tcPr>
          <w:p w14:paraId="492DC5DA" w14:textId="2698DF2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omolwanich et al., 2014)</w:t>
            </w:r>
            <w:r w:rsidRPr="001636E6">
              <w:rPr>
                <w:rFonts w:ascii="Times New Roman" w:hAnsi="Times New Roman" w:cs="Times New Roman"/>
                <w:sz w:val="18"/>
                <w:szCs w:val="18"/>
              </w:rPr>
              <w:fldChar w:fldCharType="end"/>
            </w:r>
          </w:p>
          <w:p w14:paraId="7C0C2A3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9BB662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54AC39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4F3BF8E6"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45FB8311"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Giant reed and Kans grass</w:t>
            </w:r>
          </w:p>
        </w:tc>
        <w:tc>
          <w:tcPr>
            <w:tcW w:w="1440" w:type="dxa"/>
          </w:tcPr>
          <w:p w14:paraId="5CDFFF4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WAK</w:t>
            </w:r>
          </w:p>
        </w:tc>
        <w:tc>
          <w:tcPr>
            <w:tcW w:w="2813" w:type="dxa"/>
          </w:tcPr>
          <w:p w14:paraId="1850903F"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Optimum conditions of 5 min, 5%(w/v) of NaOH, and temperature of 12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and 8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 xml:space="preserve">C for giant reed and Kans grass, respectively, </w:t>
            </w:r>
          </w:p>
        </w:tc>
        <w:tc>
          <w:tcPr>
            <w:tcW w:w="2047" w:type="dxa"/>
          </w:tcPr>
          <w:p w14:paraId="65BA91B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Sugar yield of 6.8g/100g of biomass for both samples </w:t>
            </w:r>
          </w:p>
        </w:tc>
        <w:tc>
          <w:tcPr>
            <w:tcW w:w="1440" w:type="dxa"/>
          </w:tcPr>
          <w:p w14:paraId="4175B2C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5B57B808" w14:textId="60C7EAAE"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omolwanich et al., 2014)</w:t>
            </w:r>
            <w:r w:rsidRPr="001636E6">
              <w:rPr>
                <w:rFonts w:ascii="Times New Roman" w:hAnsi="Times New Roman" w:cs="Times New Roman"/>
                <w:sz w:val="18"/>
                <w:szCs w:val="18"/>
              </w:rPr>
              <w:fldChar w:fldCharType="end"/>
            </w:r>
          </w:p>
        </w:tc>
      </w:tr>
      <w:tr w:rsidR="00454084" w:rsidRPr="001636E6" w14:paraId="2B699664"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4AC8824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Grass samples</w:t>
            </w:r>
          </w:p>
        </w:tc>
        <w:tc>
          <w:tcPr>
            <w:tcW w:w="1440" w:type="dxa"/>
            <w:shd w:val="clear" w:color="auto" w:fill="F2F2F2" w:themeFill="background1" w:themeFillShade="F2"/>
          </w:tcPr>
          <w:p w14:paraId="093A6E6E" w14:textId="623A03AE"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w:t>
            </w:r>
            <w:r w:rsidR="00FF729D">
              <w:rPr>
                <w:rFonts w:ascii="Times New Roman" w:hAnsi="Times New Roman" w:cs="Times New Roman"/>
                <w:sz w:val="18"/>
                <w:szCs w:val="18"/>
              </w:rPr>
              <w:t>C</w:t>
            </w:r>
          </w:p>
        </w:tc>
        <w:tc>
          <w:tcPr>
            <w:tcW w:w="2813" w:type="dxa"/>
            <w:shd w:val="clear" w:color="auto" w:fill="F2F2F2" w:themeFill="background1" w:themeFillShade="F2"/>
          </w:tcPr>
          <w:p w14:paraId="21AB31E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 two-stage process with irradiation power of 260 W at 30 min, followed by exposure to HCl at 100°C for 30 min</w:t>
            </w:r>
          </w:p>
        </w:tc>
        <w:tc>
          <w:tcPr>
            <w:tcW w:w="2047" w:type="dxa"/>
            <w:shd w:val="clear" w:color="auto" w:fill="F2F2F2" w:themeFill="background1" w:themeFillShade="F2"/>
          </w:tcPr>
          <w:p w14:paraId="3FA535E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Enhanced the solubilization of grass biomass and disrupted biomass structure, with 236.9% sugar yield</w:t>
            </w:r>
          </w:p>
        </w:tc>
        <w:tc>
          <w:tcPr>
            <w:tcW w:w="1440" w:type="dxa"/>
            <w:shd w:val="clear" w:color="auto" w:fill="F2F2F2" w:themeFill="background1" w:themeFillShade="F2"/>
          </w:tcPr>
          <w:p w14:paraId="40114BA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energy and high operational cost requirement</w:t>
            </w:r>
          </w:p>
        </w:tc>
        <w:tc>
          <w:tcPr>
            <w:tcW w:w="1170" w:type="dxa"/>
            <w:shd w:val="clear" w:color="auto" w:fill="F2F2F2" w:themeFill="background1" w:themeFillShade="F2"/>
          </w:tcPr>
          <w:p w14:paraId="72907872" w14:textId="681712A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 </w:t>
            </w: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8.12.013","ISSN":"18732976","PMID":"30572258","abstract":"In this study, the dilute acid pretreatment combined with ultrasound was applied to improve fermentative hydrogen production from grass. The experimental results indicated that SCOD and soluble carbohydrate contents of grass was improved by 98.6% and 236.9% after the combined treatment, respectively. Surface morphology (SEM and AFM) and crystallinity analysis revealed that the combined pretreatment process could effectively destroyed the biomass structure and increased their surface area. Owing to the increased soluble organics proportion and better enzymatic accessibility of residual solids, the hydrogen yield reached 42.2 mL/g-dry grass after the combined treatment, which was 311.7%, 190.0% and 35.0% higher in comparison with the control, individual ultrasound and acid pretreated groups, respectively. Meanwhile, the combined treatment also increased the substrate utilization efficiency and induced a more efficient fermentation pathway. Bacterial community analysis revealed that more enrichment of Clostridium and less enrichment of Enterococcus contributed to the improved hydrogen production.","author":[{"dropping-particle":"","family":"Yang","given":"Guang","non-dropping-particle":"","parse-names":false,"suffix":""},{"dropping-particle":"","family":"Wang","given":"Jianlong","non-dropping-particle":"","parse-names":false,"suffix":""}],"container-title":"Bioresource Technology","id":"ITEM-1","issued":{"date-parts":[["2019"]]},"page":"10-18","publisher":"Elsevier Ltd","title":"Ultrasound combined with dilute acid pretreatment of grass for improvement of fermentative hydrogen production","type":"article-journal","volume":"275"},"uris":["http://www.mendeley.com/documents/?uuid=3ac02d2a-57fe-44a1-b282-9e30eec61ca8"]}],"mendeley":{"formattedCitation":"(G. Yang &amp; Wang, 2019)","plainTextFormattedCitation":"(G. Yang &amp; Wang, 2019)","previouslyFormattedCitation":"[4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g &amp; Wang, 2019)</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2E467F37"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0CBB403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bCs w:val="0"/>
                <w:iCs/>
                <w:sz w:val="18"/>
                <w:szCs w:val="18"/>
              </w:rPr>
              <w:t>Green bamboo</w:t>
            </w:r>
          </w:p>
        </w:tc>
        <w:tc>
          <w:tcPr>
            <w:tcW w:w="1440" w:type="dxa"/>
          </w:tcPr>
          <w:p w14:paraId="069C29B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HWDES</w:t>
            </w:r>
          </w:p>
        </w:tc>
        <w:tc>
          <w:tcPr>
            <w:tcW w:w="2813" w:type="dxa"/>
          </w:tcPr>
          <w:p w14:paraId="2FF85AB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sz w:val="18"/>
                <w:szCs w:val="18"/>
              </w:rPr>
              <w:t>Initial 30 min hydrothermal pretreatment at 180°C, followed by DES (</w:t>
            </w:r>
            <w:proofErr w:type="spellStart"/>
            <w:r w:rsidRPr="001636E6">
              <w:rPr>
                <w:rFonts w:ascii="Times New Roman" w:hAnsi="Times New Roman" w:cs="Times New Roman"/>
                <w:bCs/>
                <w:iCs/>
                <w:sz w:val="18"/>
                <w:szCs w:val="18"/>
              </w:rPr>
              <w:t>ChCl</w:t>
            </w:r>
            <w:proofErr w:type="spellEnd"/>
            <w:r w:rsidRPr="001636E6">
              <w:rPr>
                <w:rFonts w:ascii="Times New Roman" w:hAnsi="Times New Roman" w:cs="Times New Roman"/>
                <w:bCs/>
                <w:iCs/>
                <w:sz w:val="18"/>
                <w:szCs w:val="18"/>
              </w:rPr>
              <w:t>: LA and lactic acid)</w:t>
            </w:r>
          </w:p>
          <w:p w14:paraId="65BD228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treatment at 140°C for 2 h</w:t>
            </w:r>
          </w:p>
        </w:tc>
        <w:tc>
          <w:tcPr>
            <w:tcW w:w="2047" w:type="dxa"/>
          </w:tcPr>
          <w:p w14:paraId="23E18AA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t>Achieved 88.6% hemicellulose with xylo-oligosaccharide yield of 50.9% and purity of 81.6%,</w:t>
            </w:r>
          </w:p>
          <w:p w14:paraId="1E90EFB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79.1% delignification at 96.8% purity</w:t>
            </w:r>
          </w:p>
        </w:tc>
        <w:tc>
          <w:tcPr>
            <w:tcW w:w="1440" w:type="dxa"/>
          </w:tcPr>
          <w:p w14:paraId="3948875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2E7DAC64" w14:textId="53F62B82" w:rsidR="00454084" w:rsidRPr="001636E6" w:rsidRDefault="00454084" w:rsidP="00B51552">
            <w:pPr>
              <w:tabs>
                <w:tab w:val="left" w:pos="3675"/>
              </w:tabs>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fldChar w:fldCharType="begin" w:fldLock="1"/>
            </w:r>
            <w:r w:rsidR="00EC7F7A">
              <w:rPr>
                <w:rFonts w:ascii="Times New Roman" w:hAnsi="Times New Roman" w:cs="Times New Roman"/>
                <w:bCs/>
                <w:iCs/>
                <w:sz w:val="18"/>
                <w:szCs w:val="18"/>
              </w:rPr>
              <w:instrText>ADDIN CSL_CITATION {"citationItems":[{"id":"ITEM-1","itemData":{"DOI":". https://doi.org/10.3390/app13042429","author":[{"dropping-particle":"","family":"Chang","given":"Longjun","non-dropping-particle":"","parse-names":false,"suffix":""},{"dropping-particle":"","family":"Ye","given":"Ruya","non-dropping-particle":"","parse-names":false,"suffix":""},{"dropping-particle":"","family":"Song","given":"Jialing","non-dropping-particle":"","parse-names":false,"suffix":""},{"dropping-particle":"","family":"Xie","given":"Yinuo","non-dropping-particle":"","parse-names":false,"suffix":""},{"dropping-particle":"","family":"Chen","given":"Qizhen","non-dropping-particle":"","parse-names":false,"suffix":""},{"dropping-particle":"","family":"Yan","given":"Sien","non-dropping-particle":"","parse-names":false,"suffix":""},{"dropping-particle":"","family":"Sun","given":"Kang","non-dropping-particle":"","parse-names":false,"suffix":""},{"dropping-particle":"","family":"Gan","given":"Linhuo","non-dropping-particle":"","parse-names":false,"suffix":""}],"container-title":"Applied Sciences","id":"ITEM-1","issue":"2429","issued":{"date-parts":[["2023"]]},"page":"1 - 17","title":"Efficient Fractionation of Green Bamboo Using an Integrated Hydrothermal – Deep Eutectic Solvent Pretreatment for Its Valorization","type":"article-journal","volume":"13"},"uris":["http://www.mendeley.com/documents/?uuid=81f77059-d8cc-4c34-9ba8-d5968a4f38ad","http://www.mendeley.com/documents/?uuid=8406ba89-87ed-4396-a56d-67545f926dec"]}],"mendeley":{"formattedCitation":"(Chang et al., 2023)","plainTextFormattedCitation":"(Chang et al., 2023)","previouslyFormattedCitation":"[65]"},"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Chang et al., 2023)</w:t>
            </w:r>
            <w:r w:rsidRPr="001636E6">
              <w:rPr>
                <w:rFonts w:ascii="Times New Roman" w:hAnsi="Times New Roman" w:cs="Times New Roman"/>
                <w:bCs/>
                <w:iCs/>
                <w:sz w:val="18"/>
                <w:szCs w:val="18"/>
              </w:rPr>
              <w:fldChar w:fldCharType="end"/>
            </w:r>
          </w:p>
          <w:p w14:paraId="264B353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2EBDB88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618B25D6"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Miscanthus</w:t>
            </w:r>
          </w:p>
        </w:tc>
        <w:tc>
          <w:tcPr>
            <w:tcW w:w="1440" w:type="dxa"/>
            <w:shd w:val="clear" w:color="auto" w:fill="F2F2F2" w:themeFill="background1" w:themeFillShade="F2"/>
          </w:tcPr>
          <w:p w14:paraId="3237802C" w14:textId="66AC15A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t>
            </w:r>
            <w:r>
              <w:rPr>
                <w:rFonts w:ascii="Times New Roman" w:hAnsi="Times New Roman" w:cs="Times New Roman"/>
                <w:sz w:val="18"/>
                <w:szCs w:val="18"/>
              </w:rPr>
              <w:t>WA</w:t>
            </w:r>
            <w:r w:rsidR="00FF729D">
              <w:rPr>
                <w:rFonts w:ascii="Times New Roman" w:hAnsi="Times New Roman" w:cs="Times New Roman"/>
                <w:sz w:val="18"/>
                <w:szCs w:val="18"/>
              </w:rPr>
              <w:t>C</w:t>
            </w:r>
          </w:p>
        </w:tc>
        <w:tc>
          <w:tcPr>
            <w:tcW w:w="2813" w:type="dxa"/>
            <w:shd w:val="clear" w:color="auto" w:fill="F2F2F2" w:themeFill="background1" w:themeFillShade="F2"/>
          </w:tcPr>
          <w:p w14:paraId="163CF46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80 °C and 300 W, 0.2 M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under 20 min exposure.</w:t>
            </w:r>
          </w:p>
        </w:tc>
        <w:tc>
          <w:tcPr>
            <w:tcW w:w="2047" w:type="dxa"/>
            <w:shd w:val="clear" w:color="auto" w:fill="F2F2F2" w:themeFill="background1" w:themeFillShade="F2"/>
          </w:tcPr>
          <w:p w14:paraId="3B77B8E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mproved sugar yield within a shorter time.</w:t>
            </w:r>
          </w:p>
          <w:p w14:paraId="7AFE42D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Has the potential of producing </w:t>
            </w:r>
            <w:proofErr w:type="spellStart"/>
            <w:r w:rsidRPr="001636E6">
              <w:rPr>
                <w:rFonts w:ascii="Times New Roman" w:hAnsi="Times New Roman" w:cs="Times New Roman"/>
                <w:sz w:val="18"/>
                <w:szCs w:val="18"/>
              </w:rPr>
              <w:t>levulinic</w:t>
            </w:r>
            <w:proofErr w:type="spellEnd"/>
            <w:r w:rsidRPr="001636E6">
              <w:rPr>
                <w:rFonts w:ascii="Times New Roman" w:hAnsi="Times New Roman" w:cs="Times New Roman"/>
                <w:sz w:val="18"/>
                <w:szCs w:val="18"/>
              </w:rPr>
              <w:t xml:space="preserve"> acid as (6–8% of the biomass)</w:t>
            </w:r>
          </w:p>
          <w:p w14:paraId="0756739E"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75.3% sugar, with 46.7% as glucose</w:t>
            </w:r>
          </w:p>
          <w:p w14:paraId="1A9E3B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shd w:val="clear" w:color="auto" w:fill="F2F2F2" w:themeFill="background1" w:themeFillShade="F2"/>
          </w:tcPr>
          <w:p w14:paraId="43636BE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sugar yield with increased holding time</w:t>
            </w:r>
          </w:p>
        </w:tc>
        <w:tc>
          <w:tcPr>
            <w:tcW w:w="1170" w:type="dxa"/>
            <w:shd w:val="clear" w:color="auto" w:fill="F2F2F2" w:themeFill="background1" w:themeFillShade="F2"/>
          </w:tcPr>
          <w:p w14:paraId="582F6EE2" w14:textId="261EEF6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3934/bioeng.2015.4.449","ISSN":"2375-1495","abstract":"Miscanthus is a major bioenergy crop in Europe and a potential feedstock for second generation biofuels. Thermochemical pretreatment is a significant step in the process of converting lignocellulosic biomass into fermentable sugars. In this work, microwave energy was applied to facilitate NaOH and H 2 SO 4 pretreatments of Miscanthus. This was carried out at 180 °C in a monomode microwave cavity at 300 W. Our results show that H 2 SO 4 pretreatment contributes to the breakdown of hemicelluloses and cellulose, leading to a high glucose yield. The maximum sugar yield from available carbohydrates during pretreatment is 75.3% (0.2 M H 2 SO 4 20 Min), and glucose yield is 46.7% under these conditions. NaOH and water pretreatments tend to break down only hemicellulose in preference to cellulose, contributing to high xylose yield. Compared to conventional heating NaOH/H 2 SO 4 pretreatment, 12 times higher sugar yield was obtained by using microwave assisted pretreatment within half the time. NaOH pretreatments lead to a significantly enhanced digestibility of the residue, because the effective removal of lignin and hemicellulose makes cellulose fibres more accessible to cellulases. Morphological study of biomass shows that the tightly packed fibres in the Miscanthus were dismantled and exposed under NaOH condition. We studied sugar degradation under microwave assisted H 2 SO 4 conditions. The results shows that 6–8% biomass was converted into levulinic acid (LA) during pretreatment, showing the possibility of using microwave technology to produce LA from biomass. The outcome of this work shows great potential for using microwave in the thermo-chemical pretreatment for biomass and also selective production of LA from biomass. 450 AIMS Bioengineering Volume 2, Issue 4, 449-468.","author":[{"dropping-particle":"","family":"Zhu","given":"Zongyuan","non-dropping-particle":"","parse-names":false,"suffix":""},{"dropping-particle":"","family":"Simister","given":"Rachael","non-dropping-particle":"","parse-names":false,"suffix":""},{"dropping-particle":"","family":"Bird","given":"Susannah","non-dropping-particle":"","parse-names":false,"suffix":""},{"dropping-particle":"","family":"J. McQueen-Mason","given":"Simon","non-dropping-particle":"","parse-names":false,"suffix":""},{"dropping-particle":"","family":"D. Gomez","given":"Leonardo","non-dropping-particle":"","parse-names":false,"suffix":""},{"dropping-particle":"","family":"J. Macquarrie","given":"Duncan","non-dropping-particle":"","parse-names":false,"suffix":""}],"container-title":"AIMS Bioengineering","id":"ITEM-1","issue":"4","issued":{"date-parts":[["2015"]]},"page":"449-468","title":"Microwave assisted acid and alkali pretreatment of &lt;i&gt;Miscanthus &lt;/i&gt;biomas&lt;i&gt;s &lt;/i&gt;for biorefineries","type":"article-journal","volume":"2"},"uris":["http://www.mendeley.com/documents/?uuid=28068e16-6c13-4504-840b-fd854a50ac01","http://www.mendeley.com/documents/?uuid=e971e5e9-7687-433b-93cf-b6961287e75f"]}],"mendeley":{"formattedCitation":"(Zhu et al., 2015)","plainTextFormattedCitation":"(Zhu et al., 2015)","previouslyFormattedCitation":"[3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u et al., 2015)</w:t>
            </w:r>
            <w:r w:rsidRPr="001636E6">
              <w:rPr>
                <w:rFonts w:ascii="Times New Roman" w:hAnsi="Times New Roman" w:cs="Times New Roman"/>
                <w:sz w:val="18"/>
                <w:szCs w:val="18"/>
              </w:rPr>
              <w:fldChar w:fldCharType="end"/>
            </w:r>
          </w:p>
        </w:tc>
      </w:tr>
      <w:tr w:rsidR="00454084" w:rsidRPr="001636E6" w14:paraId="772DFA62"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3F5C15F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 xml:space="preserve">Miscanthus </w:t>
            </w:r>
          </w:p>
        </w:tc>
        <w:tc>
          <w:tcPr>
            <w:tcW w:w="1440" w:type="dxa"/>
          </w:tcPr>
          <w:p w14:paraId="4AC45EA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K</w:t>
            </w:r>
          </w:p>
        </w:tc>
        <w:tc>
          <w:tcPr>
            <w:tcW w:w="2813" w:type="dxa"/>
          </w:tcPr>
          <w:p w14:paraId="6A7115E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1 </w:t>
            </w:r>
            <w:proofErr w:type="spellStart"/>
            <w:r w:rsidRPr="001636E6">
              <w:rPr>
                <w:rFonts w:ascii="Times New Roman" w:hAnsi="Times New Roman" w:cs="Times New Roman"/>
                <w:sz w:val="18"/>
                <w:szCs w:val="18"/>
              </w:rPr>
              <w:t>hr</w:t>
            </w:r>
            <w:proofErr w:type="spellEnd"/>
            <w:r w:rsidRPr="001636E6">
              <w:rPr>
                <w:rFonts w:ascii="Times New Roman" w:hAnsi="Times New Roman" w:cs="Times New Roman"/>
                <w:sz w:val="18"/>
                <w:szCs w:val="18"/>
              </w:rPr>
              <w:t xml:space="preserve"> ultrasonication and 0.2 M NaOH concentration (2.25 mol NaOH/kg biomass)</w:t>
            </w:r>
          </w:p>
        </w:tc>
        <w:tc>
          <w:tcPr>
            <w:tcW w:w="2047" w:type="dxa"/>
          </w:tcPr>
          <w:p w14:paraId="0F61E67C"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ed chemical usage by26.1</w:t>
            </w:r>
            <w:proofErr w:type="gramStart"/>
            <w:r w:rsidRPr="001636E6">
              <w:rPr>
                <w:rFonts w:ascii="Times New Roman" w:hAnsi="Times New Roman" w:cs="Times New Roman"/>
                <w:sz w:val="18"/>
                <w:szCs w:val="18"/>
              </w:rPr>
              <w:t>%  and</w:t>
            </w:r>
            <w:proofErr w:type="gramEnd"/>
            <w:r w:rsidRPr="001636E6">
              <w:rPr>
                <w:rFonts w:ascii="Times New Roman" w:hAnsi="Times New Roman" w:cs="Times New Roman"/>
                <w:sz w:val="18"/>
                <w:szCs w:val="18"/>
              </w:rPr>
              <w:t xml:space="preserve"> 17.0% increment in lignin removal  </w:t>
            </w:r>
          </w:p>
          <w:p w14:paraId="39D3D2ED"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45.59 ± 0.19 g/L total sugar, a 6.7% total sugar increment (theoretical yield of 83.1%). </w:t>
            </w:r>
          </w:p>
          <w:p w14:paraId="0E4FAA9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tcPr>
          <w:p w14:paraId="214F0F5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Disintegration of hemicellulose at long ultrasonication exposure</w:t>
            </w:r>
          </w:p>
        </w:tc>
        <w:tc>
          <w:tcPr>
            <w:tcW w:w="1170" w:type="dxa"/>
          </w:tcPr>
          <w:p w14:paraId="710C127B" w14:textId="5E4697A4"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3390/en13215636","ISSN":"19961073","abstract":"Pretreatment to improve the enzymatic digestibility of highly crystallized lignocellulosic biomass is essential in biorefinery processes. This study investigates the combination of lignocellulose pretreatment with continuous alkaline single-screw extrusion and ultrasonication for biosugar production. Miscanthus sacchariflorus was used because it is a promising bioenergy crop. The results show that ultrasonication with continuous alkaline pretreatment increased the enzymatic digestibility of carbohydrates and reduced the use of chemicals during pretreatment. An hour of ultrasonication following 0.2 M NaOH (2.25 mol-NaOH/kg-biomass) continuous alkaline pretreatment resulted in a 6.7% increase in total biosugar production (83.1% of theoretical yield), a decrease of up to 26.1% in chemical usage, and a 17.0% increase in lignin removal compared with the case without ultrasonication. The developed method can be considered an effective and eco-friendly approach to the production of bio-based materials.","author":[{"dropping-particle":"","family":"Byun","given":"Jongwon","non-dropping-particle":"","parse-names":false,"suffix":""},{"dropping-particle":"","family":"Cha","given":"Young Lok","non-dropping-particle":"","parse-names":false,"suffix":""},{"dropping-particle":"","family":"Park","given":"Sung Min","non-dropping-particle":"","parse-names":false,"suffix":""},{"dropping-particle":"","family":"Kim","given":"Kwang Soo","non-dropping-particle":"","parse-names":false,"suffix":""},{"dropping-particle":"","family":"Lee","given":"Ji Eun","non-dropping-particle":"","parse-names":false,"suffix":""},{"dropping-particle":"","family":"Kang","given":"Yong Gu","non-dropping-particle":"","parse-names":false,"suffix":""}],"container-title":"Energies","id":"ITEM-1","issue":"21","issued":{"date-parts":[["2020"]]},"title":"Lignocellulose pretreatment combining continuous alkaline single-screw extrusion and ultrasonication to enhance biosugar production","type":"article-journal","volume":"13"},"uris":["http://www.mendeley.com/documents/?uuid=93c3d76a-9f22-4ff6-af40-2cd287cb5689","http://www.mendeley.com/documents/?uuid=82149a41-8441-44f5-831c-cc8832f0101f"]}],"mendeley":{"formattedCitation":"(Byun et al., 2020)","plainTextFormattedCitation":"(Byun et al., 2020)","previouslyFormattedCitation":"[47]"},"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Byun et al., 2020)</w:t>
            </w:r>
            <w:r w:rsidRPr="001636E6">
              <w:rPr>
                <w:rFonts w:ascii="Times New Roman" w:hAnsi="Times New Roman" w:cs="Times New Roman"/>
                <w:sz w:val="18"/>
                <w:szCs w:val="18"/>
              </w:rPr>
              <w:fldChar w:fldCharType="end"/>
            </w:r>
          </w:p>
        </w:tc>
      </w:tr>
      <w:tr w:rsidR="00454084" w:rsidRPr="001636E6" w14:paraId="5D481417"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9EB6BA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Oil palm fronds</w:t>
            </w:r>
          </w:p>
        </w:tc>
        <w:tc>
          <w:tcPr>
            <w:tcW w:w="1440" w:type="dxa"/>
            <w:shd w:val="clear" w:color="auto" w:fill="F2F2F2" w:themeFill="background1" w:themeFillShade="F2"/>
          </w:tcPr>
          <w:p w14:paraId="178CB3D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DES</w:t>
            </w:r>
          </w:p>
        </w:tc>
        <w:tc>
          <w:tcPr>
            <w:tcW w:w="2813" w:type="dxa"/>
            <w:shd w:val="clear" w:color="auto" w:fill="F2F2F2" w:themeFill="background1" w:themeFillShade="F2"/>
          </w:tcPr>
          <w:p w14:paraId="0BDCFDD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2.5% aqueous NaOH DES, ultrasonic conditions of 60% amplitude for 30 min</w:t>
            </w:r>
          </w:p>
          <w:p w14:paraId="3803627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047" w:type="dxa"/>
            <w:shd w:val="clear" w:color="auto" w:fill="F2F2F2" w:themeFill="background1" w:themeFillShade="F2"/>
          </w:tcPr>
          <w:p w14:paraId="74E674DB"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gnin removal was significantly improved to 47.00 %. There was glucose yield of 90.12 %.</w:t>
            </w:r>
          </w:p>
        </w:tc>
        <w:tc>
          <w:tcPr>
            <w:tcW w:w="1440" w:type="dxa"/>
            <w:shd w:val="clear" w:color="auto" w:fill="F2F2F2" w:themeFill="background1" w:themeFillShade="F2"/>
          </w:tcPr>
          <w:p w14:paraId="481DE3C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shd w:val="clear" w:color="auto" w:fill="F2F2F2" w:themeFill="background1" w:themeFillShade="F2"/>
          </w:tcPr>
          <w:p w14:paraId="3DB82AA0" w14:textId="4A8C497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indcrop.2020.112974","ISSN":"0926-6690","author":[{"dropping-particle":"","family":"Zhenquan","given":"Victor","non-dropping-particle":"","parse-names":false,"suffix":""},{"dropping-particle":"","family":"Yeong","given":"Ta","non-dropping-particle":"","parse-names":false,"suffix":""},{"dropping-particle":"","family":"Kai","given":"Kylie","non-dropping-particle":"","parse-names":false,"suffix":""},{"dropping-particle":"","family":"Chu","given":"Li","non-dropping-particle":"","parse-names":false,"suffix":""},{"dropping-particle":"","family":"Yao","given":"Wei","non-dropping-particle":"","parse-names":false,"suffix":""},{"dropping-particle":"","family":"Pui","given":"Katrina","non-dropping-particle":"","parse-names":false,"suffix":""},{"dropping-particle":"","family":"Shak","given":"Yee","non-dropping-particle":"","parse-names":false,"suffix":""}],"container-title":"Industrial Crops &amp; Products","id":"ITEM-1","issue":"November 2020","issued":{"date-parts":[["2021"]]},"page":"112974","publisher":"Elsevier B.V.","title":"A combined pretreatment with ultrasound-assisted alkaline solution and aqueous deep eutectic solvent for enhancing delignification and enzymatic hydrolysis from oil palm fronds","type":"article-journal","volume":"160"},"uris":["http://www.mendeley.com/documents/?uuid=7fc48a7b-0ecd-4575-967a-d4b2bde97e2d","http://www.mendeley.com/documents/?uuid=37b7cc25-7f22-4b2a-a787-c3b8d9d70702"]}],"mendeley":{"formattedCitation":"(Zhenquan et al., 2021)","plainTextFormattedCitation":"(Zhenquan et al., 2021)","previouslyFormattedCitation":"[5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enquan et al., 2021)</w:t>
            </w:r>
            <w:r w:rsidRPr="001636E6">
              <w:rPr>
                <w:rFonts w:ascii="Times New Roman" w:hAnsi="Times New Roman" w:cs="Times New Roman"/>
                <w:sz w:val="18"/>
                <w:szCs w:val="18"/>
              </w:rPr>
              <w:fldChar w:fldCharType="end"/>
            </w:r>
          </w:p>
        </w:tc>
      </w:tr>
      <w:tr w:rsidR="00454084" w:rsidRPr="001636E6" w14:paraId="15B58BD2"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313799A3"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Pineapple leaf</w:t>
            </w:r>
          </w:p>
        </w:tc>
        <w:tc>
          <w:tcPr>
            <w:tcW w:w="1440" w:type="dxa"/>
          </w:tcPr>
          <w:p w14:paraId="3D0DCF8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eastAsia="CharisSIL" w:hAnsi="Times New Roman" w:cs="Times New Roman"/>
                <w:sz w:val="18"/>
                <w:szCs w:val="18"/>
              </w:rPr>
              <w:t>USDES</w:t>
            </w:r>
          </w:p>
          <w:p w14:paraId="55DFCC5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813" w:type="dxa"/>
          </w:tcPr>
          <w:p w14:paraId="05AF9621"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harisSIL" w:hAnsi="Times New Roman" w:cs="Times New Roman"/>
                <w:sz w:val="18"/>
                <w:szCs w:val="18"/>
              </w:rPr>
            </w:pPr>
            <w:r w:rsidRPr="001636E6">
              <w:rPr>
                <w:rFonts w:ascii="Times New Roman" w:hAnsi="Times New Roman" w:cs="Times New Roman"/>
                <w:sz w:val="18"/>
                <w:szCs w:val="18"/>
              </w:rPr>
              <w:t>Choline chloride/ethylene glycol (1:2), ultrasound at 50 %, 20 min</w:t>
            </w:r>
          </w:p>
        </w:tc>
        <w:tc>
          <w:tcPr>
            <w:tcW w:w="2047" w:type="dxa"/>
          </w:tcPr>
          <w:p w14:paraId="3C1F2603"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eastAsia="CharisSIL" w:hAnsi="Times New Roman" w:cs="Times New Roman"/>
                <w:kern w:val="0"/>
                <w:sz w:val="18"/>
                <w:szCs w:val="18"/>
              </w:rPr>
              <w:t xml:space="preserve">93 % extraction efficiency, </w:t>
            </w:r>
            <w:r>
              <w:rPr>
                <w:rFonts w:ascii="Times New Roman" w:eastAsia="CharisSIL" w:hAnsi="Times New Roman" w:cs="Times New Roman"/>
                <w:kern w:val="0"/>
                <w:sz w:val="18"/>
                <w:szCs w:val="18"/>
              </w:rPr>
              <w:t xml:space="preserve">with </w:t>
            </w:r>
            <w:r w:rsidRPr="00311932">
              <w:rPr>
                <w:rFonts w:ascii="Times New Roman" w:hAnsi="Times New Roman" w:cs="Times New Roman"/>
                <w:sz w:val="18"/>
                <w:szCs w:val="18"/>
              </w:rPr>
              <w:t xml:space="preserve">180 mg/g of </w:t>
            </w:r>
            <w:proofErr w:type="spellStart"/>
            <w:r w:rsidRPr="00311932">
              <w:rPr>
                <w:rFonts w:ascii="Times New Roman" w:hAnsi="Times New Roman" w:cs="Times New Roman"/>
                <w:sz w:val="18"/>
                <w:szCs w:val="18"/>
              </w:rPr>
              <w:t>xylan</w:t>
            </w:r>
            <w:proofErr w:type="spellEnd"/>
          </w:p>
        </w:tc>
        <w:tc>
          <w:tcPr>
            <w:tcW w:w="1440" w:type="dxa"/>
          </w:tcPr>
          <w:p w14:paraId="1202198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75995096" w14:textId="159CDCC2"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eastAsia="CharisSIL" w:hAnsi="Times New Roman" w:cs="Times New Roman"/>
                <w:kern w:val="0"/>
                <w:sz w:val="18"/>
                <w:szCs w:val="18"/>
              </w:rPr>
              <w:fldChar w:fldCharType="begin" w:fldLock="1"/>
            </w:r>
            <w:r w:rsidR="00EC7F7A">
              <w:rPr>
                <w:rFonts w:ascii="Times New Roman" w:eastAsia="CharisSIL" w:hAnsi="Times New Roman" w:cs="Times New Roman"/>
                <w:kern w:val="0"/>
                <w:sz w:val="18"/>
                <w:szCs w:val="18"/>
              </w:rPr>
              <w:instrText>ADDIN CSL_CITATION {"citationItems":[{"id":"ITEM-1","itemData":{"DOI":"10.1016/j.indcrop.2024.120250","ISSN":"0926-6690","author":[{"dropping-particle":"","family":"Sharma","given":"Diksha","non-dropping-particle":"","parse-names":false,"suffix":""},{"dropping-particle":"","family":"Sharma","given":"Vishal","non-dropping-particle":"","parse-names":false,"suffix":""},{"dropping-particle":"","family":"Tsai","given":"Mei-ling","non-dropping-particle":"","parse-names":false,"suffix":""},{"dropping-particle":"","family":"Yadav","given":"Aditya","non-dropping-particle":"","parse-names":false,"suffix":""}],"container-title":"Industrial Crops &amp; Products","id":"ITEM-1","issue":"July 2024","issued":{"date-parts":[["2025"]]},"page":"120250","publisher":"Elsevier B.V.","title":"Improved xylooligosaccharides production from xylan extracted using ultrasound-assisted alcoholic deep eutectic solvent pretreatment of pineapple leaf waste","type":"article-journal","volume":"224"},"uris":["http://www.mendeley.com/documents/?uuid=a530061b-cd9c-4d59-ae6e-03a44eb5e479","http://www.mendeley.com/documents/?uuid=c37e64d8-92e9-436d-9c6a-8b25e26d0b14"]}],"mendeley":{"formattedCitation":"(Sharma et al., 2025)","plainTextFormattedCitation":"(Sharma et al., 2025)","previouslyFormattedCitation":"[55]"},"properties":{"noteIndex":0},"schema":"https://github.com/citation-style-language/schema/raw/master/csl-citation.json"}</w:instrText>
            </w:r>
            <w:r w:rsidRPr="001636E6">
              <w:rPr>
                <w:rFonts w:ascii="Times New Roman" w:eastAsia="CharisSIL" w:hAnsi="Times New Roman" w:cs="Times New Roman"/>
                <w:kern w:val="0"/>
                <w:sz w:val="18"/>
                <w:szCs w:val="18"/>
              </w:rPr>
              <w:fldChar w:fldCharType="separate"/>
            </w:r>
            <w:r w:rsidR="00EC7F7A" w:rsidRPr="00EC7F7A">
              <w:rPr>
                <w:rFonts w:ascii="Times New Roman" w:eastAsia="CharisSIL" w:hAnsi="Times New Roman" w:cs="Times New Roman"/>
                <w:noProof/>
                <w:kern w:val="0"/>
                <w:sz w:val="18"/>
                <w:szCs w:val="18"/>
              </w:rPr>
              <w:t>(Sharma et al., 2025)</w:t>
            </w:r>
            <w:r w:rsidRPr="001636E6">
              <w:rPr>
                <w:rFonts w:ascii="Times New Roman" w:eastAsia="CharisSIL" w:hAnsi="Times New Roman" w:cs="Times New Roman"/>
                <w:kern w:val="0"/>
                <w:sz w:val="18"/>
                <w:szCs w:val="18"/>
              </w:rPr>
              <w:fldChar w:fldCharType="end"/>
            </w:r>
          </w:p>
        </w:tc>
      </w:tr>
      <w:tr w:rsidR="00454084" w:rsidRPr="001636E6" w14:paraId="00CAB0B1"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70C1BE8B"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Rice Straw</w:t>
            </w:r>
          </w:p>
        </w:tc>
        <w:tc>
          <w:tcPr>
            <w:tcW w:w="1440" w:type="dxa"/>
            <w:shd w:val="clear" w:color="auto" w:fill="F2F2F2" w:themeFill="background1" w:themeFillShade="F2"/>
          </w:tcPr>
          <w:p w14:paraId="53B7D0BB" w14:textId="72C7BA0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IL</w:t>
            </w:r>
          </w:p>
        </w:tc>
        <w:tc>
          <w:tcPr>
            <w:tcW w:w="2813" w:type="dxa"/>
            <w:shd w:val="clear" w:color="auto" w:fill="F2F2F2" w:themeFill="background1" w:themeFillShade="F2"/>
          </w:tcPr>
          <w:p w14:paraId="4DCF880D"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holine hydroxide ([Ch][OH]) at ultrasonication of 300 W/40 kHz for 240 min.</w:t>
            </w:r>
          </w:p>
        </w:tc>
        <w:tc>
          <w:tcPr>
            <w:tcW w:w="2047" w:type="dxa"/>
            <w:shd w:val="clear" w:color="auto" w:fill="F2F2F2" w:themeFill="background1" w:themeFillShade="F2"/>
          </w:tcPr>
          <w:p w14:paraId="2DA326B4"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gnocellulosic biomass pretreated with [Ch][OH] showed the highest efficiency among the tested ILs.</w:t>
            </w:r>
          </w:p>
          <w:p w14:paraId="671081E8"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Total reducing sugar was up to 96.22% </w:t>
            </w:r>
          </w:p>
          <w:p w14:paraId="7F549C2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shd w:val="clear" w:color="auto" w:fill="F2F2F2" w:themeFill="background1" w:themeFillShade="F2"/>
          </w:tcPr>
          <w:p w14:paraId="6BF7CCE6"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rPr>
            </w:pPr>
            <w:r w:rsidRPr="001636E6">
              <w:rPr>
                <w:rFonts w:ascii="Times New Roman" w:hAnsi="Times New Roman" w:cs="Times New Roman"/>
                <w:kern w:val="0"/>
                <w:sz w:val="18"/>
                <w:szCs w:val="18"/>
              </w:rPr>
              <w:lastRenderedPageBreak/>
              <w:t>The effect of ultrasonic frequency</w:t>
            </w:r>
          </w:p>
          <w:p w14:paraId="1C7C851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kern w:val="0"/>
                <w:sz w:val="18"/>
                <w:szCs w:val="18"/>
              </w:rPr>
              <w:t xml:space="preserve">on the pretreatment of </w:t>
            </w:r>
            <w:r w:rsidRPr="001636E6">
              <w:rPr>
                <w:rFonts w:ascii="Times New Roman" w:hAnsi="Times New Roman" w:cs="Times New Roman"/>
                <w:kern w:val="0"/>
                <w:sz w:val="18"/>
                <w:szCs w:val="18"/>
              </w:rPr>
              <w:lastRenderedPageBreak/>
              <w:t>RS was not significant</w:t>
            </w:r>
          </w:p>
        </w:tc>
        <w:tc>
          <w:tcPr>
            <w:tcW w:w="1170" w:type="dxa"/>
            <w:shd w:val="clear" w:color="auto" w:fill="F2F2F2" w:themeFill="background1" w:themeFillShade="F2"/>
          </w:tcPr>
          <w:p w14:paraId="7009E492" w14:textId="25127EBB"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fldChar w:fldCharType="begin" w:fldLock="1"/>
            </w:r>
            <w:r w:rsidR="00E2411F">
              <w:rPr>
                <w:rFonts w:ascii="Times New Roman" w:hAnsi="Times New Roman" w:cs="Times New Roman"/>
                <w:sz w:val="18"/>
                <w:szCs w:val="18"/>
              </w:rPr>
              <w:instrText>ADDIN CSL_CITATION {"citationItems":[{"id":"ITEM-1","itemData":{"DOI":"10.1016/j.biortech.2014.05.004","ISSN":"0960-8524","author":[{"dropping-particle":"","family":"Yang","given":"Chun-yao","non-dropping-particle":"","parse-names":false,"suffix":""},{"dropping-particle":"","family":"Fang","given":"Tony J","non-dropping-particle":"","parse-names":false,"suffix":""}],"container-title":"BIORESOURCE TECHNOLOGY","id":"ITEM-1","issued":{"date-parts":[["2014"]]},"page":"198-202","publisher":"Elsevier Ltd","title":"Combination of ultrasonic irradiation with ionic liquid pretreatment for enzymatic hydrolysis of rice straw","type":"article-journal","volume":"164"},"uris":["http://www.mendeley.com/documents/?uuid=31cbe0d8-a253-4122-a9d0-c119bd93574e"]}],"mendeley":{"formattedCitation":"(C. Yang &amp; Fang, 2014)","manualFormatting":"(Yang &amp; Fang, 2014)","plainTextFormattedCitation":"(C. Yang &amp; Fang, 2014)","previouslyFormattedCitation":"[52]"},"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g &amp; Fang, 2014)</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p w14:paraId="4692977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6F3A72B7"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7AE929B3"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Rice straw</w:t>
            </w:r>
          </w:p>
        </w:tc>
        <w:tc>
          <w:tcPr>
            <w:tcW w:w="1440" w:type="dxa"/>
            <w:shd w:val="clear" w:color="auto" w:fill="F2F2F2" w:themeFill="background1" w:themeFillShade="F2"/>
          </w:tcPr>
          <w:p w14:paraId="5DF1A918" w14:textId="73378862"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w:t>
            </w:r>
            <w:r w:rsidR="00FF729D">
              <w:rPr>
                <w:rFonts w:ascii="Times New Roman" w:hAnsi="Times New Roman" w:cs="Times New Roman"/>
                <w:sz w:val="18"/>
                <w:szCs w:val="18"/>
              </w:rPr>
              <w:t>C</w:t>
            </w:r>
          </w:p>
        </w:tc>
        <w:tc>
          <w:tcPr>
            <w:tcW w:w="2813" w:type="dxa"/>
            <w:shd w:val="clear" w:color="auto" w:fill="F2F2F2" w:themeFill="background1" w:themeFillShade="F2"/>
          </w:tcPr>
          <w:p w14:paraId="1AF0E6D9"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Initial treatment with LHW at 180°C for 90 minutes, followed by treatment with 20 mM </w:t>
            </w:r>
            <w:proofErr w:type="spellStart"/>
            <w:r w:rsidRPr="001636E6">
              <w:rPr>
                <w:rFonts w:ascii="Times New Roman" w:hAnsi="Times New Roman" w:cs="Times New Roman"/>
                <w:sz w:val="18"/>
                <w:szCs w:val="18"/>
              </w:rPr>
              <w:t>phosphotungstic</w:t>
            </w:r>
            <w:proofErr w:type="spellEnd"/>
            <w:r w:rsidRPr="001636E6">
              <w:rPr>
                <w:rFonts w:ascii="Times New Roman" w:hAnsi="Times New Roman" w:cs="Times New Roman"/>
                <w:sz w:val="18"/>
                <w:szCs w:val="18"/>
              </w:rPr>
              <w:t xml:space="preserve"> acid at 130°C for 60 minutes</w:t>
            </w:r>
          </w:p>
        </w:tc>
        <w:tc>
          <w:tcPr>
            <w:tcW w:w="2047" w:type="dxa"/>
            <w:shd w:val="clear" w:color="auto" w:fill="F2F2F2" w:themeFill="background1" w:themeFillShade="F2"/>
          </w:tcPr>
          <w:p w14:paraId="26D4C03E"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96.8% glucose, 89.24% hemicellulose removal and 21.33% 70.8-73.2% solvent recovery</w:t>
            </w:r>
          </w:p>
        </w:tc>
        <w:tc>
          <w:tcPr>
            <w:tcW w:w="1440" w:type="dxa"/>
            <w:shd w:val="clear" w:color="auto" w:fill="F2F2F2" w:themeFill="background1" w:themeFillShade="F2"/>
          </w:tcPr>
          <w:p w14:paraId="4ADFC0D9"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rPr>
            </w:pPr>
            <w:r>
              <w:rPr>
                <w:rFonts w:ascii="Times New Roman" w:hAnsi="Times New Roman" w:cs="Times New Roman"/>
                <w:kern w:val="0"/>
                <w:sz w:val="18"/>
                <w:szCs w:val="18"/>
              </w:rPr>
              <w:t>N/R</w:t>
            </w:r>
          </w:p>
        </w:tc>
        <w:tc>
          <w:tcPr>
            <w:tcW w:w="1170" w:type="dxa"/>
            <w:shd w:val="clear" w:color="auto" w:fill="F2F2F2" w:themeFill="background1" w:themeFillShade="F2"/>
          </w:tcPr>
          <w:p w14:paraId="04F612C3" w14:textId="510DF73D"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 https://doi.org/10.3390/en15103636","author":[{"dropping-particle":"","family":"Zhang","given":"Shengming","non-dropping-particle":"","parse-names":false,"suffix":""},{"dropping-particle":"","family":"Mei","given":"Tiehan","non-dropping-particle":"","parse-names":false,"suffix":""},{"dropping-particle":"","family":"Zhu","given":"Chonghao","non-dropping-particle":"","parse-names":false,"suffix":""},{"dropping-particle":"","family":"Shang","given":"Huimin","non-dropping-particle":"","parse-names":false,"suffix":""},{"dropping-particle":"","family":"Gao","given":"Shushan","non-dropping-particle":"","parse-names":false,"suffix":""},{"dropping-particle":"","family":"Qin","given":"Liyuan","non-dropping-particle":"","parse-names":false,"suffix":""},{"dropping-particle":"","family":"Chen","given":"Haitao","non-dropping-particle":"","parse-names":false,"suffix":""}],"container-title":"Energies","id":"ITEM-1","issue":"3636","issued":{"date-parts":[["2022"]]},"title":"A Combination Method of Liquid Hot Water and Phosphotungstic Acid Pretreatment for Improving the the Enzymatic Saccharification Efficiency of Rice Straw","type":"article-journal","volume":"15"},"uris":["http://www.mendeley.com/documents/?uuid=f5c52ba9-f5aa-459d-89be-699693b99188"]}],"mendeley":{"formattedCitation":"(S. Zhang et al., 2022)","plainTextFormattedCitation":"(S. Zhang et al., 2022)","previouslyFormattedCitation":"[61]"},"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ang et al., 2022)</w:t>
            </w:r>
            <w:r w:rsidRPr="001636E6">
              <w:rPr>
                <w:rFonts w:ascii="Times New Roman" w:hAnsi="Times New Roman" w:cs="Times New Roman"/>
                <w:sz w:val="18"/>
                <w:szCs w:val="18"/>
              </w:rPr>
              <w:fldChar w:fldCharType="end"/>
            </w:r>
          </w:p>
        </w:tc>
      </w:tr>
      <w:tr w:rsidR="00454084" w:rsidRPr="001636E6" w14:paraId="4AC00CA3"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04FD94E"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Rice Straw</w:t>
            </w:r>
          </w:p>
        </w:tc>
        <w:tc>
          <w:tcPr>
            <w:tcW w:w="1440" w:type="dxa"/>
            <w:shd w:val="clear" w:color="auto" w:fill="F2F2F2" w:themeFill="background1" w:themeFillShade="F2"/>
          </w:tcPr>
          <w:p w14:paraId="025064E0" w14:textId="34781781"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w:t>
            </w:r>
            <w:r w:rsidR="00FF729D">
              <w:rPr>
                <w:rFonts w:ascii="Times New Roman" w:hAnsi="Times New Roman" w:cs="Times New Roman"/>
                <w:sz w:val="18"/>
                <w:szCs w:val="18"/>
              </w:rPr>
              <w:t>C</w:t>
            </w:r>
          </w:p>
        </w:tc>
        <w:tc>
          <w:tcPr>
            <w:tcW w:w="2813" w:type="dxa"/>
            <w:shd w:val="clear" w:color="auto" w:fill="F2F2F2" w:themeFill="background1" w:themeFillShade="F2"/>
          </w:tcPr>
          <w:p w14:paraId="613A8930"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55</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at 10 min</w:t>
            </w:r>
          </w:p>
          <w:p w14:paraId="1DADEFE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 phosphoric acid (H</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P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and 0.35M iron III chloride (FeCl</w:t>
            </w:r>
            <w:r w:rsidRPr="001636E6">
              <w:rPr>
                <w:rFonts w:ascii="Times New Roman" w:hAnsi="Times New Roman" w:cs="Times New Roman"/>
                <w:sz w:val="18"/>
                <w:szCs w:val="18"/>
                <w:vertAlign w:val="subscript"/>
              </w:rPr>
              <w:t>3</w:t>
            </w:r>
          </w:p>
        </w:tc>
        <w:tc>
          <w:tcPr>
            <w:tcW w:w="2047" w:type="dxa"/>
            <w:shd w:val="clear" w:color="auto" w:fill="F2F2F2" w:themeFill="background1" w:themeFillShade="F2"/>
          </w:tcPr>
          <w:p w14:paraId="34D925E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crystallinity.</w:t>
            </w:r>
          </w:p>
          <w:p w14:paraId="098F85C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20BF6F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hydrolysis time. 7.8mg/l (57.5%) fermentable sugar was obtained</w:t>
            </w:r>
          </w:p>
        </w:tc>
        <w:tc>
          <w:tcPr>
            <w:tcW w:w="1440" w:type="dxa"/>
            <w:shd w:val="clear" w:color="auto" w:fill="F2F2F2" w:themeFill="background1" w:themeFillShade="F2"/>
          </w:tcPr>
          <w:p w14:paraId="000F1DA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severity condition may result to decrease in sugar yield</w:t>
            </w:r>
          </w:p>
        </w:tc>
        <w:tc>
          <w:tcPr>
            <w:tcW w:w="1170" w:type="dxa"/>
            <w:shd w:val="clear" w:color="auto" w:fill="F2F2F2" w:themeFill="background1" w:themeFillShade="F2"/>
          </w:tcPr>
          <w:p w14:paraId="5EF07B88" w14:textId="135BFC7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teb.2019.100295","ISSN":"2589014X","abstract":"In this study, Box–Behnken design Response Surface Methodology (BBD-RSM) was used to develop microwave-assisted pretreatment (MAP) for Rice Straw (RS) using FeCl3-H3PO4 system. The concentration of FeCl3 and H3PO4, pretreatment temperature and time was used as independent variables and complex severity considering the effect of all variables were also calculated. Based on BBD-RSM, 57.5% of sugar yield per biomass was obtained for pretreated (MAP) RS using FeCl3 (0.35 M), H3PO4 (3%), pretreatment temperature and time of 155 °C and 10 min respectively with intermediate complex severity of 3.0. Based on the structural analysis using FTIR and XRD, it was suggested that the pretreatment results in reduction of crystallinity of RS that result in high crystallinity index (CrI) of 49.9% for efficient hydrolysis. Simultaneous saccharification and fermentation (SSF) of pretreated (MAP) RS resulted in maximum ethanol production of 7.0% (v/v) using in-house cellulase and Saccharomyces cerevisiae MTCC-173. The hydrolysis of pretreated (MAP) RS pulp using in-house produced endoxylanase resulted in generation of oligosaccharides.","author":[{"dropping-particle":"","family":"Kumar","given":"Bikash","non-dropping-particle":"","parse-names":false,"suffix":""},{"dropping-particle":"","family":"Bhardwaj","given":"N.","non-dropping-particle":"","parse-names":false,"suffix":""},{"dropping-particle":"","family":"Verma","given":"Pradeep","non-dropping-particle":"","parse-names":false,"suffix":""}],"container-title":"Bioresource Technology Reports","id":"ITEM-1","issue":"July","issued":{"date-parts":[["2019"]]},"page":"100295","publisher":"Elsevier","title":"Pretreatment of rice straw using microwave assisted FeCl3-H3PO4 system for ethanol and oligosaccharides generation","type":"article-journal","volume":"7"},"uris":["http://www.mendeley.com/documents/?uuid=3d494980-c4a8-44dd-97f4-1a35a6744f5b"]}],"mendeley":{"formattedCitation":"(B. Kumar et al., 2019)","plainTextFormattedCitation":"(B. Kumar et al., 2019)","previouslyFormattedCitation":"[31]"},"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umar et al., 2019)</w:t>
            </w:r>
            <w:r w:rsidRPr="001636E6">
              <w:rPr>
                <w:rFonts w:ascii="Times New Roman" w:hAnsi="Times New Roman" w:cs="Times New Roman"/>
                <w:sz w:val="18"/>
                <w:szCs w:val="18"/>
              </w:rPr>
              <w:fldChar w:fldCharType="end"/>
            </w:r>
          </w:p>
        </w:tc>
      </w:tr>
      <w:tr w:rsidR="00454084" w:rsidRPr="001636E6" w14:paraId="049FCD99"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44B1B6D6"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bCs w:val="0"/>
                <w:iCs/>
                <w:sz w:val="18"/>
                <w:szCs w:val="18"/>
              </w:rPr>
              <w:t xml:space="preserve">Rice straw, </w:t>
            </w:r>
            <w:proofErr w:type="spellStart"/>
            <w:r w:rsidRPr="001636E6">
              <w:rPr>
                <w:rFonts w:ascii="Times New Roman" w:hAnsi="Times New Roman" w:cs="Times New Roman"/>
                <w:bCs w:val="0"/>
                <w:iCs/>
                <w:sz w:val="18"/>
                <w:szCs w:val="18"/>
              </w:rPr>
              <w:t>napier</w:t>
            </w:r>
            <w:proofErr w:type="spellEnd"/>
            <w:r w:rsidRPr="001636E6">
              <w:rPr>
                <w:rFonts w:ascii="Times New Roman" w:hAnsi="Times New Roman" w:cs="Times New Roman"/>
                <w:bCs w:val="0"/>
                <w:iCs/>
                <w:sz w:val="18"/>
                <w:szCs w:val="18"/>
              </w:rPr>
              <w:t xml:space="preserve"> grass and sugarcane bagasse combined</w:t>
            </w:r>
          </w:p>
        </w:tc>
        <w:tc>
          <w:tcPr>
            <w:tcW w:w="1440" w:type="dxa"/>
          </w:tcPr>
          <w:p w14:paraId="70BFFF9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HWDES</w:t>
            </w:r>
          </w:p>
        </w:tc>
        <w:tc>
          <w:tcPr>
            <w:tcW w:w="2813" w:type="dxa"/>
          </w:tcPr>
          <w:p w14:paraId="10BE1C0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nitial LHW pretreatment at biomass loading of 1:10 w/v, 121°C, 40 minutes, followed by DES pretreatment at 130°C for 95 minutes at 150 rpm</w:t>
            </w:r>
          </w:p>
        </w:tc>
        <w:tc>
          <w:tcPr>
            <w:tcW w:w="2047" w:type="dxa"/>
          </w:tcPr>
          <w:p w14:paraId="6845107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High portion of glucose, 94.5%wt and 73.3% delignification was achieved.</w:t>
            </w:r>
          </w:p>
        </w:tc>
        <w:tc>
          <w:tcPr>
            <w:tcW w:w="1440" w:type="dxa"/>
          </w:tcPr>
          <w:p w14:paraId="3C96086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62CD9A28" w14:textId="005E080E"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TEB.2022.100986","ISSN":"2589-014X","abstract":"The combined effect of hot water (HW) and deep eutectic solvent (DES) on the solubilization of hemicellulose and lignin present in a lignocellulose mixture (rice straw, napier grass, and sugarcane bagasse in a 1:1:1 ratio) was investigated. The selected DES for present study included choline chloride (ChCl) with urea (U), glycerol (G), and lactic acid (LA) at a molar ratio of 1:2 w/w. The selection of different lignocellulosic biomass was made taking into account the similar percentage of hemicellulose and lignin. The hot water and DES pretreatment was performed with biomass loading of 1:10 w/v, 121 °C, 40 min. and 130 °C, 95 min, and 150 rpm, respectively. The HW-ChCl-LA resulted in 4.51-fold increase in cellulose digestibility at 72 h (20.63 ± 0.68% to 93 ± 3.62%). The FTIR spectrum for pretreated solids showed significant changes in the wavelength related to hemicellulose and lignin.","author":[{"dropping-particle":"","family":"Gundupalli","given":"Marttin Paulraj","non-dropping-particle":"","parse-names":false,"suffix":""},{"dropping-particle":"","family":"Anne Sahithi","given":"S. T.","non-dropping-particle":"","parse-names":false,"suffix":""},{"dropping-particle":"","family":"Jayex","given":"Elizabeth Panakkal","non-dropping-particle":"","parse-names":false,"suffix":""},{"dropping-particle":"","family":"Asavasanti","given":"Suvaluk","non-dropping-particle":"","parse-names":false,"suffix":""},{"dropping-particle":"","family":"Yasurin","given":"Patchanee","non-dropping-particle":"","parse-names":false,"suffix":""},{"dropping-particle":"","family":"Cheng","given":"Yu Shen","non-dropping-particle":"","parse-names":false,"suffix":""},{"dropping-particle":"","family":"Sriariyanun","given":"Malinee","non-dropping-particle":"","parse-names":false,"suffix":""}],"container-title":"Bioresource Technology Reports","id":"ITEM-1","issued":{"date-parts":[["2022","2"]]},"page":"100986","publisher":"Elsevier","title":"Combined effect of hot water and deep eutectic solvent (DES) pretreatment on a lignocellulosic biomass mixture for improved saccharification efficiency","type":"article-journal","volume":"17"},"uris":["http://www.mendeley.com/documents/?uuid=5609bab1-1ac0-41fc-a433-7ee5f4a4f955"]}],"mendeley":{"formattedCitation":"(Gundupalli, Anne Sahithi, et al., 2022)","plainTextFormattedCitation":"(Gundupalli, Anne Sahithi, et al., 2022)","previouslyFormattedCitation":"[66]"},"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Gundupalli et al., 2022)</w:t>
            </w:r>
            <w:r w:rsidRPr="001636E6">
              <w:rPr>
                <w:rFonts w:ascii="Times New Roman" w:hAnsi="Times New Roman" w:cs="Times New Roman"/>
                <w:sz w:val="18"/>
                <w:szCs w:val="18"/>
              </w:rPr>
              <w:fldChar w:fldCharType="end"/>
            </w:r>
          </w:p>
        </w:tc>
      </w:tr>
      <w:tr w:rsidR="00454084" w:rsidRPr="001636E6" w14:paraId="053D12EB"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019F0AA0" w14:textId="77777777" w:rsidR="00454084" w:rsidRPr="001636E6" w:rsidRDefault="00454084" w:rsidP="00B51552">
            <w:pPr>
              <w:tabs>
                <w:tab w:val="left" w:pos="7013"/>
              </w:tabs>
              <w:spacing w:after="0" w:line="240" w:lineRule="auto"/>
              <w:jc w:val="both"/>
              <w:rPr>
                <w:rFonts w:ascii="Times New Roman" w:hAnsi="Times New Roman" w:cs="Times New Roman"/>
                <w:b w:val="0"/>
                <w:bCs w:val="0"/>
                <w:iCs/>
                <w:sz w:val="18"/>
                <w:szCs w:val="18"/>
              </w:rPr>
            </w:pPr>
            <w:r w:rsidRPr="001636E6">
              <w:rPr>
                <w:rFonts w:ascii="Times New Roman" w:hAnsi="Times New Roman" w:cs="Times New Roman"/>
                <w:iCs/>
                <w:sz w:val="18"/>
                <w:szCs w:val="18"/>
              </w:rPr>
              <w:t xml:space="preserve">Poplar </w:t>
            </w:r>
          </w:p>
        </w:tc>
        <w:tc>
          <w:tcPr>
            <w:tcW w:w="1440" w:type="dxa"/>
            <w:shd w:val="clear" w:color="auto" w:fill="F2F2F2" w:themeFill="background1" w:themeFillShade="F2"/>
          </w:tcPr>
          <w:p w14:paraId="4D675DC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t>LHWDES</w:t>
            </w:r>
          </w:p>
        </w:tc>
        <w:tc>
          <w:tcPr>
            <w:tcW w:w="2813" w:type="dxa"/>
            <w:shd w:val="clear" w:color="auto" w:fill="F2F2F2" w:themeFill="background1" w:themeFillShade="F2"/>
          </w:tcPr>
          <w:p w14:paraId="1184E02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sz w:val="18"/>
                <w:szCs w:val="18"/>
              </w:rPr>
              <w:t xml:space="preserve">Mixture of </w:t>
            </w:r>
            <w:proofErr w:type="spellStart"/>
            <w:r w:rsidRPr="001636E6">
              <w:rPr>
                <w:rFonts w:ascii="Times New Roman" w:hAnsi="Times New Roman" w:cs="Times New Roman"/>
                <w:sz w:val="18"/>
                <w:szCs w:val="18"/>
              </w:rPr>
              <w:t>monoethanolamine</w:t>
            </w:r>
            <w:proofErr w:type="spellEnd"/>
            <w:r w:rsidRPr="001636E6">
              <w:rPr>
                <w:rFonts w:ascii="Times New Roman" w:hAnsi="Times New Roman" w:cs="Times New Roman"/>
                <w:sz w:val="18"/>
                <w:szCs w:val="18"/>
              </w:rPr>
              <w:t xml:space="preserve"> (MEA) and ammonia chloride (</w:t>
            </w:r>
            <w:proofErr w:type="spellStart"/>
            <w:r w:rsidRPr="001636E6">
              <w:rPr>
                <w:rFonts w:ascii="Times New Roman" w:hAnsi="Times New Roman" w:cs="Times New Roman"/>
                <w:sz w:val="18"/>
                <w:szCs w:val="18"/>
              </w:rPr>
              <w:t>NH₄Cl</w:t>
            </w:r>
            <w:proofErr w:type="spellEnd"/>
            <w:r w:rsidRPr="001636E6">
              <w:rPr>
                <w:rFonts w:ascii="Times New Roman" w:hAnsi="Times New Roman" w:cs="Times New Roman"/>
                <w:sz w:val="18"/>
                <w:szCs w:val="18"/>
              </w:rPr>
              <w:t>) at the molar ratio of 1:5</w:t>
            </w:r>
            <w:r w:rsidRPr="001636E6">
              <w:rPr>
                <w:rFonts w:ascii="Times New Roman" w:hAnsi="Times New Roman" w:cs="Times New Roman"/>
                <w:bCs/>
                <w:iCs/>
                <w:sz w:val="18"/>
                <w:szCs w:val="18"/>
              </w:rPr>
              <w:t xml:space="preserve">. </w:t>
            </w:r>
          </w:p>
        </w:tc>
        <w:tc>
          <w:tcPr>
            <w:tcW w:w="2047" w:type="dxa"/>
            <w:shd w:val="clear" w:color="auto" w:fill="F2F2F2" w:themeFill="background1" w:themeFillShade="F2"/>
          </w:tcPr>
          <w:p w14:paraId="3198F79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t>Enzymatic digestibility was improved from 13.9 to 90.4%</w:t>
            </w:r>
          </w:p>
        </w:tc>
        <w:tc>
          <w:tcPr>
            <w:tcW w:w="1440" w:type="dxa"/>
            <w:shd w:val="clear" w:color="auto" w:fill="F2F2F2" w:themeFill="background1" w:themeFillShade="F2"/>
          </w:tcPr>
          <w:p w14:paraId="545F1C2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5FC78B6F" w14:textId="78CADC5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 xml:space="preserve"> </w:t>
            </w:r>
            <w:r w:rsidRPr="001636E6">
              <w:rPr>
                <w:rFonts w:ascii="Times New Roman" w:hAnsi="Times New Roman" w:cs="Times New Roman"/>
                <w:bCs/>
                <w:iCs/>
                <w:sz w:val="18"/>
                <w:szCs w:val="18"/>
              </w:rPr>
              <w:fldChar w:fldCharType="begin" w:fldLock="1"/>
            </w:r>
            <w:r w:rsidR="00E2411F">
              <w:rPr>
                <w:rFonts w:ascii="Times New Roman" w:hAnsi="Times New Roman" w:cs="Times New Roman"/>
                <w:bCs/>
                <w:iCs/>
                <w:sz w:val="18"/>
                <w:szCs w:val="18"/>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manualFormatting":"(Xu et al., 2020)","plainTextFormattedCitation":"(H. Xu et al., 2020)","previouslyFormattedCitation":"[21]"},"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Xu et al., 2020)</w:t>
            </w:r>
            <w:r w:rsidRPr="001636E6">
              <w:rPr>
                <w:rFonts w:ascii="Times New Roman" w:hAnsi="Times New Roman" w:cs="Times New Roman"/>
                <w:bCs/>
                <w:iCs/>
                <w:sz w:val="18"/>
                <w:szCs w:val="18"/>
              </w:rPr>
              <w:fldChar w:fldCharType="end"/>
            </w:r>
            <w:r w:rsidRPr="001636E6">
              <w:rPr>
                <w:rFonts w:ascii="Times New Roman" w:hAnsi="Times New Roman" w:cs="Times New Roman"/>
                <w:sz w:val="18"/>
                <w:szCs w:val="18"/>
              </w:rPr>
              <w:t xml:space="preserve"> </w:t>
            </w:r>
          </w:p>
        </w:tc>
      </w:tr>
      <w:tr w:rsidR="00454084" w:rsidRPr="001636E6" w14:paraId="3FF2B7C0"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130B82F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Rubber wood</w:t>
            </w:r>
          </w:p>
        </w:tc>
        <w:tc>
          <w:tcPr>
            <w:tcW w:w="1440" w:type="dxa"/>
          </w:tcPr>
          <w:p w14:paraId="3BAAE231" w14:textId="7E2A8C19"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IL</w:t>
            </w:r>
          </w:p>
        </w:tc>
        <w:tc>
          <w:tcPr>
            <w:tcW w:w="2813" w:type="dxa"/>
          </w:tcPr>
          <w:p w14:paraId="25B443B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butyl-3-methylimidazolium acetate [C</w:t>
            </w:r>
            <w:r w:rsidRPr="001636E6">
              <w:rPr>
                <w:rFonts w:ascii="Times New Roman" w:hAnsi="Times New Roman" w:cs="Times New Roman"/>
                <w:sz w:val="18"/>
                <w:szCs w:val="18"/>
                <w:vertAlign w:val="subscript"/>
              </w:rPr>
              <w:t>4</w:t>
            </w:r>
            <w:proofErr w:type="gramStart"/>
            <w:r w:rsidRPr="001636E6">
              <w:rPr>
                <w:rFonts w:ascii="Times New Roman" w:hAnsi="Times New Roman" w:cs="Times New Roman"/>
                <w:sz w:val="18"/>
                <w:szCs w:val="18"/>
              </w:rPr>
              <w:t>mim][</w:t>
            </w:r>
            <w:proofErr w:type="spellStart"/>
            <w:proofErr w:type="gramEnd"/>
            <w:r w:rsidRPr="001636E6">
              <w:rPr>
                <w:rFonts w:ascii="Times New Roman" w:hAnsi="Times New Roman" w:cs="Times New Roman"/>
                <w:sz w:val="18"/>
                <w:szCs w:val="18"/>
              </w:rPr>
              <w:t>OAc</w:t>
            </w:r>
            <w:proofErr w:type="spellEnd"/>
            <w:r w:rsidRPr="001636E6">
              <w:rPr>
                <w:rFonts w:ascii="Times New Roman" w:hAnsi="Times New Roman" w:cs="Times New Roman"/>
                <w:sz w:val="18"/>
                <w:szCs w:val="18"/>
              </w:rPr>
              <w:t>], 1-ethyl-3- methylimidazolium chloride [C</w:t>
            </w:r>
            <w:r w:rsidRPr="001636E6">
              <w:rPr>
                <w:rFonts w:ascii="Times New Roman" w:hAnsi="Times New Roman" w:cs="Times New Roman"/>
                <w:sz w:val="18"/>
                <w:szCs w:val="18"/>
                <w:vertAlign w:val="subscript"/>
              </w:rPr>
              <w:t>2</w:t>
            </w:r>
            <w:proofErr w:type="gramStart"/>
            <w:r w:rsidRPr="001636E6">
              <w:rPr>
                <w:rFonts w:ascii="Times New Roman" w:hAnsi="Times New Roman" w:cs="Times New Roman"/>
                <w:sz w:val="18"/>
                <w:szCs w:val="18"/>
              </w:rPr>
              <w:t>mim][</w:t>
            </w:r>
            <w:proofErr w:type="gramEnd"/>
            <w:r w:rsidRPr="001636E6">
              <w:rPr>
                <w:rFonts w:ascii="Times New Roman" w:hAnsi="Times New Roman" w:cs="Times New Roman"/>
                <w:sz w:val="18"/>
                <w:szCs w:val="18"/>
              </w:rPr>
              <w:t>Cl], 1-ethyl-3-methylimidazolium acetate [C</w:t>
            </w:r>
            <w:r w:rsidRPr="001636E6">
              <w:rPr>
                <w:rFonts w:ascii="Times New Roman" w:hAnsi="Times New Roman" w:cs="Times New Roman"/>
                <w:sz w:val="18"/>
                <w:szCs w:val="18"/>
                <w:vertAlign w:val="subscript"/>
              </w:rPr>
              <w:t>2</w:t>
            </w:r>
            <w:proofErr w:type="gramStart"/>
            <w:r w:rsidRPr="001636E6">
              <w:rPr>
                <w:rFonts w:ascii="Times New Roman" w:hAnsi="Times New Roman" w:cs="Times New Roman"/>
                <w:sz w:val="18"/>
                <w:szCs w:val="18"/>
              </w:rPr>
              <w:t>mim][</w:t>
            </w:r>
            <w:proofErr w:type="spellStart"/>
            <w:proofErr w:type="gramEnd"/>
            <w:r w:rsidRPr="001636E6">
              <w:rPr>
                <w:rFonts w:ascii="Times New Roman" w:hAnsi="Times New Roman" w:cs="Times New Roman"/>
                <w:sz w:val="18"/>
                <w:szCs w:val="18"/>
              </w:rPr>
              <w:t>OAc</w:t>
            </w:r>
            <w:proofErr w:type="spellEnd"/>
            <w:r w:rsidRPr="001636E6">
              <w:rPr>
                <w:rFonts w:ascii="Times New Roman" w:hAnsi="Times New Roman" w:cs="Times New Roman"/>
                <w:sz w:val="18"/>
                <w:szCs w:val="18"/>
              </w:rPr>
              <w:t>], and 1-butyl-3-methylimidazolium chloride [C</w:t>
            </w:r>
            <w:r w:rsidRPr="001636E6">
              <w:rPr>
                <w:rFonts w:ascii="Times New Roman" w:hAnsi="Times New Roman" w:cs="Times New Roman"/>
                <w:sz w:val="18"/>
                <w:szCs w:val="18"/>
                <w:vertAlign w:val="subscript"/>
              </w:rPr>
              <w:t>4</w:t>
            </w:r>
            <w:proofErr w:type="gramStart"/>
            <w:r w:rsidRPr="001636E6">
              <w:rPr>
                <w:rFonts w:ascii="Times New Roman" w:hAnsi="Times New Roman" w:cs="Times New Roman"/>
                <w:sz w:val="18"/>
                <w:szCs w:val="18"/>
              </w:rPr>
              <w:t>mim][</w:t>
            </w:r>
            <w:proofErr w:type="gramEnd"/>
            <w:r w:rsidRPr="001636E6">
              <w:rPr>
                <w:rFonts w:ascii="Times New Roman" w:hAnsi="Times New Roman" w:cs="Times New Roman"/>
                <w:sz w:val="18"/>
                <w:szCs w:val="18"/>
              </w:rPr>
              <w:t>Cl]</w:t>
            </w:r>
          </w:p>
        </w:tc>
        <w:tc>
          <w:tcPr>
            <w:tcW w:w="2047" w:type="dxa"/>
          </w:tcPr>
          <w:p w14:paraId="0F95F1F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moval of the hydrogen bonding network.  Reduction in crystallinity.</w:t>
            </w:r>
          </w:p>
          <w:p w14:paraId="06702C3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shd w:val="clear" w:color="auto" w:fill="FFFFFF"/>
              </w:rPr>
              <w:t>up to 85%.  Substantial dissolution of rubber biomass was reached </w:t>
            </w:r>
          </w:p>
        </w:tc>
        <w:tc>
          <w:tcPr>
            <w:tcW w:w="1440" w:type="dxa"/>
          </w:tcPr>
          <w:p w14:paraId="185DA05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onger chain-length cations may need more time to dissolve in rubber biomass</w:t>
            </w:r>
          </w:p>
        </w:tc>
        <w:tc>
          <w:tcPr>
            <w:tcW w:w="1170" w:type="dxa"/>
          </w:tcPr>
          <w:p w14:paraId="5ADBDE79" w14:textId="16CCAD2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2/jctb.4516","ISSN":"10974660","abstract":"BACKGROUND: Biomass from rubber wood has been gaining interest due to its availability and relative economic value. However it is difficult to separate the biomass using common solvents due to its complicated structure. The recent application of ionic liquids as reaction solvents has offered a new platform for its efficient utilization. The dissolution of biomass in ionic liquid via microwave has been investigated to reduce the dissolution time. RESULTS: The pretreatment involves dissolving the biomass in various ionic liquids under domestic microwave radiation. The dissolution rate is dependent on the type of ionic liquid and biomass was found to be easily dissolved in acetate based imidazolium ionic liquid. The highest (up to 85%) substantial dissolution of rubber biomass was reached in 1-ethyl-3-methylimidazolium acetate [C2mim][OAc] and 1-butyl-3-methylimidazolium acetate [C4mim][OAc]. Furthermore, the amount of glucose resulting from pretreatment with [C2mim] [OAc] and [C4mim][OAc] was also higher than that from pretreatment with cloride anion. This is due to changes in physico chemical properties such as decreasing crystallinity in biomass as confirmed by XRD, TGA and FTIR analyses. CONCLUSION: Anion acetate based imidazolium ionic liquid was discovered to be a good solvent for the dissolution of rubber biomass under microwave irradiation for converting cellulose to glucose.","author":[{"dropping-particle":"","family":"Darji","given":"Dazylah","non-dropping-particle":"","parse-names":false,"suffix":""},{"dropping-particle":"","family":"Alias","given":"Yatimah","non-dropping-particle":"","parse-names":false,"suffix":""},{"dropping-particle":"","family":"Mohd Som","given":"Fauzi","non-dropping-particle":"","parse-names":false,"suffix":""},{"dropping-particle":"","family":"Abd Razak","given":"Nurul Hainiza","non-dropping-particle":"","parse-names":false,"suffix":""}],"container-title":"Journal of Chemical Technology and Biotechnology","id":"ITEM-1","issue":"11","issued":{"date-parts":[["2015"]]},"page":"2050-2056","title":"Microwave heating and hydrolysis of rubber wood biomass in ionic liquids","type":"article-journal","volume":"90"},"uris":["http://www.mendeley.com/documents/?uuid=352a595d-8dcc-4f45-85f6-85d3686f788b","http://www.mendeley.com/documents/?uuid=533354ad-f61e-414f-88a0-27f824985b42"]}],"mendeley":{"formattedCitation":"(Darji et al., 2015)","plainTextFormattedCitation":"(Darji et al., 2015)","previouslyFormattedCitation":"[3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Darji et al., 2015)</w:t>
            </w:r>
            <w:r w:rsidRPr="001636E6">
              <w:rPr>
                <w:rFonts w:ascii="Times New Roman" w:hAnsi="Times New Roman" w:cs="Times New Roman"/>
                <w:sz w:val="18"/>
                <w:szCs w:val="18"/>
              </w:rPr>
              <w:fldChar w:fldCharType="end"/>
            </w:r>
          </w:p>
        </w:tc>
      </w:tr>
      <w:tr w:rsidR="00454084" w:rsidRPr="001636E6" w14:paraId="3465A87C"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5D801AE3"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Saw dust</w:t>
            </w:r>
          </w:p>
        </w:tc>
        <w:tc>
          <w:tcPr>
            <w:tcW w:w="1440" w:type="dxa"/>
          </w:tcPr>
          <w:p w14:paraId="16946403" w14:textId="5F9DE63D" w:rsidR="00454084" w:rsidRPr="001636E6" w:rsidRDefault="00FF729D"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USAK</w:t>
            </w:r>
          </w:p>
        </w:tc>
        <w:tc>
          <w:tcPr>
            <w:tcW w:w="2813" w:type="dxa"/>
          </w:tcPr>
          <w:p w14:paraId="55CD8FFE"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40 g/L NaOH, ultrasonication power of 120 W, a frequency of 40 kHz, amplitude of 60%, 50°C and 5 hrs. </w:t>
            </w:r>
          </w:p>
          <w:p w14:paraId="4A19F95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Solid-to-liquid ratio of 1.25 g/100 mL  </w:t>
            </w:r>
          </w:p>
        </w:tc>
        <w:tc>
          <w:tcPr>
            <w:tcW w:w="2047" w:type="dxa"/>
          </w:tcPr>
          <w:p w14:paraId="6180227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38.15 mg GE/g sugar yield</w:t>
            </w:r>
          </w:p>
        </w:tc>
        <w:tc>
          <w:tcPr>
            <w:tcW w:w="1440" w:type="dxa"/>
          </w:tcPr>
          <w:p w14:paraId="0BB6826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73B6519B" w14:textId="7E162D1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author":[{"dropping-particle":"","family":"Gavrila","given":"Adina I","non-dropping-particle":"","parse-names":false,"suffix":""},{"dropping-particle":"","family":"Vartolomei","given":"Anamaria","non-dropping-particle":"","parse-names":false,"suffix":""},{"dropping-particle":"","family":"Calinescu","given":"Ioan","non-dropping-particle":"","parse-names":false,"suffix":""},{"dropping-particle":"","family":"Vinatoru","given":"Mircea","non-dropping-particle":"","parse-names":false,"suffix":""},{"dropping-particle":"","family":"Parvulescu","given":"Oana C","non-dropping-particle":"","parse-names":false,"suffix":""},{"dropping-particle":"","family":"Psenovschi","given":"Grigore","non-dropping-particle":"","parse-names":false,"suffix":""},{"dropping-particle":"","family":"Chipurici","given":"Petre","non-dropping-particle":"","parse-names":false,"suffix":""},{"dropping-particle":"","family":"Trifan","given":"Adrian","non-dropping-particle":"","parse-names":false,"suffix":""}],"id":"ITEM-1","issued":{"date-parts":[["2024"]]},"title":"Ultrasound-Assisted Alkaline Pretreatment of Biomass to Enhance the Extraction Yield of Valuable Chemicals","type":"article-journal"},"uris":["http://www.mendeley.com/documents/?uuid=6810fc71-15d9-4486-a796-c27b34552e07","http://www.mendeley.com/documents/?uuid=34751969-32e8-465c-8fb6-aac741ec9646"]}],"mendeley":{"formattedCitation":"(Gavrila et al., 2024)","plainTextFormattedCitation":"(Gavrila et al., 2024)","previouslyFormattedCitation":"[48]"},"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Gavrila et al., 2024)</w:t>
            </w:r>
            <w:r w:rsidRPr="001636E6">
              <w:rPr>
                <w:rFonts w:ascii="Times New Roman" w:hAnsi="Times New Roman" w:cs="Times New Roman"/>
                <w:sz w:val="18"/>
                <w:szCs w:val="18"/>
              </w:rPr>
              <w:fldChar w:fldCharType="end"/>
            </w:r>
          </w:p>
        </w:tc>
      </w:tr>
      <w:tr w:rsidR="00454084" w:rsidRPr="001636E6" w14:paraId="714149D1"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AFD7C9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ugarcane bagasse</w:t>
            </w:r>
          </w:p>
        </w:tc>
        <w:tc>
          <w:tcPr>
            <w:tcW w:w="1440" w:type="dxa"/>
            <w:shd w:val="clear" w:color="auto" w:fill="F2F2F2" w:themeFill="background1" w:themeFillShade="F2"/>
          </w:tcPr>
          <w:p w14:paraId="29A12A4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shd w:val="clear" w:color="auto" w:fill="F2F2F2" w:themeFill="background1" w:themeFillShade="F2"/>
          </w:tcPr>
          <w:p w14:paraId="26E0EBCC"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0.4M of NaOH, irradiation power of 320W, 170 </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 xml:space="preserve">C ± 5 </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and 7 min</w:t>
            </w:r>
          </w:p>
          <w:p w14:paraId="1DC2B57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t holding time of 10 mins</w:t>
            </w:r>
          </w:p>
        </w:tc>
        <w:tc>
          <w:tcPr>
            <w:tcW w:w="2047" w:type="dxa"/>
            <w:shd w:val="clear" w:color="auto" w:fill="F2F2F2" w:themeFill="background1" w:themeFillShade="F2"/>
          </w:tcPr>
          <w:p w14:paraId="51B7A31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Improved sugar yield within a shorter time, </w:t>
            </w:r>
          </w:p>
          <w:p w14:paraId="0CF7960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90mmol/mg of fermentable sugar was achieved.</w:t>
            </w:r>
          </w:p>
        </w:tc>
        <w:tc>
          <w:tcPr>
            <w:tcW w:w="1440" w:type="dxa"/>
            <w:shd w:val="clear" w:color="auto" w:fill="F2F2F2" w:themeFill="background1" w:themeFillShade="F2"/>
          </w:tcPr>
          <w:p w14:paraId="1144202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sugar yield with increased holding time</w:t>
            </w:r>
          </w:p>
        </w:tc>
        <w:tc>
          <w:tcPr>
            <w:tcW w:w="1170" w:type="dxa"/>
            <w:shd w:val="clear" w:color="auto" w:fill="F2F2F2" w:themeFill="background1" w:themeFillShade="F2"/>
          </w:tcPr>
          <w:p w14:paraId="7D92512E" w14:textId="43DFF25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mbioe.2016.06.017","ISSN":"18732909","abstract":"Sugarcane bagasse represents one of the best potential feedstocks for the production of second generation bioethanol. The most efficient method to produce fermentable sugars is by enzymatic hydrolysis, assisted by thermochemical pretreatments. Previous research was focused on conventional heating pretreatment and the pretreated biomass residue characteristics. In this work, microwave energy is applied to facilitate sodium hydroxide (NaOH) and sulphuric acid (H2SO4) pretreatments on sugarcane bagasse and the efficiency of sugar production was evaluated on the soluble sugars released during pretreatment. The results show that microwave assisted pretreatment was more efficient than conventional heating pretreatment and it gave rise to 4 times higher reducing sugar release by using 5.7 times less pretreatment time. It is highlighted that enrichment of xylose and glucose can be tuned by changing pretreatment media (NaOH/H2SO4) and holding time. SEM study shows significant delignification effect of NaOH pretreatment, suggesting a possible improved enzymatic hydrolysis process. However, severe acid conditions should be avoided (long holding time or high acid concentration) under microwave heating conditions. It led to biomass carbonization, reducing sugar production and forming ‘humins’. Overall, in comparison with conventional pretreatment, microwave assisted pretreatment removed significant amount of hemicellulose and lignin and led to high amount of sugar production during pretreatment process, suggesting microwave heating pretreatment is an effective and efficient pretreatment method.","author":[{"dropping-particle":"","family":"Zhu","given":"Zongyuan","non-dropping-particle":"","parse-names":false,"suffix":""},{"dropping-particle":"","family":"Rezende","given":"Camila Alves","non-dropping-particle":"","parse-names":false,"suffix":""},{"dropping-particle":"","family":"Simister","given":"Rachael","non-dropping-particle":"","parse-names":false,"suffix":""},{"dropping-particle":"","family":"McQueen-Mason","given":"Simon J.","non-dropping-particle":"","parse-names":false,"suffix":""},{"dropping-particle":"","family":"Macquarrie","given":"Duncan J.","non-dropping-particle":"","parse-names":false,"suffix":""},{"dropping-particle":"","family":"Polikarpov","given":"Igor","non-dropping-particle":"","parse-names":false,"suffix":""},{"dropping-particle":"","family":"Gomez","given":"Leonardo D.","non-dropping-particle":"","parse-names":false,"suffix":""}],"container-title":"Biomass and Bioenergy","id":"ITEM-1","issued":{"date-parts":[["2016"]]},"page":"269-278","publisher":"Elsevier Ltd","title":"Efficient sugar production from sugarcane bagasse by microwave assisted acid and alkali pretreatment","type":"article-journal","volume":"93"},"uris":["http://www.mendeley.com/documents/?uuid=7c957c47-b99c-4bcc-b6fe-b33ade08bac0","http://www.mendeley.com/documents/?uuid=84ec4817-8269-44b7-817f-08c42f58032f"]}],"mendeley":{"formattedCitation":"(Zhu et al., 2016)","plainTextFormattedCitation":"(Zhu et al., 2016)","previouslyFormattedCitation":"[35]"},"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u et al., 2016)</w:t>
            </w:r>
            <w:r w:rsidRPr="001636E6">
              <w:rPr>
                <w:rFonts w:ascii="Times New Roman" w:hAnsi="Times New Roman" w:cs="Times New Roman"/>
                <w:sz w:val="18"/>
                <w:szCs w:val="18"/>
              </w:rPr>
              <w:fldChar w:fldCharType="end"/>
            </w:r>
          </w:p>
        </w:tc>
      </w:tr>
      <w:tr w:rsidR="00454084" w:rsidRPr="001636E6" w14:paraId="5B120256"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70B9DDB8"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Sugarcane bagasse</w:t>
            </w:r>
          </w:p>
        </w:tc>
        <w:tc>
          <w:tcPr>
            <w:tcW w:w="1440" w:type="dxa"/>
            <w:shd w:val="clear" w:color="auto" w:fill="F2F2F2" w:themeFill="background1" w:themeFillShade="F2"/>
          </w:tcPr>
          <w:p w14:paraId="257BD35B" w14:textId="47969E0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w:t>
            </w:r>
            <w:r w:rsidR="00FF729D">
              <w:rPr>
                <w:rFonts w:ascii="Times New Roman" w:hAnsi="Times New Roman" w:cs="Times New Roman"/>
                <w:sz w:val="18"/>
                <w:szCs w:val="18"/>
              </w:rPr>
              <w:t>C</w:t>
            </w:r>
          </w:p>
        </w:tc>
        <w:tc>
          <w:tcPr>
            <w:tcW w:w="2813" w:type="dxa"/>
            <w:shd w:val="clear" w:color="auto" w:fill="F2F2F2" w:themeFill="background1" w:themeFillShade="F2"/>
          </w:tcPr>
          <w:p w14:paraId="1A68191C"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 two-stage process with dilute H₂SO₄</w:t>
            </w:r>
          </w:p>
        </w:tc>
        <w:tc>
          <w:tcPr>
            <w:tcW w:w="2047" w:type="dxa"/>
            <w:shd w:val="clear" w:color="auto" w:fill="F2F2F2" w:themeFill="background1" w:themeFillShade="F2"/>
          </w:tcPr>
          <w:p w14:paraId="269812D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emicellulose degradation of 92.40% and lignin removal of 57.41%</w:t>
            </w:r>
          </w:p>
        </w:tc>
        <w:tc>
          <w:tcPr>
            <w:tcW w:w="1440" w:type="dxa"/>
            <w:shd w:val="clear" w:color="auto" w:fill="F2F2F2" w:themeFill="background1" w:themeFillShade="F2"/>
          </w:tcPr>
          <w:p w14:paraId="3317FA3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39E681E5" w14:textId="1F9BEC75"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21.126463","ISSN":"0960-8524","PMID":"34896260","abstract":"Pretreatment can improve biomass biodegradability. Here, a novel sugarcane bagasse (SCB) pretreatment process based on two-stage ultrasonic assisted dilute H2SO4 (TUDA) under mild conditions was reported. After optimization, the pretreatment was shown to significantly degrade hemicellulose (92.40%) and remove lignin (57.41%) of SCB, leading to reduction of inhibitors and an ethanol fermentation efficiency of 93.37% by SSCF under cellulase 10 FPU/g SCB and 30% pretreated SCB loading. Physical characterization revealed that two-stage ultrasonic could better disrupt SCB than traditional ultrasonic by amplifying the collapse effect and synergistically promoting lignin removal through dilute H2SO4. Furthermore, xylose was also effectively recovered from pretreatment supernatant by biochar derived from bagasse. This study established a simple and efficient pretreatment process for high value-added recycling of SCB from solid residue to pretreatment liquid.","author":[{"dropping-particle":"","family":"Chen","given":"Sheng Jie","non-dropping-particle":"","parse-names":false,"suffix":""},{"dropping-particle":"","family":"Chen","given":"Xiong","non-dropping-particle":"","parse-names":false,"suffix":""},{"dropping-particle":"","family":"Zhu","given":"Ming Jun","non-dropping-particle":"","parse-names":false,"suffix":""}],"container-title":"Bioresource Technology","id":"ITEM-1","issued":{"date-parts":[["2022","2"]]},"page":"126463","publisher":"Elsevier","title":"Xylose recovery and bioethanol production from sugarcane bagasse pretreated by mild two-stage ultrasonic assisted dilute acid","type":"article-journal","volume":"345"},"uris":["http://www.mendeley.com/documents/?uuid=c3967f29-51e7-4dda-a782-4b238add9644"]}],"mendeley":{"formattedCitation":"(S. J. Chen et al., 2022)","plainTextFormattedCitation":"(S. J. Chen et al., 2022)","previouslyFormattedCitation":"[4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Chen et al., 2022)</w:t>
            </w:r>
            <w:r w:rsidRPr="001636E6">
              <w:rPr>
                <w:rFonts w:ascii="Times New Roman" w:hAnsi="Times New Roman" w:cs="Times New Roman"/>
                <w:sz w:val="18"/>
                <w:szCs w:val="18"/>
              </w:rPr>
              <w:fldChar w:fldCharType="end"/>
            </w:r>
          </w:p>
        </w:tc>
      </w:tr>
      <w:tr w:rsidR="00454084" w:rsidRPr="001636E6" w14:paraId="725C58D1"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5CF07668"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ugarcane bagasse</w:t>
            </w:r>
          </w:p>
        </w:tc>
        <w:tc>
          <w:tcPr>
            <w:tcW w:w="1440" w:type="dxa"/>
          </w:tcPr>
          <w:p w14:paraId="0FFB537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tcPr>
          <w:p w14:paraId="37BDD45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quid ammonia (NH</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 180°C</w:t>
            </w:r>
          </w:p>
        </w:tc>
        <w:tc>
          <w:tcPr>
            <w:tcW w:w="2047" w:type="dxa"/>
          </w:tcPr>
          <w:p w14:paraId="0888253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ow energy consumption and environmentally friendly, with 87% fermentable sugar obtained</w:t>
            </w:r>
          </w:p>
        </w:tc>
        <w:tc>
          <w:tcPr>
            <w:tcW w:w="1440" w:type="dxa"/>
          </w:tcPr>
          <w:p w14:paraId="6A07678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Re-polymerization at high temperature. Requires, post-pretreatment washing </w:t>
            </w:r>
          </w:p>
        </w:tc>
        <w:tc>
          <w:tcPr>
            <w:tcW w:w="1170" w:type="dxa"/>
          </w:tcPr>
          <w:p w14:paraId="391B454A" w14:textId="13CA15B6"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3.06.078","ISSN":"18732976","abstract":"Low water consumption operation (LWCO) can reduce the usage of water and energy input for the liquid hot water (LHW) pretreatment of sugarcane bagasse (SB) but causes great negative effects on the saccharification rate of xylose and enzymatic digestibility (ED) of cellulose. Therefore, a combined pretreatment with LHW and aqueous ammonia (LHWAA) was developed. ED of glucan and xylan is enhanced greatly resulted from the removal of hemicellulose and lignin after the LHWAA pretreatment. However, the intriguing results of low lignin removal and ED value were observed at the high reaction temperature of 180. °C for the second step pretreatment of AA. It was proposed that lignin or pseudo-lignin droplet redeposited on the surface of residual solids might play a crucial role in determining the ED, so it is indispensable to make the enzyme access to the cellulose by the step of post-treatment with ultrasonic washing or hot washing. Coupled with the process of post-treatment and enzymatic hydrolysis, a high hemicellulose derived sugars recovery of 75.5% and glucose recovery of 87% was obtained for LHWAA pretreatment. © 2013 Elsevier Ltd.","author":[{"dropping-particle":"","family":"Yu","given":"Qiang","non-dropping-particle":"","parse-names":false,"suffix":""},{"dropping-particle":"","family":"Zhuang","given":"Xinshu","non-dropping-particle":"","parse-names":false,"suffix":""},{"dropping-particle":"","family":"Yuan","given":"Zhenhong","non-dropping-particle":"","parse-names":false,"suffix":""},{"dropping-particle":"","family":"Qi","given":"Wei","non-dropping-particle":"","parse-names":false,"suffix":""},{"dropping-particle":"","family":"Wang","given":"Wen","non-dropping-particle":"","parse-names":false,"suffix":""},{"dropping-particle":"","family":"Wang","given":"Qiong","non-dropping-particle":"","parse-names":false,"suffix":""},{"dropping-particle":"","family":"Tan","given":"Xuesong","non-dropping-particle":"","parse-names":false,"suffix":""}],"container-title":"Bioresource Technology","id":"ITEM-1","issued":{"date-parts":[["2013"]]},"page":"210-215","publisher":"Elsevier Ltd","title":"Pretreatment of sugarcane bagasse with liquid hot water and aqueous ammonia","type":"article-journal","volume":"144"},"uris":["http://www.mendeley.com/documents/?uuid=40e5f6a3-3699-41d9-9a93-30bc7da7b2c9","http://www.mendeley.com/documents/?uuid=355ec953-b951-44f5-a8fe-3095a0743885"]}],"mendeley":{"formattedCitation":"(Yu et al., 2013)","plainTextFormattedCitation":"(Yu et al., 2013)","previouslyFormattedCitation":"[67]"},"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u et al., 2013)</w:t>
            </w:r>
            <w:r w:rsidRPr="001636E6">
              <w:rPr>
                <w:rFonts w:ascii="Times New Roman" w:hAnsi="Times New Roman" w:cs="Times New Roman"/>
                <w:sz w:val="18"/>
                <w:szCs w:val="18"/>
              </w:rPr>
              <w:fldChar w:fldCharType="end"/>
            </w:r>
          </w:p>
          <w:p w14:paraId="663DF7E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31D670B1"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5BC84C73"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ugarcane bagasse</w:t>
            </w:r>
          </w:p>
        </w:tc>
        <w:tc>
          <w:tcPr>
            <w:tcW w:w="1440" w:type="dxa"/>
            <w:shd w:val="clear" w:color="auto" w:fill="F2F2F2" w:themeFill="background1" w:themeFillShade="F2"/>
          </w:tcPr>
          <w:p w14:paraId="2E29C1C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shd w:val="clear" w:color="auto" w:fill="F2F2F2" w:themeFill="background1" w:themeFillShade="F2"/>
          </w:tcPr>
          <w:p w14:paraId="12FCB02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nitial pretreatment with LHW at 120°C for 1 h, followed by sulfonation at 120°C for 2 h.</w:t>
            </w:r>
          </w:p>
        </w:tc>
        <w:tc>
          <w:tcPr>
            <w:tcW w:w="2047" w:type="dxa"/>
            <w:shd w:val="clear" w:color="auto" w:fill="F2F2F2" w:themeFill="background1" w:themeFillShade="F2"/>
          </w:tcPr>
          <w:p w14:paraId="02FE0051"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gnin removal was promoted by alkaline sulfonation,</w:t>
            </w:r>
          </w:p>
          <w:p w14:paraId="655ECF7B"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99.6 ± 0.21% glucose,</w:t>
            </w:r>
          </w:p>
          <w:p w14:paraId="014A9A6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88.0 ± 1.8% xylose</w:t>
            </w:r>
          </w:p>
        </w:tc>
        <w:tc>
          <w:tcPr>
            <w:tcW w:w="1440" w:type="dxa"/>
            <w:shd w:val="clear" w:color="auto" w:fill="F2F2F2" w:themeFill="background1" w:themeFillShade="F2"/>
          </w:tcPr>
          <w:p w14:paraId="2611F71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ossible contaminants from the sulfonating agent used if not handled properly</w:t>
            </w:r>
          </w:p>
        </w:tc>
        <w:tc>
          <w:tcPr>
            <w:tcW w:w="1170" w:type="dxa"/>
            <w:shd w:val="clear" w:color="auto" w:fill="F2F2F2" w:themeFill="background1" w:themeFillShade="F2"/>
          </w:tcPr>
          <w:p w14:paraId="1A405A57" w14:textId="5B17792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INDCROP.2023.116849","ISSN":"0926-6690","abstract":"Sugarcane bagasse (SCB) is a widely available biomass feedstock currently used for ethanol production in various parts of the world. Here, we carried out a combined liquid hot water and neutral/alkaline sulfonation pretreatments of SCB at relatively low temperatures to maximize enzymatic hydrolysis yields. To describe multi-step pretreatments severities, analytical equations for modified combind severity factors (CSF´m) were introduced. Although the chemical composition of SCB after the liquid hot water pretreatment alone has not been significantly changed under tested conditions, this pretreatment led to an increase in the efficiency of its enzymatic hydrolysis. Furthermore, a combination of liquid hot water pretreatment (at 120 °C for 1 h) and sulfonation of SCB (at 120 °C for 2 h) resulted in excellent enzymatic hydrolysis yields. After alkaline sulfonation, glucose yields reached 99.6 ± 0.21% for autoclaved and alkaline sulfonated bagasse (AASB) and 97.47 ± 0.75% for boiled and alkaline sulfonated bagasse (BASB), whereas xylose yields were 86.9 ± 1.9% and 88.0 ± 1.8% for AASB and BASB, respectively. High enzymatic hydrolysis yields are in line with elevated CSF´m of the latter pretreatments. X-ray diffraction, confocal laser scanning microscopy, and solid-state 13C NMR spectroscopy analyses showed that the structural desorganization of bagasse after liquid hot water pretreatment associated to chemical modifications of lignin and its massive removal promoted by alkaline sulfonation led to efficient separation of carbohydrates and lignin, revealing underlying structural reasons of the observed efficient enzymatic hydrolysis.","author":[{"dropping-particle":"","family":"Kane","given":"Aissata Ousmane","non-dropping-particle":"","parse-names":false,"suffix":""},{"dropping-particle":"","family":"Cortez","given":"Anelyse Abreu","non-dropping-particle":"","parse-names":false,"suffix":""},{"dropping-particle":"","family":"Pellegrini","given":"Vanessa Oliveira Arnoldi","non-dropping-particle":"","parse-names":false,"suffix":""},{"dropping-particle":"","family":"Ngom","given":"Balla Diop","non-dropping-particle":"","parse-names":false,"suffix":""},{"dropping-particle":"","family":"Filgueiras","given":"Jefferson G.","non-dropping-particle":"","parse-names":false,"suffix":""},{"dropping-particle":"","family":"Azevedo","given":"Eduardo R.","non-dropping-particle":"de","parse-names":false,"suffix":""},{"dropping-particle":"","family":"Polikarpov","given":"Igor","non-dropping-particle":"","parse-names":false,"suffix":""}],"container-title":"Industrial Crops and Products","id":"ITEM-1","issued":{"date-parts":[["2023","10"]]},"page":"116849","publisher":"Elsevier","title":"Combined liquid hot water and sulfonation pretreatment of sugarcane bagasse to maximize fermentable sugars production","type":"article-journal","volume":"201"},"uris":["http://www.mendeley.com/documents/?uuid=79cc1eea-40c5-3469-b26c-bd37f364ccbb","http://www.mendeley.com/documents/?uuid=ab2d1904-b6f5-4c8d-b317-d15f4a1e3f1a"]}],"mendeley":{"formattedCitation":"(Kane et al., 2023)","plainTextFormattedCitation":"(Kane et al., 2023)","previouslyFormattedCitation":"[68]"},"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ane et al., 2023)</w:t>
            </w:r>
            <w:r w:rsidRPr="001636E6">
              <w:rPr>
                <w:rFonts w:ascii="Times New Roman" w:hAnsi="Times New Roman" w:cs="Times New Roman"/>
                <w:sz w:val="18"/>
                <w:szCs w:val="18"/>
              </w:rPr>
              <w:fldChar w:fldCharType="end"/>
            </w:r>
          </w:p>
        </w:tc>
      </w:tr>
      <w:tr w:rsidR="00454084" w:rsidRPr="001636E6" w14:paraId="5079A2E0"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0AAE1786"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Style w:val="Emphasis"/>
                <w:rFonts w:ascii="Times New Roman" w:hAnsi="Times New Roman" w:cs="Times New Roman"/>
                <w:i w:val="0"/>
                <w:iCs w:val="0"/>
                <w:sz w:val="18"/>
                <w:szCs w:val="18"/>
              </w:rPr>
              <w:t>Sugarcane bagasse</w:t>
            </w:r>
          </w:p>
        </w:tc>
        <w:tc>
          <w:tcPr>
            <w:tcW w:w="1440" w:type="dxa"/>
            <w:shd w:val="clear" w:color="auto" w:fill="F2F2F2" w:themeFill="background1" w:themeFillShade="F2"/>
          </w:tcPr>
          <w:p w14:paraId="53C92A0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DES</w:t>
            </w:r>
          </w:p>
        </w:tc>
        <w:tc>
          <w:tcPr>
            <w:tcW w:w="2813" w:type="dxa"/>
            <w:shd w:val="clear" w:color="auto" w:fill="F2F2F2" w:themeFill="background1" w:themeFillShade="F2"/>
          </w:tcPr>
          <w:p w14:paraId="675D8B5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20°C for 90 minutes</w:t>
            </w:r>
          </w:p>
        </w:tc>
        <w:tc>
          <w:tcPr>
            <w:tcW w:w="2047" w:type="dxa"/>
            <w:shd w:val="clear" w:color="auto" w:fill="F2F2F2" w:themeFill="background1" w:themeFillShade="F2"/>
          </w:tcPr>
          <w:p w14:paraId="0AB8883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85.05 ± 0.66 gL⁻¹ of total fermentable sugar and a </w:t>
            </w:r>
            <w:r w:rsidRPr="001636E6">
              <w:rPr>
                <w:rFonts w:ascii="Times New Roman" w:hAnsi="Times New Roman" w:cs="Times New Roman"/>
                <w:sz w:val="18"/>
                <w:szCs w:val="18"/>
              </w:rPr>
              <w:lastRenderedPageBreak/>
              <w:t>bioethanol yield of 34.33 ± 3.15 gL⁻¹</w:t>
            </w:r>
          </w:p>
        </w:tc>
        <w:tc>
          <w:tcPr>
            <w:tcW w:w="1440" w:type="dxa"/>
            <w:shd w:val="clear" w:color="auto" w:fill="F2F2F2" w:themeFill="background1" w:themeFillShade="F2"/>
          </w:tcPr>
          <w:p w14:paraId="644F65F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N/R</w:t>
            </w:r>
          </w:p>
        </w:tc>
        <w:tc>
          <w:tcPr>
            <w:tcW w:w="1170" w:type="dxa"/>
            <w:shd w:val="clear" w:color="auto" w:fill="F2F2F2" w:themeFill="background1" w:themeFillShade="F2"/>
          </w:tcPr>
          <w:p w14:paraId="5508DFAC" w14:textId="4EC4D981"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 </w:t>
            </w:r>
            <w:r w:rsidRPr="001636E6">
              <w:rPr>
                <w:rFonts w:ascii="Times New Roman" w:hAnsi="Times New Roman" w:cs="Times New Roman"/>
                <w:bCs/>
                <w:iCs/>
                <w:sz w:val="18"/>
                <w:szCs w:val="18"/>
              </w:rPr>
              <w:fldChar w:fldCharType="begin" w:fldLock="1"/>
            </w:r>
            <w:r w:rsidR="00EC7F7A">
              <w:rPr>
                <w:rFonts w:ascii="Times New Roman" w:hAnsi="Times New Roman" w:cs="Times New Roman"/>
                <w:bCs/>
                <w:iCs/>
                <w:sz w:val="18"/>
                <w:szCs w:val="18"/>
              </w:rPr>
              <w:instrText>ADDIN CSL_CITATION {"citationItems":[{"id":"ITEM-1","itemData":{"DOI":"10.1007/s11705-024-2438-9","ISBN":"1170502424389","ISSN":"20950187","abstract":"In the present study, a sustainable pretreatment methodology combining liquid hot water and deep eutectic solvent is proposed for the efficient fractionation of hemicellulose, cellulose, and lignin from sugarcane bagasse, thereby facilitating the comprehensive utilization of both C5 and C6 sugars. The application of this combined pretreatment strategy to sugarcane bagasse led to notable enhancements in enzymatic saccharification and subsequent fermentation. Experiment results demonstrate that liquid hot water-deep eutectic solvent pretreatment yielded 85.05 ± 0.66 g·L−1 of total fermentable sugar (glucose: 60.96 ± 0.21 g·L−1, xylose: 24.09 ± 0.87 g·L−1) through enzymatic saccharification of sugarcane bagasse. Furthermore, fermentation of the pretreated sugarcane bagasse hydrolysate yielded 34.33 ± 3.15 g·L−1 of bioethanol. These findings confirm the effectiveness of liquid hot water-deep eutectic solvent pretreatment in separating lignocellulosic components, thus presenting a sustainable and promising pretreatment method for maximizing the valuable utilization of biomass resources. (Figure presented.)","author":[{"dropping-particle":"","family":"Xian","given":"Xiaoling","non-dropping-particle":"","parse-names":false,"suffix":""},{"dropping-particle":"","family":"Li","given":"Biying","non-dropping-particle":"","parse-names":false,"suffix":""},{"dropping-particle":"","family":"Feng","given":"Shiyong","non-dropping-particle":"","parse-names":false,"suffix":""},{"dropping-particle":"","family":"Huang","given":"Jiale","non-dropping-particle":"","parse-names":false,"suffix":""},{"dropping-particle":"","family":"Fu","given":"Xinyuan","non-dropping-particle":"","parse-names":false,"suffix":""},{"dropping-particle":"","family":"Wu","given":"Ting","non-dropping-particle":"","parse-names":false,"suffix":""},{"dropping-particle":"","family":"Lin","given":"Xiaoqing","non-dropping-particle":"","parse-names":false,"suffix":""}],"container-title":"Frontiers of Chemical Science and Engineering","id":"ITEM-1","issue":"8","issued":{"date-parts":[["2024"]]},"title":"Enhanced bioethanol production from sugarcane bagasse: combination of liquid hot water and deep eutectic solvent pretreatment for optimized enzymatic saccharification","type":"article-journal","volume":"18"},"uris":["http://www.mendeley.com/documents/?uuid=7432b0b9-dee1-4515-9fe4-94cb2186bf5f"]}],"mendeley":{"formattedCitation":"(Xian et al., 2024)","plainTextFormattedCitation":"(Xian et al., 2024)","previouslyFormattedCitation":"[69]"},"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Xian et al., 2024)</w:t>
            </w:r>
            <w:r w:rsidRPr="001636E6">
              <w:rPr>
                <w:rFonts w:ascii="Times New Roman" w:hAnsi="Times New Roman" w:cs="Times New Roman"/>
                <w:bCs/>
                <w:iCs/>
                <w:sz w:val="18"/>
                <w:szCs w:val="18"/>
              </w:rPr>
              <w:fldChar w:fldCharType="end"/>
            </w:r>
          </w:p>
        </w:tc>
      </w:tr>
      <w:tr w:rsidR="00454084" w:rsidRPr="001636E6" w14:paraId="2F7322AD"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656A3999"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 xml:space="preserve">sugarcane bagasse, rice straw, and </w:t>
            </w:r>
            <w:proofErr w:type="spellStart"/>
            <w:r w:rsidRPr="001636E6">
              <w:rPr>
                <w:rFonts w:ascii="Times New Roman" w:hAnsi="Times New Roman" w:cs="Times New Roman"/>
                <w:sz w:val="18"/>
                <w:szCs w:val="18"/>
              </w:rPr>
              <w:t>napier</w:t>
            </w:r>
            <w:proofErr w:type="spellEnd"/>
            <w:r w:rsidRPr="001636E6">
              <w:rPr>
                <w:rFonts w:ascii="Times New Roman" w:hAnsi="Times New Roman" w:cs="Times New Roman"/>
                <w:sz w:val="18"/>
                <w:szCs w:val="18"/>
              </w:rPr>
              <w:t xml:space="preserve"> grass</w:t>
            </w:r>
          </w:p>
        </w:tc>
        <w:tc>
          <w:tcPr>
            <w:tcW w:w="1440" w:type="dxa"/>
            <w:shd w:val="clear" w:color="auto" w:fill="F2F2F2" w:themeFill="background1" w:themeFillShade="F2"/>
          </w:tcPr>
          <w:p w14:paraId="373094B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DES</w:t>
            </w:r>
          </w:p>
        </w:tc>
        <w:tc>
          <w:tcPr>
            <w:tcW w:w="2813" w:type="dxa"/>
            <w:shd w:val="clear" w:color="auto" w:fill="F2F2F2" w:themeFill="background1" w:themeFillShade="F2"/>
          </w:tcPr>
          <w:p w14:paraId="5DC5630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holine chloride lactic acid (</w:t>
            </w:r>
            <w:proofErr w:type="spellStart"/>
            <w:r w:rsidRPr="001636E6">
              <w:rPr>
                <w:rFonts w:ascii="Times New Roman" w:hAnsi="Times New Roman" w:cs="Times New Roman"/>
                <w:sz w:val="18"/>
                <w:szCs w:val="18"/>
              </w:rPr>
              <w:t>ChCl:LA</w:t>
            </w:r>
            <w:proofErr w:type="spellEnd"/>
            <w:r w:rsidRPr="001636E6">
              <w:rPr>
                <w:rFonts w:ascii="Times New Roman" w:hAnsi="Times New Roman" w:cs="Times New Roman"/>
                <w:sz w:val="18"/>
                <w:szCs w:val="18"/>
              </w:rPr>
              <w:t>), 72 hours,</w:t>
            </w:r>
          </w:p>
        </w:tc>
        <w:tc>
          <w:tcPr>
            <w:tcW w:w="2047" w:type="dxa"/>
            <w:shd w:val="clear" w:color="auto" w:fill="F2F2F2" w:themeFill="background1" w:themeFillShade="F2"/>
          </w:tcPr>
          <w:p w14:paraId="7873FE3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90% reducing sugar </w:t>
            </w:r>
          </w:p>
        </w:tc>
        <w:tc>
          <w:tcPr>
            <w:tcW w:w="1440" w:type="dxa"/>
            <w:shd w:val="clear" w:color="auto" w:fill="F2F2F2" w:themeFill="background1" w:themeFillShade="F2"/>
          </w:tcPr>
          <w:p w14:paraId="14ED8B6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7809EA6C" w14:textId="399D46D9"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TEB.2022.100957","ISSN":"2589-014X","abstract":"The combined effect of hydrothermal (HT) and deep eutectic solvent (DES) pretreatment on hemicellulose and lignin removal was studied to enhance cellulose digestibility during saccharification. The operating conditions (water loading and time) for HT pretreatment of sugarcane bagasse (SB) were optimized using response surface methodology (RSM). The SB optimum conditions were applied to other biomass with similar lignin and hemicellulose composition (rice straw (RS) and napier grass (NG)). The HT solids were further subjected to DES pretreatment using ChCl/LA (1:2). The pretreatment efficiency was compared between untreated, HT, ChCl/LA, and HT-ChCl/LA treated solids based on the glucose yield during saccharification. The hemicellulose recovery and delignification were higher in HT-ChCl/LA solids compared to HT and ChCl/LA solids. During saccharification (72 h) of HT- ChCl/LA solids, the glucose yield increased 3.1, 3.4, and 2.9-times for SB, RS, and NG, respectively. Hemicellulose and lignin obtained at different pretreatment stages could benefit the biorefineries.","author":[{"dropping-particle":"","family":"Gundupalli","given":"Marttin Paulraj","non-dropping-particle":"","parse-names":false,"suffix":""},{"dropping-particle":"","family":"Tantayotai","given":"Prapakorn","non-dropping-particle":"","parse-names":false,"suffix":""},{"dropping-particle":"","family":"Panakkal","given":"Elizabeth Jayex","non-dropping-particle":"","parse-names":false,"suffix":""},{"dropping-particle":"","family":"Chuetor","given":"Santi","non-dropping-particle":"","parse-names":false,"suffix":""},{"dropping-particle":"","family":"Kirdponpattara","given":"Suchata","non-dropping-particle":"","parse-names":false,"suffix":""},{"dropping-particle":"","family":"Thomas","given":"Anne Sahithi Somavarapu","non-dropping-particle":"","parse-names":false,"suffix":""},{"dropping-particle":"","family":"Sharma","given":"Brajendra K.","non-dropping-particle":"","parse-names":false,"suffix":""},{"dropping-particle":"","family":"Sriariyanun","given":"Malinee","non-dropping-particle":"","parse-names":false,"suffix":""}],"container-title":"Bioresource Technology Reports","id":"ITEM-1","issued":{"date-parts":[["2022","2"]]},"page":"100957","publisher":"Elsevier","title":"Hydrothermal pretreatment optimization and deep eutectic solvent pretreatment of lignocellulosic biomass: An integrated approach","type":"article-journal","volume":"17"},"uris":["http://www.mendeley.com/documents/?uuid=769f5b8c-72c5-4af0-a38f-adbe104ce854"]}],"mendeley":{"formattedCitation":"(Gundupalli, Tantayotai, et al., 2022)","plainTextFormattedCitation":"(Gundupalli, Tantayotai, et al., 2022)","previouslyFormattedCitation":"[20]"},"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Gundupalli,  et al., 2022)</w:t>
            </w:r>
            <w:r w:rsidRPr="001636E6">
              <w:rPr>
                <w:rFonts w:ascii="Times New Roman" w:hAnsi="Times New Roman" w:cs="Times New Roman"/>
                <w:sz w:val="18"/>
                <w:szCs w:val="18"/>
              </w:rPr>
              <w:fldChar w:fldCharType="end"/>
            </w:r>
          </w:p>
        </w:tc>
      </w:tr>
      <w:tr w:rsidR="00454084" w:rsidRPr="001636E6" w14:paraId="7146EA9C"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6F0620F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weet sorghum bagasse</w:t>
            </w:r>
          </w:p>
        </w:tc>
        <w:tc>
          <w:tcPr>
            <w:tcW w:w="1440" w:type="dxa"/>
          </w:tcPr>
          <w:p w14:paraId="592C511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tcPr>
          <w:p w14:paraId="142FCEC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mmonium hydroxide (NH</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OH) at 16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w:t>
            </w:r>
          </w:p>
        </w:tc>
        <w:tc>
          <w:tcPr>
            <w:tcW w:w="2047" w:type="dxa"/>
          </w:tcPr>
          <w:p w14:paraId="091C5F9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Increase in porosity. </w:t>
            </w:r>
          </w:p>
          <w:p w14:paraId="208BFFA5"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42/100g glucose</w:t>
            </w:r>
          </w:p>
          <w:p w14:paraId="35DB23F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48% delignification, retained 90% and 73% cellulose and hemicellulose respectively.</w:t>
            </w:r>
          </w:p>
        </w:tc>
        <w:tc>
          <w:tcPr>
            <w:tcW w:w="1440" w:type="dxa"/>
          </w:tcPr>
          <w:p w14:paraId="32FFE8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ay require high energy, and produce inhibitory materials.</w:t>
            </w:r>
          </w:p>
        </w:tc>
        <w:tc>
          <w:tcPr>
            <w:tcW w:w="1170" w:type="dxa"/>
          </w:tcPr>
          <w:p w14:paraId="1E92655A" w14:textId="6EAB47A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2.01.021","ISSN":"09608524","PMID":"22322148","abstract":"The efficiency of a batch microwave-assisted ammonia heating system was investigated as pretreatment for sweet sorghum bagasse and its effect on porosity, chemical composition, particle size, enzymatic hydrolysis and fermentation into ethanol evaluated. Sorghum bagasse, fractionated into three particle size groups (9.5-18, 4-6 and 1-2. mm), was pretreated with ammonium hydroxide (28% v/v solution) and water at a ratio of 1:0.5:8 at 100, 115, 130, 145 and 160. °C for 1. h. Simon's stain method revealed an increase in the porosity of the biomass compared to untreated biomass. The most lignin removal (46%) was observed at 160. °C. About 90% of the cellulose and 73% of the hemicellulose remained within the bagasse. The best glucose yields and ethanol yields (from glucose only) among all different pretreatment conditions averaged 42/100. g dry biomass and 21/100. g dry biomass, respectively with 1-2. mm sorghum bagasse pretreated at 130. °C for 1. h. © 2012.","author":[{"dropping-particle":"","family":"Chen","given":"Cong","non-dropping-particle":"","parse-names":false,"suffix":""},{"dropping-particle":"","family":"Boldor","given":"Dorin","non-dropping-particle":"","parse-names":false,"suffix":""},{"dropping-particle":"","family":"Aita","given":"Giovanna","non-dropping-particle":"","parse-names":false,"suffix":""},{"dropping-particle":"","family":"Walker","given":"Michelle","non-dropping-particle":"","parse-names":false,"suffix":""}],"container-title":"Bioresource Technology","id":"ITEM-1","issued":{"date-parts":[["2012"]]},"page":"190-197","publisher":"Elsevier Ltd","title":"Ethanol production from sorghum by a microwave-assisted dilute ammonia pretreatment","type":"article-journal","volume":"110"},"uris":["http://www.mendeley.com/documents/?uuid=ae0188c6-38ae-47f4-accd-1574079221a3"]}],"mendeley":{"formattedCitation":"(C. Chen et al., 2012)","plainTextFormattedCitation":"(C. Chen et al., 2012)","previouslyFormattedCitation":"[30]"},"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Chen et al., 2012)</w:t>
            </w:r>
            <w:r w:rsidRPr="001636E6">
              <w:rPr>
                <w:rFonts w:ascii="Times New Roman" w:hAnsi="Times New Roman" w:cs="Times New Roman"/>
                <w:sz w:val="18"/>
                <w:szCs w:val="18"/>
              </w:rPr>
              <w:fldChar w:fldCharType="end"/>
            </w:r>
          </w:p>
        </w:tc>
      </w:tr>
      <w:tr w:rsidR="00454084" w:rsidRPr="001636E6" w14:paraId="17F45654"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48A3565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 xml:space="preserve">Switchgrass, corn stover, &amp; </w:t>
            </w:r>
            <w:proofErr w:type="spellStart"/>
            <w:r w:rsidRPr="001636E6">
              <w:rPr>
                <w:rFonts w:ascii="Times New Roman" w:hAnsi="Times New Roman" w:cs="Times New Roman"/>
                <w:sz w:val="18"/>
                <w:szCs w:val="18"/>
              </w:rPr>
              <w:t>Mischanthus</w:t>
            </w:r>
            <w:proofErr w:type="spellEnd"/>
          </w:p>
        </w:tc>
        <w:tc>
          <w:tcPr>
            <w:tcW w:w="1440" w:type="dxa"/>
            <w:shd w:val="clear" w:color="auto" w:fill="F2F2F2" w:themeFill="background1" w:themeFillShade="F2"/>
          </w:tcPr>
          <w:p w14:paraId="3D34F2A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DES</w:t>
            </w:r>
          </w:p>
        </w:tc>
        <w:tc>
          <w:tcPr>
            <w:tcW w:w="2813" w:type="dxa"/>
            <w:shd w:val="clear" w:color="auto" w:fill="F2F2F2" w:themeFill="background1" w:themeFillShade="F2"/>
          </w:tcPr>
          <w:p w14:paraId="334D7B0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hloride and lactic acid (</w:t>
            </w:r>
            <w:proofErr w:type="spellStart"/>
            <w:r w:rsidRPr="001636E6">
              <w:rPr>
                <w:rFonts w:ascii="Times New Roman" w:hAnsi="Times New Roman" w:cs="Times New Roman"/>
                <w:sz w:val="18"/>
                <w:szCs w:val="18"/>
              </w:rPr>
              <w:t>ChCl</w:t>
            </w:r>
            <w:proofErr w:type="spellEnd"/>
            <w:r w:rsidRPr="001636E6">
              <w:rPr>
                <w:rFonts w:ascii="Times New Roman" w:hAnsi="Times New Roman" w:cs="Times New Roman"/>
                <w:sz w:val="18"/>
                <w:szCs w:val="18"/>
              </w:rPr>
              <w:t>: LA), Irradiation power of 800W and 45 sec</w:t>
            </w:r>
          </w:p>
        </w:tc>
        <w:tc>
          <w:tcPr>
            <w:tcW w:w="2047" w:type="dxa"/>
            <w:shd w:val="clear" w:color="auto" w:fill="F2F2F2" w:themeFill="background1" w:themeFillShade="F2"/>
          </w:tcPr>
          <w:p w14:paraId="3E74D81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65-80% delignification was achieved with high cellulose digestibility.</w:t>
            </w:r>
          </w:p>
        </w:tc>
        <w:tc>
          <w:tcPr>
            <w:tcW w:w="1440" w:type="dxa"/>
            <w:shd w:val="clear" w:color="auto" w:fill="F2F2F2" w:themeFill="background1" w:themeFillShade="F2"/>
          </w:tcPr>
          <w:p w14:paraId="2393A8F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quires higher microwave power.</w:t>
            </w:r>
          </w:p>
        </w:tc>
        <w:tc>
          <w:tcPr>
            <w:tcW w:w="1170" w:type="dxa"/>
            <w:shd w:val="clear" w:color="auto" w:fill="F2F2F2" w:themeFill="background1" w:themeFillShade="F2"/>
          </w:tcPr>
          <w:p w14:paraId="72C55900" w14:textId="3F8B3D7C" w:rsidR="00454084" w:rsidRPr="00311932"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18"/>
                <w:szCs w:val="18"/>
              </w:rPr>
            </w:pPr>
            <w:r w:rsidRPr="00311932">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7.11.066","ISSN":"18732976","PMID":"29197776","abstract":"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author":[{"dropping-particle":"","family":"Chen","given":"Zhu","non-dropping-particle":"","parse-names":false,"suffix":""},{"dropping-particle":"","family":"Wan","given":"Caixia","non-dropping-particle":"","parse-names":false,"suffix":""}],"container-title":"Bioresource Technology","id":"ITEM-1","issued":{"date-parts":[["2018"]]},"page":"532-537","title":"Ultrafast fractionation of lignocellulosic biomass by microwave-assisted deep eutectic solvent pretreatment","type":"article-journal","volume":"250"},"uris":["http://www.mendeley.com/documents/?uuid=1fac5f97-c333-4e2d-9e01-057725dae74f"]}],"mendeley":{"formattedCitation":"(Z. Chen &amp; Wan, 2018)","plainTextFormattedCitation":"(Z. Chen &amp; Wan, 2018)","previouslyFormattedCitation":"[41]"},"properties":{"noteIndex":0},"schema":"https://github.com/citation-style-language/schema/raw/master/csl-citation.json"}</w:instrText>
            </w:r>
            <w:r w:rsidRPr="00311932">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Chen &amp; Wan, 2018)</w:t>
            </w:r>
            <w:r w:rsidRPr="00311932">
              <w:rPr>
                <w:rFonts w:ascii="Times New Roman" w:hAnsi="Times New Roman" w:cs="Times New Roman"/>
                <w:sz w:val="18"/>
                <w:szCs w:val="18"/>
              </w:rPr>
              <w:fldChar w:fldCharType="end"/>
            </w:r>
            <w:r w:rsidRPr="00311932">
              <w:rPr>
                <w:rFonts w:ascii="Times New Roman" w:hAnsi="Times New Roman" w:cs="Times New Roman"/>
                <w:sz w:val="18"/>
                <w:szCs w:val="18"/>
              </w:rPr>
              <w:t xml:space="preserve"> </w:t>
            </w:r>
          </w:p>
        </w:tc>
      </w:tr>
      <w:tr w:rsidR="00454084" w:rsidRPr="001636E6" w14:paraId="325C5A94"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13A09BC7"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Watermelon rind</w:t>
            </w:r>
          </w:p>
        </w:tc>
        <w:tc>
          <w:tcPr>
            <w:tcW w:w="1440" w:type="dxa"/>
          </w:tcPr>
          <w:p w14:paraId="1384CAC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DES</w:t>
            </w:r>
          </w:p>
        </w:tc>
        <w:tc>
          <w:tcPr>
            <w:tcW w:w="2813" w:type="dxa"/>
          </w:tcPr>
          <w:p w14:paraId="68650C7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40 </w:t>
            </w:r>
            <w:proofErr w:type="spellStart"/>
            <w:r w:rsidRPr="001636E6">
              <w:rPr>
                <w:rFonts w:ascii="Times New Roman" w:hAnsi="Times New Roman" w:cs="Times New Roman"/>
                <w:sz w:val="18"/>
                <w:szCs w:val="18"/>
              </w:rPr>
              <w:t>kHZ</w:t>
            </w:r>
            <w:proofErr w:type="spellEnd"/>
            <w:r w:rsidRPr="001636E6">
              <w:rPr>
                <w:rFonts w:ascii="Times New Roman" w:hAnsi="Times New Roman" w:cs="Times New Roman"/>
                <w:sz w:val="18"/>
                <w:szCs w:val="18"/>
              </w:rPr>
              <w:t>, ultrasonication power of 180 W, ultrasonication time 40 minutes, reaction temperature 120°C and, reaction time of 180 minutes in the presence of Choline chloride (</w:t>
            </w:r>
            <w:proofErr w:type="spellStart"/>
            <w:r w:rsidRPr="001636E6">
              <w:rPr>
                <w:rFonts w:ascii="Times New Roman" w:hAnsi="Times New Roman" w:cs="Times New Roman"/>
                <w:sz w:val="18"/>
                <w:szCs w:val="18"/>
              </w:rPr>
              <w:t>ChCl</w:t>
            </w:r>
            <w:proofErr w:type="spellEnd"/>
            <w:r w:rsidRPr="001636E6">
              <w:rPr>
                <w:rFonts w:ascii="Times New Roman" w:hAnsi="Times New Roman" w:cs="Times New Roman"/>
                <w:sz w:val="18"/>
                <w:szCs w:val="18"/>
              </w:rPr>
              <w:t>): lactic acid (C</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H</w:t>
            </w:r>
            <w:r w:rsidRPr="001636E6">
              <w:rPr>
                <w:rFonts w:ascii="Times New Roman" w:hAnsi="Times New Roman" w:cs="Times New Roman"/>
                <w:sz w:val="18"/>
                <w:szCs w:val="18"/>
                <w:vertAlign w:val="subscript"/>
              </w:rPr>
              <w:t>6</w:t>
            </w:r>
            <w:r w:rsidRPr="001636E6">
              <w:rPr>
                <w:rFonts w:ascii="Times New Roman" w:hAnsi="Times New Roman" w:cs="Times New Roman"/>
                <w:sz w:val="18"/>
                <w:szCs w:val="18"/>
              </w:rPr>
              <w:t>O</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w:t>
            </w:r>
          </w:p>
        </w:tc>
        <w:tc>
          <w:tcPr>
            <w:tcW w:w="2047" w:type="dxa"/>
          </w:tcPr>
          <w:p w14:paraId="079B0918"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aximum lignin removal of 43.56% was achieved</w:t>
            </w:r>
          </w:p>
          <w:p w14:paraId="61B8A07A"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2F16275"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roduced maximum glucose of 60.17% and total reducing sugar yields of 83.03%</w:t>
            </w:r>
          </w:p>
          <w:p w14:paraId="015AD8D5"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53D0AF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Effective in delignifying, solubilizing, and hydrolyzing cellulose and hemicellulose into monomeric sugars by eliminating hemicellulose</w:t>
            </w:r>
          </w:p>
        </w:tc>
        <w:tc>
          <w:tcPr>
            <w:tcW w:w="1440" w:type="dxa"/>
          </w:tcPr>
          <w:p w14:paraId="61D9AC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energy consumption, solvent residue on treated biomass if not properly handled</w:t>
            </w:r>
          </w:p>
        </w:tc>
        <w:tc>
          <w:tcPr>
            <w:tcW w:w="1170" w:type="dxa"/>
          </w:tcPr>
          <w:p w14:paraId="76C6A803" w14:textId="79471087" w:rsidR="00454084" w:rsidRPr="00311932"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1932">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renene.2021.08.057","author":[{"dropping-particle":"","family":"Fakayode","given":"Olugbenga Abiola","non-dropping-particle":"","parse-names":false,"suffix":""},{"dropping-particle":"","family":"Dzidzorgbe","given":"Nelson","non-dropping-particle":"","parse-names":false,"suffix":""},{"dropping-particle":"","family":"Akpabli-tsigbe","given":"Kwaku","non-dropping-particle":"","parse-names":false,"suffix":""},{"dropping-particle":"","family":"Tu","given":"Shanshan","non-dropping-particle":"","parse-names":false,"suffix":""},{"dropping-particle":"","family":"Ren","given":"Manni","non-dropping-particle":"","parse-names":false,"suffix":""},{"dropping-particle":"","family":"Zhou","given":"Cunshan","non-dropping-particle":"","parse-names":false,"suffix":""},{"dropping-particle":"","family":"Ma","given":"Haile","non-dropping-particle":"","parse-names":false,"suffix":""}],"id":"ITEM-1","issued":{"date-parts":[["2021"]]},"title":"Integrated bioprocess for bio-ethanol production from watermelon rind biomass : Ultrasound-assisted deep eutectic solvent pretreatment , enzymatic hydrolysis and fermentation","type":"article-journal","volume":"180"},"uris":["http://www.mendeley.com/documents/?uuid=927a9f83-1435-4b3f-ad7d-a787fa2c1f8f"]}],"mendeley":{"formattedCitation":"(Fakayode et al., 2021)","plainTextFormattedCitation":"(Fakayode et al., 2021)","previouslyFormattedCitation":"[57]"},"properties":{"noteIndex":0},"schema":"https://github.com/citation-style-language/schema/raw/master/csl-citation.json"}</w:instrText>
            </w:r>
            <w:r w:rsidRPr="00311932">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Fakayode et al., 2021)</w:t>
            </w:r>
            <w:r w:rsidRPr="00311932">
              <w:rPr>
                <w:rFonts w:ascii="Times New Roman" w:hAnsi="Times New Roman" w:cs="Times New Roman"/>
                <w:sz w:val="18"/>
                <w:szCs w:val="18"/>
              </w:rPr>
              <w:fldChar w:fldCharType="end"/>
            </w:r>
          </w:p>
          <w:p w14:paraId="3E287D5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35CC9705"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1C0BA48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Wheat straw</w:t>
            </w:r>
          </w:p>
        </w:tc>
        <w:tc>
          <w:tcPr>
            <w:tcW w:w="1440" w:type="dxa"/>
            <w:shd w:val="clear" w:color="auto" w:fill="F2F2F2" w:themeFill="background1" w:themeFillShade="F2"/>
          </w:tcPr>
          <w:p w14:paraId="05B48553" w14:textId="2185ADE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w:t>
            </w:r>
            <w:r w:rsidR="00FF729D">
              <w:rPr>
                <w:rFonts w:ascii="Times New Roman" w:hAnsi="Times New Roman" w:cs="Times New Roman"/>
                <w:sz w:val="18"/>
                <w:szCs w:val="18"/>
              </w:rPr>
              <w:t>SAK</w:t>
            </w:r>
          </w:p>
        </w:tc>
        <w:tc>
          <w:tcPr>
            <w:tcW w:w="2813" w:type="dxa"/>
            <w:shd w:val="clear" w:color="auto" w:fill="F2F2F2" w:themeFill="background1" w:themeFillShade="F2"/>
          </w:tcPr>
          <w:p w14:paraId="796B7B4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5% solvent at 50 °C for 30 minutes with power intensity of 344 W/cm</w:t>
            </w:r>
            <w:r w:rsidRPr="001636E6">
              <w:rPr>
                <w:rFonts w:ascii="Times New Roman" w:hAnsi="Times New Roman" w:cs="Times New Roman"/>
                <w:sz w:val="18"/>
                <w:szCs w:val="18"/>
                <w:vertAlign w:val="superscript"/>
              </w:rPr>
              <w:t>2.</w:t>
            </w:r>
          </w:p>
        </w:tc>
        <w:tc>
          <w:tcPr>
            <w:tcW w:w="2047" w:type="dxa"/>
            <w:shd w:val="clear" w:color="auto" w:fill="F2F2F2" w:themeFill="background1" w:themeFillShade="F2"/>
          </w:tcPr>
          <w:p w14:paraId="2B65EAA7"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The method achieved great lignin removal and structural transformation. There was hydrolysis yield of 92.4%. </w:t>
            </w:r>
          </w:p>
        </w:tc>
        <w:tc>
          <w:tcPr>
            <w:tcW w:w="1440" w:type="dxa"/>
            <w:shd w:val="clear" w:color="auto" w:fill="F2F2F2" w:themeFill="background1" w:themeFillShade="F2"/>
          </w:tcPr>
          <w:p w14:paraId="7FE7CCA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The lignin was partially recovered. </w:t>
            </w:r>
          </w:p>
        </w:tc>
        <w:tc>
          <w:tcPr>
            <w:tcW w:w="1170" w:type="dxa"/>
            <w:shd w:val="clear" w:color="auto" w:fill="F2F2F2" w:themeFill="background1" w:themeFillShade="F2"/>
          </w:tcPr>
          <w:p w14:paraId="7AA20CA9" w14:textId="6A5E691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procbio.2016.11.004","ISSN":"13595113","abstract":"Lignocelluloses featuring complicated structure and poor degradability usually require pretreatment before its utilization. In this study, an ultrasonic-assisted pretreatment by using quaternary ammonium hydroxide was introduced to enhance biodegradability of lignocellulosic biomass. The synergistic chemical and mechanical pretreatment were supposed to be responsible for both external surface destruction and internal structure disruption of lignocelluloses. High-efficient lignin removal accompanied with obvious structural (crystallinity) transformation was achieved in the pretreated straws. Process analysis indicated that factors of time, temperature, concentration of solvent, and ultrasound power intensity turned out to be significant for pretreatment, and a 4-fold increased saccharification yield of around 92.4% as compared to untreated straw was obtained from the wheat straw pretreated by 15% solvent at 50 °C for 0.5 h in power intensity 344 W/cm2. All results suggest that the combined chemical and mechanical treatment can significantly improve the bio-accessibility of lignocelluloses, leading to the enhanced utilization efficiency.","author":[{"dropping-particle":"","family":"Zhong","given":"Chao","non-dropping-particle":"","parse-names":false,"suffix":""},{"dropping-particle":"","family":"Jia","given":"Honghua","non-dropping-particle":"","parse-names":false,"suffix":""},{"dropping-particle":"","family":"Wei","given":"Ping","non-dropping-particle":"","parse-names":false,"suffix":""}],"container-title":"Process Biochemistry","id":"ITEM-1","issued":{"date-parts":[["2017"]]},"page":"180-187","publisher":"Elsevier Ltd","title":"Enhanced saccharification of wheat straw with the application of ultrasonic-assisted quaternary ammonium hydroxide pretreatment","type":"article-journal","volume":"53"},"uris":["http://www.mendeley.com/documents/?uuid=e41c7b46-6576-4632-93a8-d41e3a85472d"]}],"mendeley":{"formattedCitation":"(Zhong et al., 2017)","plainTextFormattedCitation":"(Zhong et al., 2017)","previouslyFormattedCitation":"[50]"},"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ong et al., 2017)</w:t>
            </w:r>
            <w:r w:rsidRPr="001636E6">
              <w:rPr>
                <w:rFonts w:ascii="Times New Roman" w:hAnsi="Times New Roman" w:cs="Times New Roman"/>
                <w:sz w:val="18"/>
                <w:szCs w:val="18"/>
              </w:rPr>
              <w:fldChar w:fldCharType="end"/>
            </w:r>
          </w:p>
        </w:tc>
      </w:tr>
      <w:tr w:rsidR="00454084" w:rsidRPr="001636E6" w14:paraId="0A69FD7D"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04CA7CC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bCs w:val="0"/>
                <w:iCs/>
                <w:sz w:val="18"/>
                <w:szCs w:val="18"/>
              </w:rPr>
              <w:t>Wood chips</w:t>
            </w:r>
          </w:p>
        </w:tc>
        <w:tc>
          <w:tcPr>
            <w:tcW w:w="1440" w:type="dxa"/>
          </w:tcPr>
          <w:p w14:paraId="672094BC" w14:textId="24FD8F32"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HWDES</w:t>
            </w:r>
          </w:p>
        </w:tc>
        <w:tc>
          <w:tcPr>
            <w:tcW w:w="2813" w:type="dxa"/>
          </w:tcPr>
          <w:p w14:paraId="67F6D8F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1636E6">
              <w:rPr>
                <w:rFonts w:ascii="Times New Roman" w:hAnsi="Times New Roman" w:cs="Times New Roman"/>
                <w:bCs/>
                <w:iCs/>
                <w:sz w:val="18"/>
                <w:szCs w:val="18"/>
              </w:rPr>
              <w:t>Methyltrioctyl</w:t>
            </w:r>
            <w:proofErr w:type="spellEnd"/>
            <w:r w:rsidRPr="001636E6">
              <w:rPr>
                <w:rFonts w:ascii="Times New Roman" w:hAnsi="Times New Roman" w:cs="Times New Roman"/>
                <w:bCs/>
                <w:iCs/>
                <w:sz w:val="18"/>
                <w:szCs w:val="18"/>
              </w:rPr>
              <w:t>-ammonium chloride</w:t>
            </w:r>
          </w:p>
        </w:tc>
        <w:tc>
          <w:tcPr>
            <w:tcW w:w="2047" w:type="dxa"/>
          </w:tcPr>
          <w:p w14:paraId="03EE98C9"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ignin removal rate was 99% at room temperature, natural pH and 90 seconds. Total sugar of 17.60 g L</w:t>
            </w:r>
            <w:r w:rsidRPr="001636E6">
              <w:rPr>
                <w:rFonts w:ascii="Times New Roman" w:hAnsi="Times New Roman" w:cs="Times New Roman"/>
                <w:bCs/>
                <w:iCs/>
                <w:sz w:val="18"/>
                <w:szCs w:val="18"/>
                <w:vertAlign w:val="superscript"/>
              </w:rPr>
              <w:t>−1</w:t>
            </w:r>
            <w:r w:rsidRPr="001636E6">
              <w:rPr>
                <w:rFonts w:ascii="Times New Roman" w:hAnsi="Times New Roman" w:cs="Times New Roman"/>
                <w:bCs/>
                <w:iCs/>
                <w:sz w:val="18"/>
                <w:szCs w:val="18"/>
              </w:rPr>
              <w:t xml:space="preserve"> was obtained.</w:t>
            </w:r>
          </w:p>
        </w:tc>
        <w:tc>
          <w:tcPr>
            <w:tcW w:w="1440" w:type="dxa"/>
          </w:tcPr>
          <w:p w14:paraId="7367FFB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77C98E6E" w14:textId="5C92289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fldChar w:fldCharType="begin" w:fldLock="1"/>
            </w:r>
            <w:r w:rsidR="00E2411F">
              <w:rPr>
                <w:rFonts w:ascii="Times New Roman" w:hAnsi="Times New Roman" w:cs="Times New Roman"/>
                <w:bCs/>
                <w:iCs/>
                <w:sz w:val="18"/>
                <w:szCs w:val="18"/>
              </w:rPr>
              <w:instrText>ADDIN CSL_CITATION {"citationItems":[{"id":"ITEM-1","itemData":{"DOI":"10.1016/J.IJBIOMAC.2022.03.190","ISSN":"0141-8130","PMID":"35367274","abstract":"Liquid hot water (LHW) pretreatment has been widely investigated attributed to its advantages, such as environmental friendliness, the potential application of dissolved hemicellulose, and no chemical addition. Expanding the portfolio of products that can be made from LHW pretreatment solutions will be critical to enabling a viable LHW-based economy. We provide a one-step method to separate and functionalize lignin from the LHW pretreatment solution. A hydrophobic deep eutectic solvent (hDES) was prepared by using methyltrioctylammonium chloride (MTAC) and the LHW pretreatment solution and directly applied to the extraction of Cr (VI) in an aqueous solution. In the process of forming hDES, the removal rate of liquid hot water lignin (LHWL) was reached 99%. The new LHW-hDES exhibited excellent extraction performance for Cr (VI), the extraction capacity was as high as 198.402 mg g−1, optimum extraction conditions at the mass of hDES 0.10 g, vortex time 90 s, room temperature, and natural pH. Notably, we have shown that the method of combining the separation and functionalization of lignin in the LHW pretreatment solution, which can provide a way of thinking for the application of the LHW pretreatment solution.","author":[{"dropping-particle":"","family":"Xu","given":"Fuqiong","non-dropping-particle":"","parse-names":false,"suffix":""},{"dropping-particle":"","family":"Ma","given":"Zihao","non-dropping-particle":"","parse-names":false,"suffix":""},{"dropping-particle":"","family":"Wang","given":"Xing","non-dropping-particle":"","parse-names":false,"suffix":""},{"dropping-particle":"","family":"Wang","given":"Qingyu","non-dropping-particle":"","parse-names":false,"suffix":""},{"dropping-particle":"","family":"Han","given":"Ying","non-dropping-particle":"","parse-names":false,"suffix":""},{"dropping-particle":"","family":"Li","given":"Yao","non-dropping-particle":"","parse-names":false,"suffix":""},{"dropping-particle":"","family":"Sun","given":"Guangwei","non-dropping-particle":"","parse-names":false,"suffix":""}],"container-title":"International Journal of Biological Macromolecules","id":"ITEM-1","issued":{"date-parts":[["2022","5"]]},"page":"883-889","publisher":"Elsevier","title":"From liquid hot water pretreatment solution to lignin-based hydrophobic deep eutectic solvent for highly efficient extraction of Cr (VI)","type":"article-journal","volume":"208"},"uris":["http://www.mendeley.com/documents/?uuid=202a4891-4628-4b2b-9b27-600791a1b8d3"]}],"mendeley":{"formattedCitation":"(F. Xu et al., 2022)","manualFormatting":"(Xu et al., 2022)","plainTextFormattedCitation":"(F. Xu et al., 2022)","previouslyFormattedCitation":"[70]"},"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Xu et al., 2022)</w:t>
            </w:r>
            <w:r w:rsidRPr="001636E6">
              <w:rPr>
                <w:rFonts w:ascii="Times New Roman" w:hAnsi="Times New Roman" w:cs="Times New Roman"/>
                <w:bCs/>
                <w:iCs/>
                <w:sz w:val="18"/>
                <w:szCs w:val="18"/>
              </w:rPr>
              <w:fldChar w:fldCharType="end"/>
            </w:r>
          </w:p>
        </w:tc>
      </w:tr>
    </w:tbl>
    <w:p w14:paraId="56C4625E" w14:textId="2A3E75CB" w:rsidR="00454084" w:rsidRDefault="00454084" w:rsidP="00454084">
      <w:pPr>
        <w:tabs>
          <w:tab w:val="left" w:pos="3675"/>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N/R: Not Reported</w:t>
      </w:r>
      <w:r w:rsidR="00CC5139">
        <w:rPr>
          <w:rFonts w:ascii="Times New Roman" w:hAnsi="Times New Roman" w:cs="Times New Roman"/>
          <w:sz w:val="24"/>
          <w:szCs w:val="24"/>
        </w:rPr>
        <w:t>, * stands for treatment with detoxification chemicals.</w:t>
      </w:r>
      <w:r w:rsidRPr="005F5895">
        <w:rPr>
          <w:rFonts w:ascii="Times New Roman" w:hAnsi="Times New Roman" w:cs="Times New Roman"/>
          <w:sz w:val="24"/>
          <w:szCs w:val="24"/>
        </w:rPr>
        <w:t xml:space="preserve"> </w:t>
      </w:r>
    </w:p>
    <w:p w14:paraId="76602758" w14:textId="77777777" w:rsidR="00454084" w:rsidRDefault="00454084" w:rsidP="00454084">
      <w:pPr>
        <w:tabs>
          <w:tab w:val="left" w:pos="3675"/>
        </w:tabs>
        <w:spacing w:line="360" w:lineRule="auto"/>
        <w:jc w:val="both"/>
        <w:rPr>
          <w:rFonts w:ascii="Times New Roman" w:hAnsi="Times New Roman" w:cs="Times New Roman"/>
          <w:sz w:val="24"/>
          <w:szCs w:val="24"/>
        </w:rPr>
      </w:pPr>
    </w:p>
    <w:p w14:paraId="1B2EE345" w14:textId="77777777" w:rsidR="007E70B3" w:rsidRDefault="007E70B3" w:rsidP="00454084">
      <w:pPr>
        <w:tabs>
          <w:tab w:val="left" w:pos="3675"/>
        </w:tabs>
        <w:spacing w:line="360" w:lineRule="auto"/>
        <w:jc w:val="both"/>
        <w:rPr>
          <w:rFonts w:ascii="Times New Roman" w:hAnsi="Times New Roman" w:cs="Times New Roman"/>
          <w:sz w:val="24"/>
          <w:szCs w:val="24"/>
        </w:rPr>
      </w:pPr>
    </w:p>
    <w:p w14:paraId="305AE38F" w14:textId="77777777" w:rsidR="007E70B3" w:rsidRPr="00454084" w:rsidRDefault="007E70B3" w:rsidP="00454084">
      <w:pPr>
        <w:tabs>
          <w:tab w:val="left" w:pos="3675"/>
        </w:tabs>
        <w:spacing w:line="360" w:lineRule="auto"/>
        <w:jc w:val="both"/>
        <w:rPr>
          <w:rFonts w:ascii="Times New Roman" w:hAnsi="Times New Roman" w:cs="Times New Roman"/>
          <w:sz w:val="24"/>
          <w:szCs w:val="24"/>
        </w:rPr>
      </w:pPr>
    </w:p>
    <w:p w14:paraId="5AEDE815" w14:textId="4509399B" w:rsidR="006405E3" w:rsidRDefault="007E70B3" w:rsidP="006F466C">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Considerations for the application of the combinative methods</w:t>
      </w:r>
    </w:p>
    <w:p w14:paraId="74EDB4D0" w14:textId="77777777" w:rsidR="000D2BE8" w:rsidRPr="000D2BE8" w:rsidRDefault="000D2BE8" w:rsidP="000D2BE8"/>
    <w:p w14:paraId="18A5DFD3" w14:textId="6FB44D9E" w:rsidR="00C95770" w:rsidRPr="000D2BE8" w:rsidRDefault="006F466C" w:rsidP="006F7893">
      <w:pPr>
        <w:pStyle w:val="Heading2"/>
        <w:rPr>
          <w:rFonts w:ascii="Times New Roman" w:hAnsi="Times New Roman" w:cs="Times New Roman"/>
          <w:b/>
          <w:bCs/>
          <w:color w:val="auto"/>
          <w:sz w:val="24"/>
          <w:szCs w:val="24"/>
        </w:rPr>
      </w:pPr>
      <w:r w:rsidRPr="000D2BE8">
        <w:rPr>
          <w:rFonts w:ascii="Times New Roman" w:hAnsi="Times New Roman" w:cs="Times New Roman"/>
          <w:b/>
          <w:bCs/>
          <w:color w:val="auto"/>
          <w:sz w:val="24"/>
          <w:szCs w:val="24"/>
        </w:rPr>
        <w:lastRenderedPageBreak/>
        <w:t xml:space="preserve"> Comparison on the different combinative methods</w:t>
      </w:r>
    </w:p>
    <w:bookmarkEnd w:id="2"/>
    <w:p w14:paraId="6D0242A8" w14:textId="77777777" w:rsidR="00376222" w:rsidRDefault="00B93508" w:rsidP="00B91474">
      <w:pPr>
        <w:pStyle w:val="NormalWeb"/>
        <w:spacing w:line="360" w:lineRule="auto"/>
        <w:jc w:val="both"/>
      </w:pPr>
      <w:r w:rsidRPr="00C814E1">
        <w:t xml:space="preserve">Hydrolysis/enzymatic sugar yield depends on lignin removal, alteration to cellulose structure, and hemicellulose dissolution. Therefore, a successful pretreatment process will address the above concern and at the same time address other hindrances that may arise during the process. All the methods reviewed in this paper are effective in improving fermentable sugar yield. </w:t>
      </w:r>
      <w:r w:rsidR="00376222">
        <w:t xml:space="preserve">However, some methods outperform the other, either in terms of yield, cost or environmental consideration. </w:t>
      </w:r>
    </w:p>
    <w:p w14:paraId="5747EDFB" w14:textId="77777777" w:rsidR="002737C8" w:rsidRDefault="00376222" w:rsidP="00B91474">
      <w:pPr>
        <w:pStyle w:val="NormalWeb"/>
        <w:spacing w:line="360" w:lineRule="auto"/>
        <w:jc w:val="both"/>
      </w:pPr>
      <w:r>
        <w:t xml:space="preserve">In a situation where other value products such as </w:t>
      </w:r>
      <w:proofErr w:type="spellStart"/>
      <w:r w:rsidRPr="00C814E1">
        <w:t>levulinic</w:t>
      </w:r>
      <w:proofErr w:type="spellEnd"/>
      <w:r w:rsidRPr="00C814E1">
        <w:t xml:space="preserve"> acid</w:t>
      </w:r>
      <w:r>
        <w:t xml:space="preserve"> are desired, MWA</w:t>
      </w:r>
      <w:r w:rsidR="00B93508" w:rsidRPr="00C814E1">
        <w:t xml:space="preserve"> pretreatment </w:t>
      </w:r>
      <w:r>
        <w:t xml:space="preserve">becomes necessary.  </w:t>
      </w:r>
      <w:r w:rsidR="00B93508" w:rsidRPr="00C814E1">
        <w:t>M</w:t>
      </w:r>
      <w:r w:rsidR="002737C8">
        <w:t>WAK</w:t>
      </w:r>
      <w:r w:rsidR="00B93508" w:rsidRPr="00C814E1">
        <w:t xml:space="preserve"> and </w:t>
      </w:r>
      <w:r w:rsidR="002737C8">
        <w:t>MW</w:t>
      </w:r>
      <w:r w:rsidR="00B93508" w:rsidRPr="00C814E1">
        <w:t xml:space="preserve">DES pretreatments </w:t>
      </w:r>
      <w:r w:rsidR="002737C8">
        <w:t xml:space="preserve">improves delignification, hence they are important </w:t>
      </w:r>
      <w:r w:rsidR="00B93508" w:rsidRPr="00C814E1">
        <w:t>where lignin production is desired for industrial applications. U</w:t>
      </w:r>
      <w:r w:rsidR="002737C8">
        <w:t>SAK</w:t>
      </w:r>
      <w:r w:rsidR="00B93508" w:rsidRPr="00C814E1">
        <w:t xml:space="preserve"> pretreatment offers a great combination for delignification and enhanc</w:t>
      </w:r>
      <w:r w:rsidR="002737C8">
        <w:t>ed</w:t>
      </w:r>
      <w:r w:rsidR="00B93508" w:rsidRPr="00C814E1">
        <w:t xml:space="preserve"> sugar recovery,</w:t>
      </w:r>
      <w:r w:rsidR="005C7BD7">
        <w:t xml:space="preserve"> and can stand in place of</w:t>
      </w:r>
      <w:r w:rsidR="00B93508" w:rsidRPr="00C814E1">
        <w:t xml:space="preserve"> </w:t>
      </w:r>
      <w:r w:rsidR="002737C8">
        <w:t>MWAK</w:t>
      </w:r>
      <w:r w:rsidR="00B93508" w:rsidRPr="00C814E1">
        <w:t xml:space="preserve"> pretreatment. </w:t>
      </w:r>
    </w:p>
    <w:p w14:paraId="2DCFFE89" w14:textId="08E390ED" w:rsidR="00B93508" w:rsidRPr="00C814E1" w:rsidRDefault="00B93508" w:rsidP="00B91474">
      <w:pPr>
        <w:pStyle w:val="NormalWeb"/>
        <w:spacing w:line="360" w:lineRule="auto"/>
        <w:jc w:val="both"/>
      </w:pPr>
      <w:r w:rsidRPr="00C814E1">
        <w:t>The combination of ultrasonication with ILs or DES is a green and efficient method to increase biomass digestibility but may be an expensive option</w:t>
      </w:r>
      <w:r w:rsidR="002737C8">
        <w:t xml:space="preserve"> for improved fermentable sugar yield. </w:t>
      </w:r>
      <w:r w:rsidRPr="00C814E1">
        <w:t>Combining irradiation/sonication power with chemicals</w:t>
      </w:r>
      <w:r w:rsidRPr="00C814E1">
        <w:rPr>
          <w:rStyle w:val="Strong"/>
        </w:rPr>
        <w:t xml:space="preserve"> </w:t>
      </w:r>
      <w:r w:rsidRPr="00C814E1">
        <w:t>provides mechanical and chemical effects, enhancing mass transfer and disruption, often allowing for lower temperatures or reduced chemical usage, but the initial equipment cost may hinder the</w:t>
      </w:r>
      <w:r w:rsidR="002737C8">
        <w:t xml:space="preserve"> choice in biorefinery</w:t>
      </w:r>
      <w:r w:rsidRPr="00C814E1">
        <w:t xml:space="preserve"> application. Although inhibitors can find application in several places, their presence in the biorefinery process can affect bioethanol yield. LHW</w:t>
      </w:r>
      <w:r w:rsidR="002737C8">
        <w:t>A</w:t>
      </w:r>
      <w:r w:rsidRPr="00C814E1">
        <w:t xml:space="preserve"> and LHW</w:t>
      </w:r>
      <w:r w:rsidR="002737C8">
        <w:t>AK</w:t>
      </w:r>
      <w:r w:rsidRPr="00C814E1">
        <w:t xml:space="preserve"> pretreatments can reduce inhibitor formation by reducing the severity of the method. LHW-DES pretreatment is </w:t>
      </w:r>
      <w:r w:rsidR="001F0F6E" w:rsidRPr="00C814E1">
        <w:t>an eco-friendlier</w:t>
      </w:r>
      <w:r w:rsidRPr="00C814E1">
        <w:t xml:space="preserve"> approach to pretreatment</w:t>
      </w:r>
      <w:r w:rsidR="002737C8">
        <w:t xml:space="preserve">, but the presence of DES increases the operation cost. </w:t>
      </w:r>
      <w:r w:rsidRPr="00C814E1">
        <w:t xml:space="preserve"> All the combinatorial methods reviewed in this work are subjected to elevated temperature that is complemented by low chemical usage and reduced exposure time. </w:t>
      </w:r>
    </w:p>
    <w:p w14:paraId="362EEDCD" w14:textId="53CE45CC" w:rsidR="004D6CEB" w:rsidRDefault="00B93508" w:rsidP="00B91474">
      <w:pPr>
        <w:pStyle w:val="NormalWeb"/>
        <w:spacing w:line="360" w:lineRule="auto"/>
        <w:jc w:val="both"/>
      </w:pPr>
      <w:r w:rsidRPr="00C814E1">
        <w:t xml:space="preserve">Under extreme conditions, all the pretreatments assisted by acid </w:t>
      </w:r>
      <w:r w:rsidR="00B06F5F">
        <w:t>could develop inhibitors like</w:t>
      </w:r>
      <w:r w:rsidRPr="00C814E1">
        <w:t xml:space="preserve"> organic acids and furfural. On the contrary, the severity in the Carbonic Acid-LHW pretreatment of corn stover does not spike the formation of inhibitors </w:t>
      </w:r>
      <w:r w:rsidR="00EB4C32" w:rsidRPr="005F5895">
        <w:fldChar w:fldCharType="begin" w:fldLock="1"/>
      </w:r>
      <w:r w:rsidR="00EC7F7A">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db6b0c-e5cb-4a6a-84e3-42f181f3c5e4","http://www.mendeley.com/documents/?uuid=32900322-d9a0-49b9-b80b-d41a6d90d3f0"]},{"id":"ITEM-2","itemData":{"DOI":"10.1016/j.biortech.2003.11.009","ISSN":"09608524","PMID":"15062815","abstract":"Carbonic acid and liquid hot water pretreatments were applied to corn stover. Temperatures ranged from 180 to 220°C; reaction times varied between 2 and 32 min and prereaction carbon dioxide pressure was either 0 or 800 psig. Over the range of reaction conditions tested, it was found that the presence of carbonic acid had an effect of increasing the concentrations of xylose and furan compounds in the hydrolysate that was significant at above the 99% confidence level. Thus there appears to be an increase in the severity of the pretreatment conditions with the presence of carbonic acid. These results are contrary to previously reported results on aspen wood, where the presence of carbonic acid was not found to have an effect on either the xylose or furan concentrations. Although pretreatment conditions were more severe with the addition of carbonic acid, the presence of carbonic acid resulted in a hydrolysate with a higher final pH. Thus it appears that the higher severity conditions reduce the accumulation of organic acids in the hydrolysate. This result was consistent with previously reported work on carbonic acid pretreatment of aspen wood. © 2003 Elsevier Ltd. All rights reserved.","author":[{"dropping-particle":"","family":"Walsum","given":"G. Peter","non-dropping-particle":"Van","parse-names":false,"suffix":""},{"dropping-particle":"","family":"Shi","given":"Helen","non-dropping-particle":"","parse-names":false,"suffix":""}],"container-title":"Bioresource Technology","id":"ITEM-2","issue":"3","issued":{"date-parts":[["2004"]]},"page":"217-226","title":"Carbonic acid enhancement of hydrolysis in aqueous pretreatment of corn stover","type":"article-journal","volume":"93"},"uris":["http://www.mendeley.com/documents/?uuid=f5b2a05f-940e-4006-ae38-78d8cd010eac","http://www.mendeley.com/documents/?uuid=7bdec735-01ac-4e59-b728-0470e2afdb95","http://www.mendeley.com/documents/?uuid=56a67902-9108-45f5-84c2-5ec874f0f8d7"]}],"mendeley":{"formattedCitation":"(Suriyachai et al., 2020; Van Walsum &amp; Shi, 2004)","plainTextFormattedCitation":"(Suriyachai et al., 2020; Van Walsum &amp; Shi, 2004)","previouslyFormattedCitation":"[58], [59]"},"properties":{"noteIndex":0},"schema":"https://github.com/citation-style-language/schema/raw/master/csl-citation.json"}</w:instrText>
      </w:r>
      <w:r w:rsidR="00EB4C32" w:rsidRPr="005F5895">
        <w:fldChar w:fldCharType="separate"/>
      </w:r>
      <w:r w:rsidR="00EC7F7A" w:rsidRPr="00EC7F7A">
        <w:rPr>
          <w:noProof/>
        </w:rPr>
        <w:t>(Suriyachai et al., 2020; Van Walsum &amp; Shi, 2004)</w:t>
      </w:r>
      <w:r w:rsidR="00EB4C32" w:rsidRPr="005F5895">
        <w:fldChar w:fldCharType="end"/>
      </w:r>
      <w:r w:rsidRPr="00C814E1">
        <w:t xml:space="preserve">; hence, inhibitor formation in such a scenario was reduced. Corn stover treated with microwave-assisted calcium chloride had the possibility of lignin </w:t>
      </w:r>
      <w:proofErr w:type="spellStart"/>
      <w:r w:rsidRPr="00C814E1">
        <w:t>relocalization</w:t>
      </w:r>
      <w:proofErr w:type="spellEnd"/>
      <w:r w:rsidRPr="00C814E1">
        <w:t xml:space="preserve"> </w:t>
      </w:r>
      <w:r w:rsidR="00EB4C32" w:rsidRPr="005F5895">
        <w:t xml:space="preserve"> </w:t>
      </w:r>
      <w:r w:rsidR="00EB4C32" w:rsidRPr="005F5895">
        <w:fldChar w:fldCharType="begin" w:fldLock="1"/>
      </w:r>
      <w:r w:rsidR="00EC7F7A">
        <w:instrText>ADDIN CSL_CITATION {"citationItems":[{"id":"ITEM-1","itemData":{"DOI":"10.1016/j.biortech.2012.09.114","ISSN":"18732976","PMID":"23131630","abstract":"A 62.5% (w/w) CaCl2 solution was used in the microwave pretreatment of corn stover. The central composite design (CCD) of response surface methodology (RSM) was employed to design and optimize the CaCl2-assisted microwave pretreatment (CaCl2-pretreatment). Temperature and time were the main factors affecting the enzymatic digestibility of corn stover. After CaCl2-pretreatment, hemicellulose degradation reached 85.90%, the specific surface area (SSA) increased by 168.93%, cellulose crystallinity index (CrI) decreased by 13.91% compared to untreated corn stover. The optimal conditions for glucose production with the CaCl2-pretreatment obtained by CCD were, 162.1°C, 12min and solid-to-liquid ratio 10% (w/v). Under these conditions, the enzymatic hydrolysis ratio of cellulose was 90.66% and glucose recovery was 65.47%. This novel process achieved the temperature of about 160°C necessary for lignocellulose pretreatment under atmospheric pressure using the cheap calcium chloride as the heating medium. © 2012 Elsevier Ltd.","author":[{"dropping-particle":"","family":"Li","given":"Hongqiang","non-dropping-particle":"","parse-names":false,"suffix":""},{"dropping-particle":"","family":"Xu","given":"Jian","non-dropping-particle":"","parse-names":false,"suffix":""}],"container-title":"Bioresource Technology","id":"ITEM-1","issued":{"date-parts":[["2013"]]},"page":"112-118","publisher":"Elsevier Ltd","title":"Optimization of microwave-assisted calcium chloride pretreatment of corn stover","type":"article-journal","volume":"127"},"uris":["http://www.mendeley.com/documents/?uuid=32ba9273-bde3-480d-84ef-f9705c68c4c2","http://www.mendeley.com/documents/?uuid=ff459065-a502-4b6e-9c9d-f7517d6d9f50"]}],"mendeley":{"formattedCitation":"(Li &amp; Xu, 2013)","plainTextFormattedCitation":"(Li &amp; Xu, 2013)","previouslyFormattedCitation":"[36]"},"properties":{"noteIndex":0},"schema":"https://github.com/citation-style-language/schema/raw/master/csl-citation.json"}</w:instrText>
      </w:r>
      <w:r w:rsidR="00EB4C32" w:rsidRPr="005F5895">
        <w:fldChar w:fldCharType="separate"/>
      </w:r>
      <w:r w:rsidR="00EC7F7A" w:rsidRPr="00EC7F7A">
        <w:rPr>
          <w:noProof/>
        </w:rPr>
        <w:t>(Li &amp; Xu, 2013)</w:t>
      </w:r>
      <w:r w:rsidR="00EB4C32" w:rsidRPr="005F5895">
        <w:fldChar w:fldCharType="end"/>
      </w:r>
      <w:r w:rsidRPr="00C814E1">
        <w:t xml:space="preserve">, which could hinder fermentable sugar yield. This brings about an additional process such as </w:t>
      </w:r>
      <w:r w:rsidRPr="00C814E1">
        <w:lastRenderedPageBreak/>
        <w:t xml:space="preserve">detoxification or washing, </w:t>
      </w:r>
      <w:r w:rsidR="00BF2CFA">
        <w:t xml:space="preserve">making the </w:t>
      </w:r>
      <w:r w:rsidRPr="00C814E1">
        <w:t>operation</w:t>
      </w:r>
      <w:r w:rsidR="00BF2CFA">
        <w:t xml:space="preserve"> expensive</w:t>
      </w:r>
      <w:r w:rsidRPr="00C814E1">
        <w:t xml:space="preserve">. However, </w:t>
      </w:r>
      <w:proofErr w:type="spellStart"/>
      <w:r w:rsidRPr="00C814E1">
        <w:t>relocalization</w:t>
      </w:r>
      <w:proofErr w:type="spellEnd"/>
      <w:r w:rsidRPr="00C814E1">
        <w:t xml:space="preserve"> can be prevented by reducing the pretreatment </w:t>
      </w:r>
    </w:p>
    <w:p w14:paraId="7EFB8F24" w14:textId="494ADC1B" w:rsidR="00445579" w:rsidRDefault="00AE3977" w:rsidP="002C2CB9">
      <w:pPr>
        <w:pStyle w:val="NormalWeb"/>
        <w:spacing w:line="360" w:lineRule="auto"/>
        <w:jc w:val="both"/>
      </w:pPr>
      <w:r>
        <w:t>Th</w:t>
      </w:r>
      <w:r w:rsidR="004D6CEB">
        <w:t>is review recorded the</w:t>
      </w:r>
      <w:r>
        <w:t xml:space="preserve"> highest glucose yield of </w:t>
      </w:r>
      <w:r w:rsidRPr="005F5895">
        <w:t>91.05%</w:t>
      </w:r>
      <w:r>
        <w:t xml:space="preserve"> from corn stover pretreat</w:t>
      </w:r>
      <w:r w:rsidR="004D6CEB">
        <w:t>ed</w:t>
      </w:r>
      <w:r>
        <w:t xml:space="preserve"> with LHW assisted H</w:t>
      </w:r>
      <w:r w:rsidRPr="00AE3977">
        <w:rPr>
          <w:vertAlign w:val="subscript"/>
        </w:rPr>
        <w:t>2</w:t>
      </w:r>
      <w:r>
        <w:t>SO</w:t>
      </w:r>
      <w:r w:rsidRPr="00AE3977">
        <w:rPr>
          <w:vertAlign w:val="subscript"/>
        </w:rPr>
        <w:t>4</w:t>
      </w:r>
      <w:r>
        <w:rPr>
          <w:vertAlign w:val="subscript"/>
        </w:rPr>
        <w:t>.</w:t>
      </w:r>
      <w:r w:rsidR="004D6CEB">
        <w:t xml:space="preserve"> Up to 74% delignification can be achieved from e</w:t>
      </w:r>
      <w:r w:rsidR="00B93508" w:rsidRPr="00C814E1">
        <w:t>mpty palm fruit bunches</w:t>
      </w:r>
      <w:r w:rsidR="004D6CEB">
        <w:t xml:space="preserve"> when subjected to </w:t>
      </w:r>
      <w:r w:rsidR="00B93508" w:rsidRPr="00C814E1">
        <w:t>microwave-assi</w:t>
      </w:r>
      <w:r w:rsidR="004D6CEB">
        <w:t>s</w:t>
      </w:r>
      <w:r w:rsidR="00B93508" w:rsidRPr="00C814E1">
        <w:t xml:space="preserve">ted </w:t>
      </w:r>
      <w:r w:rsidR="004D6CEB">
        <w:t>N</w:t>
      </w:r>
      <w:r w:rsidR="00B93508" w:rsidRPr="00C814E1">
        <w:t>aOH</w:t>
      </w:r>
      <w:r w:rsidR="004D6CEB">
        <w:t>.</w:t>
      </w:r>
      <w:r w:rsidR="00B93508" w:rsidRPr="00C814E1">
        <w:t xml:space="preserve"> </w:t>
      </w:r>
      <w:r w:rsidR="004D6CEB">
        <w:t xml:space="preserve">In order to obtain sugar yield </w:t>
      </w:r>
      <w:r w:rsidR="002C2CB9">
        <w:t xml:space="preserve">of about 83% from </w:t>
      </w:r>
      <w:r w:rsidR="00B93508" w:rsidRPr="00C814E1">
        <w:t xml:space="preserve">Miscanthus </w:t>
      </w:r>
      <w:r w:rsidR="002C2CB9">
        <w:t xml:space="preserve">biomass, </w:t>
      </w:r>
      <w:r w:rsidR="003C7451">
        <w:t xml:space="preserve">USA </w:t>
      </w:r>
      <w:r w:rsidR="002C2CB9">
        <w:t xml:space="preserve">is required. </w:t>
      </w:r>
      <w:r w:rsidR="003C7451">
        <w:t xml:space="preserve">Rice straw pretreated, LHWA in the presence of </w:t>
      </w:r>
      <w:proofErr w:type="spellStart"/>
      <w:r w:rsidR="003C7451" w:rsidRPr="005F5895">
        <w:t>phosphotungstic</w:t>
      </w:r>
      <w:proofErr w:type="spellEnd"/>
      <w:r w:rsidR="003C7451" w:rsidRPr="005F5895">
        <w:t xml:space="preserve"> acid</w:t>
      </w:r>
      <w:r w:rsidR="003C7451">
        <w:t xml:space="preserve"> produced </w:t>
      </w:r>
      <w:r w:rsidR="003C7451" w:rsidRPr="005F5895">
        <w:t>96.8%</w:t>
      </w:r>
      <w:r w:rsidR="003C7451">
        <w:t xml:space="preserve"> glucose, and also offers the opportunity for the acid to be reused. </w:t>
      </w:r>
      <w:r w:rsidR="00AD6D2A">
        <w:t xml:space="preserve">A mixture of </w:t>
      </w:r>
      <w:r w:rsidR="002C2CB9">
        <w:t xml:space="preserve">rice </w:t>
      </w:r>
      <w:r w:rsidR="00AD6D2A">
        <w:t>s</w:t>
      </w:r>
      <w:r w:rsidR="00AD6D2A" w:rsidRPr="00C814E1">
        <w:t xml:space="preserve">traw, </w:t>
      </w:r>
      <w:proofErr w:type="spellStart"/>
      <w:r w:rsidR="00AD6D2A" w:rsidRPr="00C814E1">
        <w:t>napier</w:t>
      </w:r>
      <w:proofErr w:type="spellEnd"/>
      <w:r w:rsidR="00AD6D2A" w:rsidRPr="00C814E1">
        <w:t xml:space="preserve"> grass, and sugarcane bagasse</w:t>
      </w:r>
      <w:r w:rsidR="00AD6D2A">
        <w:t xml:space="preserve"> </w:t>
      </w:r>
      <w:r w:rsidR="002C2CB9">
        <w:t xml:space="preserve">can provide over 90% sugar yield when subjected to </w:t>
      </w:r>
      <w:r w:rsidR="00AD6D2A">
        <w:t xml:space="preserve">LHW </w:t>
      </w:r>
      <w:r w:rsidR="002C2CB9">
        <w:t xml:space="preserve">assisted </w:t>
      </w:r>
      <w:r w:rsidR="00AD6D2A">
        <w:t>DES</w:t>
      </w:r>
      <w:r w:rsidR="002C2CB9">
        <w:t xml:space="preserve"> pretreatment </w:t>
      </w:r>
      <w:r w:rsidR="00AD6D2A">
        <w:t>making it an efficient method for the pretreatment of such biomass.</w:t>
      </w:r>
      <w:r w:rsidR="002C2CB9">
        <w:t xml:space="preserve"> </w:t>
      </w:r>
      <w:r w:rsidR="00AD6D2A">
        <w:t>Sugarcane bagasse pretreated in LHWAK sulfonation efficiently produced about 100% glucose yield</w:t>
      </w:r>
      <w:r w:rsidR="002C2CB9">
        <w:t>. While g</w:t>
      </w:r>
      <w:r w:rsidR="00AD6D2A">
        <w:t xml:space="preserve">iant reeds and </w:t>
      </w:r>
      <w:proofErr w:type="spellStart"/>
      <w:r w:rsidR="00AD6D2A">
        <w:t>kans</w:t>
      </w:r>
      <w:proofErr w:type="spellEnd"/>
      <w:r w:rsidR="00AD6D2A">
        <w:t xml:space="preserve"> grass </w:t>
      </w:r>
      <w:r w:rsidR="002C2CB9">
        <w:t xml:space="preserve">pretreated in </w:t>
      </w:r>
      <w:r w:rsidR="00AD6D2A">
        <w:t xml:space="preserve">MWA </w:t>
      </w:r>
      <w:r w:rsidR="00180A23">
        <w:t xml:space="preserve">produced over </w:t>
      </w:r>
      <w:r w:rsidR="00180A23" w:rsidRPr="005F5895">
        <w:t>3</w:t>
      </w:r>
      <w:r w:rsidR="00180A23">
        <w:t>1</w:t>
      </w:r>
      <w:r w:rsidR="00180A23" w:rsidRPr="005F5895">
        <w:t xml:space="preserve">g/100g </w:t>
      </w:r>
      <w:r w:rsidR="00180A23">
        <w:t>sugar per dry biomass</w:t>
      </w:r>
      <w:r w:rsidR="002C2CB9">
        <w:t xml:space="preserve">. </w:t>
      </w:r>
      <w:r w:rsidR="00180A23">
        <w:t xml:space="preserve">Cassava stem and </w:t>
      </w:r>
      <w:r w:rsidR="00445579">
        <w:t>peels</w:t>
      </w:r>
      <w:r w:rsidR="00180A23">
        <w:t xml:space="preserve"> produced above </w:t>
      </w:r>
      <w:r w:rsidR="00180A23" w:rsidRPr="005F5895">
        <w:t>5</w:t>
      </w:r>
      <w:r w:rsidR="00180A23">
        <w:t>8</w:t>
      </w:r>
      <w:r w:rsidR="00180A23" w:rsidRPr="005F5895">
        <w:t xml:space="preserve"> g/L </w:t>
      </w:r>
      <w:r w:rsidR="00180A23">
        <w:t>in MWAK</w:t>
      </w:r>
      <w:r w:rsidR="002C2CB9">
        <w:t>, while</w:t>
      </w:r>
      <w:r w:rsidR="00180A23">
        <w:t xml:space="preserve"> th</w:t>
      </w:r>
      <w:r w:rsidR="002C2CB9">
        <w:t xml:space="preserve">e </w:t>
      </w:r>
      <w:r w:rsidR="00180A23">
        <w:t xml:space="preserve">leaves </w:t>
      </w:r>
      <w:r w:rsidR="002C2CB9">
        <w:t>produced a</w:t>
      </w:r>
      <w:r w:rsidR="00180A23">
        <w:t xml:space="preserve">bove 47g/l </w:t>
      </w:r>
      <w:r w:rsidR="002C2CB9">
        <w:t xml:space="preserve">when </w:t>
      </w:r>
      <w:r w:rsidR="00180A23">
        <w:t xml:space="preserve">compared </w:t>
      </w:r>
      <w:r w:rsidR="002C2CB9">
        <w:t>with</w:t>
      </w:r>
      <w:r w:rsidR="00180A23">
        <w:t xml:space="preserve"> the treatment with MWA.</w:t>
      </w:r>
      <w:r w:rsidR="002C2CB9">
        <w:t xml:space="preserve"> </w:t>
      </w:r>
      <w:r w:rsidR="00445579">
        <w:t xml:space="preserve">Durian peels in USAK </w:t>
      </w:r>
      <w:r w:rsidR="002C2CB9">
        <w:t xml:space="preserve">produced a sugar yield of </w:t>
      </w:r>
      <w:r w:rsidR="00445579" w:rsidRPr="0031580C">
        <w:t>376.60 ± 12.14 mg/g</w:t>
      </w:r>
      <w:r w:rsidR="002C2CB9">
        <w:t>.</w:t>
      </w:r>
    </w:p>
    <w:p w14:paraId="799CA6EB" w14:textId="7E2540FB" w:rsidR="00A1766D" w:rsidRPr="00EB4C32" w:rsidRDefault="00B06F5F" w:rsidP="00B91474">
      <w:pPr>
        <w:pStyle w:val="NormalWeb"/>
        <w:spacing w:line="360" w:lineRule="auto"/>
        <w:jc w:val="both"/>
      </w:pPr>
      <w:r>
        <w:t xml:space="preserve">All </w:t>
      </w:r>
      <w:r w:rsidR="00B93508" w:rsidRPr="00C814E1">
        <w:t>combinative methods involving alkali, ILs, and DESs are generally more effective at lignin removal compared to dilute acid combinative methods. Optimal conditions (temperature, time, chemical concentration, irradiation power, etc.) are highly biomass-specific and require careful optimization f</w:t>
      </w:r>
      <w:r w:rsidR="00EC253E">
        <w:t>or each feedstock. The</w:t>
      </w:r>
      <w:r w:rsidR="00B93508" w:rsidRPr="00C814E1">
        <w:t xml:space="preserve"> method </w:t>
      </w:r>
      <w:r w:rsidR="00EC253E">
        <w:t>picked is determined by</w:t>
      </w:r>
      <w:r w:rsidR="00B93508" w:rsidRPr="00C814E1">
        <w:t xml:space="preserve"> the specific biomass type, need for byproduct and lignin recovery, and economic, corrosion, and environmental considerations. </w:t>
      </w:r>
    </w:p>
    <w:p w14:paraId="66AFC0E6" w14:textId="77777777" w:rsidR="00C95770" w:rsidRPr="002C2CB9" w:rsidRDefault="00B51552" w:rsidP="006F7893">
      <w:pPr>
        <w:pStyle w:val="Heading2"/>
        <w:rPr>
          <w:rFonts w:ascii="Times New Roman" w:hAnsi="Times New Roman" w:cs="Times New Roman"/>
          <w:b/>
          <w:bCs/>
          <w:color w:val="auto"/>
          <w:sz w:val="24"/>
          <w:szCs w:val="24"/>
        </w:rPr>
      </w:pPr>
      <w:bookmarkStart w:id="3" w:name="_Hlk206845948"/>
      <w:r w:rsidRPr="002C2CB9">
        <w:rPr>
          <w:rFonts w:ascii="Times New Roman" w:hAnsi="Times New Roman" w:cs="Times New Roman"/>
          <w:b/>
          <w:bCs/>
          <w:color w:val="auto"/>
          <w:sz w:val="24"/>
          <w:szCs w:val="24"/>
        </w:rPr>
        <w:t xml:space="preserve">Cost implication and environmental consideration of the combinative method </w:t>
      </w:r>
    </w:p>
    <w:bookmarkEnd w:id="3"/>
    <w:p w14:paraId="3F0DF406" w14:textId="75F44186" w:rsidR="00EB4C32" w:rsidRPr="00C814E1" w:rsidRDefault="00EC253E" w:rsidP="00B91474">
      <w:pPr>
        <w:pStyle w:val="NormalWeb"/>
        <w:spacing w:line="360" w:lineRule="auto"/>
        <w:jc w:val="both"/>
      </w:pPr>
      <w:r>
        <w:t>In b</w:t>
      </w:r>
      <w:r w:rsidR="00EB4C32" w:rsidRPr="00C814E1">
        <w:t>iorefinery</w:t>
      </w:r>
      <w:r>
        <w:t xml:space="preserve"> Pretreatment</w:t>
      </w:r>
      <w:r w:rsidRPr="00C814E1">
        <w:t xml:space="preserve"> is a crucial</w:t>
      </w:r>
      <w:r>
        <w:t xml:space="preserve"> step, which is</w:t>
      </w:r>
      <w:r w:rsidR="00EB4C32" w:rsidRPr="00C814E1">
        <w:t xml:space="preserve"> usually an expensive process; however, the choice of methods not only impacts the overall process cost but may also play a role in environmental footprint. The cost</w:t>
      </w:r>
      <w:r w:rsidR="002C2CB9">
        <w:t xml:space="preserve"> implications</w:t>
      </w:r>
      <w:r w:rsidR="00EB4C32" w:rsidRPr="00C814E1">
        <w:t xml:space="preserve"> and environmental considerations are discussed in this section. </w:t>
      </w:r>
    </w:p>
    <w:p w14:paraId="15576D63" w14:textId="1C9CE4CE" w:rsidR="00EB4C32" w:rsidRPr="00C814E1" w:rsidRDefault="00EB4C32" w:rsidP="00B91474">
      <w:pPr>
        <w:pStyle w:val="NormalWeb"/>
        <w:spacing w:line="360" w:lineRule="auto"/>
        <w:jc w:val="both"/>
      </w:pPr>
      <w:r w:rsidRPr="00C814E1">
        <w:t xml:space="preserve">Microwave-assisted pretreatment requires an initial high capital investment for the equipment, especially at an industrial scale. High power levels of irradiation/sonication are usually complemented by reduced heating time and chemical impact. Microwave-assisted heating may be </w:t>
      </w:r>
      <w:r w:rsidRPr="00C814E1">
        <w:lastRenderedPageBreak/>
        <w:t xml:space="preserve">considered to have a lower overall energy requirement due to the ability to heat directly, lower processing time, and high heating efficiency. The combination with chemicals adds to chemical procurement and disposal costs, but this is complemented by reduced heating time, high efficiency, and the ability to recycle some of the chemicals </w:t>
      </w:r>
      <w:r w:rsidR="00031B3B">
        <w:t>such as</w:t>
      </w:r>
      <w:r w:rsidRPr="00C814E1">
        <w:t xml:space="preserve"> DES. The lower processing time and prompt control also contribute to lower operating costs. With careful optimization of irradiation intensity, irradiation time, choice of chemical, biomass, and chemical loading, the energy consumption will be reduced with maximized sugar yields. </w:t>
      </w:r>
    </w:p>
    <w:p w14:paraId="560C3552" w14:textId="77777777" w:rsidR="00EB4C32" w:rsidRPr="00C814E1" w:rsidRDefault="00EB4C32" w:rsidP="00B91474">
      <w:pPr>
        <w:pStyle w:val="NormalWeb"/>
        <w:spacing w:line="360" w:lineRule="auto"/>
        <w:jc w:val="both"/>
      </w:pPr>
      <w:r w:rsidRPr="00C814E1">
        <w:t xml:space="preserve">Similar to microwave-assisted pretreatment, industrial-scale ultrasonic equipment can represent a considerable capital expenditure. It also requires electricity to generate sonication waves; this, with the incorporation of chemicals, adds to the operational cost. However, energy input can be reduced by optimizing sonication frequency, treatment time, and ultrasonic intensity. Ultrasound can boost the effects of milder chemicals, undoubtedly reduce the amount, concentration, or harsh conditions required from the chemicals, and invariably minimize the environmental impact associated with chemical waste. </w:t>
      </w:r>
    </w:p>
    <w:p w14:paraId="2D667A22" w14:textId="72CE4F8D" w:rsidR="00EB4C32" w:rsidRPr="00C814E1" w:rsidRDefault="00EB4C32" w:rsidP="00B91474">
      <w:pPr>
        <w:pStyle w:val="NormalWeb"/>
        <w:spacing w:line="360" w:lineRule="auto"/>
        <w:jc w:val="both"/>
      </w:pPr>
      <w:r w:rsidRPr="00C814E1">
        <w:t>Liquid Hot Water (LHW)-Assisted Pretreatment</w:t>
      </w:r>
      <w:r w:rsidRPr="00C814E1">
        <w:rPr>
          <w:rStyle w:val="Strong"/>
        </w:rPr>
        <w:t xml:space="preserve"> </w:t>
      </w:r>
      <w:r w:rsidRPr="00C814E1">
        <w:t>generally requires high-pressure and high-temperature reactors. Because these reactors are also exposed to acid and alkaline environments, it is necessary to use metals that are not susceptible to high-temperature corrosion and chemical attack in the construction of such equipment, making them uneconomical. Nevertheless, this equipment may be moderately expensive compared to microwave and ultrasonic-assisted pretreatment equipment. Heating a large volume of water on an industrial scale require</w:t>
      </w:r>
      <w:r w:rsidR="00422892">
        <w:t>s significant energy, adding</w:t>
      </w:r>
      <w:r w:rsidRPr="00C814E1">
        <w:t xml:space="preserve"> to the operating cost. In essence, the cost of operating LHW-assisted pretreatment on an industrial scale may be higher than those of microwave and ultrasonication.</w:t>
      </w:r>
    </w:p>
    <w:p w14:paraId="557DEBA6" w14:textId="574AE3F4" w:rsidR="00031B3B" w:rsidRDefault="00EB4C32" w:rsidP="00B91474">
      <w:pPr>
        <w:pStyle w:val="NormalWeb"/>
        <w:spacing w:line="360" w:lineRule="auto"/>
        <w:jc w:val="both"/>
      </w:pPr>
      <w:r w:rsidRPr="00C814E1">
        <w:t xml:space="preserve">Each method presents a unique balance of cost and environmental considerations. If renewable energy sources are used to provide electricity </w:t>
      </w:r>
      <w:r w:rsidR="00031B3B">
        <w:t>to</w:t>
      </w:r>
      <w:r w:rsidRPr="00C814E1">
        <w:t xml:space="preserve"> power the equipment, the environmental footprint will be significantly reduced. Improper irradiation conditions such as excessive power and time as well as high chemical concentration </w:t>
      </w:r>
      <w:r w:rsidR="00422892">
        <w:t>which possibly produces inhibitory compounds that imped</w:t>
      </w:r>
      <w:r w:rsidRPr="00C814E1">
        <w:t xml:space="preserve"> fermentation. Though green solvents are recyclable, ILs are considered more expensive than DES; this could be one of the reasons the combination of ILs in pretreatments has not gained adequate attention. Unlike the green solvents, conventional alkalis and acids are cheaper but may be difficult </w:t>
      </w:r>
      <w:r w:rsidRPr="00C814E1">
        <w:lastRenderedPageBreak/>
        <w:t>to reuse. DES is a better alternative to other chemicals used in microwave, ultrasonic, and LHW combinative pretreatment.</w:t>
      </w:r>
    </w:p>
    <w:p w14:paraId="37B09083" w14:textId="68EA2680" w:rsidR="00031B3B" w:rsidRDefault="00EB4C32" w:rsidP="00B91474">
      <w:pPr>
        <w:pStyle w:val="NormalWeb"/>
        <w:spacing w:line="360" w:lineRule="auto"/>
        <w:jc w:val="both"/>
      </w:pPr>
      <w:r w:rsidRPr="00C814E1">
        <w:t xml:space="preserve">The integration of these pretreatments into existing biorefinery systems requires careful evaluation of operational costs and environmental impacts. Additionally, the variability in biomass types and their response to pretreatment conditions must be addressed to optimize the process for different feedstocks. </w:t>
      </w:r>
    </w:p>
    <w:p w14:paraId="22054F9D" w14:textId="08B36A59" w:rsidR="00EB4C32" w:rsidRPr="00031B3B" w:rsidRDefault="00B51552" w:rsidP="006F7893">
      <w:pPr>
        <w:pStyle w:val="Heading2"/>
        <w:rPr>
          <w:rFonts w:ascii="Times New Roman" w:hAnsi="Times New Roman" w:cs="Times New Roman"/>
          <w:b/>
          <w:bCs/>
          <w:color w:val="auto"/>
          <w:sz w:val="24"/>
          <w:szCs w:val="24"/>
        </w:rPr>
      </w:pPr>
      <w:r w:rsidRPr="00031B3B">
        <w:rPr>
          <w:rFonts w:ascii="Times New Roman" w:hAnsi="Times New Roman" w:cs="Times New Roman"/>
          <w:b/>
          <w:bCs/>
          <w:color w:val="auto"/>
          <w:sz w:val="24"/>
          <w:szCs w:val="24"/>
        </w:rPr>
        <w:t xml:space="preserve">Challenges and future directions in lignocellulosic biomass </w:t>
      </w:r>
    </w:p>
    <w:p w14:paraId="40CBF4C7" w14:textId="73C2BEF3" w:rsidR="00EB4C32" w:rsidRPr="00C814E1" w:rsidRDefault="00EB4C32" w:rsidP="00B91474">
      <w:pPr>
        <w:pStyle w:val="NormalWeb"/>
        <w:spacing w:line="360" w:lineRule="auto"/>
        <w:jc w:val="both"/>
      </w:pPr>
      <w:r w:rsidRPr="00C814E1">
        <w:t xml:space="preserve">There has been a shift from the early generations of biofuels to third-generation biofuels, where non-feed materials are utilized as feedstock for biofuel production. Nevertheless, biorefineries are still faced with a huge challenge of commercialization of biofuels and other bio-products. These challenges are associated with the choice of LB feedstock, adequate pretreatment methods, environmental hazards, and the overall cost of chemicals, equipment </w:t>
      </w:r>
      <w:r w:rsidRPr="005F5895">
        <w:t xml:space="preserve"> </w:t>
      </w:r>
      <w:r w:rsidRPr="005F5895">
        <w:fldChar w:fldCharType="begin" w:fldLock="1"/>
      </w:r>
      <w:r w:rsidR="00EC7F7A">
        <w:instrText>ADDIN CSL_CITATION {"citationItems":[{"id":"ITEM-1","itemData":{"DOI":"10.1016/j.biortech.2021.126195","ISSN":"0960-8524","author":[{"dropping-particle":"","family":"Ashokkumar","given":"Veeramuthu","non-dropping-particle":"","parse-names":false,"suffix":""},{"dropping-particle":"","family":"Venkatkarthick","given":"Radhakrishnan","non-dropping-particle":"","parse-names":false,"suffix":""},{"dropping-particle":"","family":"Jayashree","given":"Shanmugam","non-dropping-particle":"","parse-names":false,"suffix":""}],"container-title":"Bioresource Technology","id":"ITEM-1","issue":"PB","issued":{"date-parts":[["2022"]]},"page":"126195","publisher":"Elsevier Ltd","title":"Recent advances in lignocellulosic biomass for biofuels and value-added bioproducts - A critical review","type":"article-journal","volume":"344"},"uris":["http://www.mendeley.com/documents/?uuid=7fda587d-dd09-42b9-bb9d-309018434e96","http://www.mendeley.com/documents/?uuid=4890a069-ab05-415f-a09a-6594b096db34"]}],"mendeley":{"formattedCitation":"(Ashokkumar et al., 2022)","plainTextFormattedCitation":"(Ashokkumar et al., 2022)","previouslyFormattedCitation":"[17]"},"properties":{"noteIndex":0},"schema":"https://github.com/citation-style-language/schema/raw/master/csl-citation.json"}</w:instrText>
      </w:r>
      <w:r w:rsidRPr="005F5895">
        <w:fldChar w:fldCharType="separate"/>
      </w:r>
      <w:r w:rsidR="00EC7F7A" w:rsidRPr="00EC7F7A">
        <w:rPr>
          <w:noProof/>
        </w:rPr>
        <w:t>(Ashokkumar et al., 2022)</w:t>
      </w:r>
      <w:r w:rsidRPr="005F5895">
        <w:fldChar w:fldCharType="end"/>
      </w:r>
      <w:r w:rsidR="00C5793C">
        <w:t>,</w:t>
      </w:r>
      <w:r>
        <w:t xml:space="preserve"> </w:t>
      </w:r>
      <w:r w:rsidRPr="00C814E1">
        <w:t xml:space="preserve">and energy requirements. Ultimately, a guaranteed pretreatment process that can disintegrate the lignocellulosic biomass and produce a significant amount of sugar yield is the goal of LB pretreatment. The pretreatment processes for an economically feasible scale should be able to bring down the excessive drawback associated with different pretreatment techniques </w:t>
      </w:r>
      <w:r w:rsidR="00C5793C" w:rsidRPr="005F5895">
        <w:fldChar w:fldCharType="begin" w:fldLock="1"/>
      </w:r>
      <w:r w:rsidR="00EC7F7A">
        <w:instrText>ADDIN CSL_CITATION {"citationItems":[{"id":"ITEM-1","itemData":{"author":[{"dropping-particle":"","family":"Meenakshisundaram","given":"S","non-dropping-particle":"","parse-names":false,"suffix":""},{"dropping-particle":"","family":"Fayeulle","given":"A","non-dropping-particle":"","parse-names":false,"suffix":""},{"dropping-particle":"","family":"Leonard","given":"E","non-dropping-particle":"","parse-names":false,"suffix":""},{"dropping-particle":"","family":"Ceballos","given":"C","non-dropping-particle":"","parse-names":false,"suffix":""},{"dropping-particle":"","family":"Pauss","given":"A","non-dropping-particle":"","parse-names":false,"suffix":""}],"id":"ITEM-1","issue":"February","issued":{"date-parts":[["2021"]]},"publisher":"Elsevier Ltd","title":"Fiber degradation and carbohydrate production by combined biological and chemical / physicochemical pretreatment methods of lignocellulosic biomass – A review","type":"article-journal","volume":"331"},"uris":["http://www.mendeley.com/documents/?uuid=74061b1f-107a-4e48-98e5-27dae1e0209f","http://www.mendeley.com/documents/?uuid=414d629e-8ec8-499f-b1af-1d44eccd8a9a"]}],"mendeley":{"formattedCitation":"(Meenakshisundaram et al., 2021)","plainTextFormattedCitation":"(Meenakshisundaram et al., 2021)","previouslyFormattedCitation":"[25]"},"properties":{"noteIndex":0},"schema":"https://github.com/citation-style-language/schema/raw/master/csl-citation.json"}</w:instrText>
      </w:r>
      <w:r w:rsidR="00C5793C" w:rsidRPr="005F5895">
        <w:fldChar w:fldCharType="separate"/>
      </w:r>
      <w:r w:rsidR="00EC7F7A" w:rsidRPr="00EC7F7A">
        <w:rPr>
          <w:noProof/>
        </w:rPr>
        <w:t>(Meenakshisundaram et al., 2021)</w:t>
      </w:r>
      <w:r w:rsidR="00C5793C" w:rsidRPr="005F5895">
        <w:fldChar w:fldCharType="end"/>
      </w:r>
      <w:r w:rsidR="00C5793C">
        <w:t xml:space="preserve">. </w:t>
      </w:r>
      <w:r w:rsidRPr="00C814E1">
        <w:t>Efforts should be made to develop and intentionally cultivate plants with high sugar yield for the purpose of app</w:t>
      </w:r>
      <w:r w:rsidR="00422892">
        <w:t>lication in bio-refinery. A widely acceptable</w:t>
      </w:r>
      <w:r w:rsidRPr="00C814E1">
        <w:t xml:space="preserve"> pretreatment technique that can cover a wide</w:t>
      </w:r>
      <w:r w:rsidR="00422892">
        <w:t>r</w:t>
      </w:r>
      <w:r w:rsidRPr="00C814E1">
        <w:t xml:space="preserve"> range of LB should be developed to adequately convert them to bio-products. Research</w:t>
      </w:r>
      <w:r w:rsidR="00422892">
        <w:t>ers</w:t>
      </w:r>
      <w:r w:rsidRPr="00C814E1">
        <w:t xml:space="preserve"> should focus on the optimization of pretreatment </w:t>
      </w:r>
      <w:r w:rsidR="00422892" w:rsidRPr="00C814E1">
        <w:t>approaches</w:t>
      </w:r>
      <w:r w:rsidRPr="00C814E1">
        <w:t xml:space="preserve"> and conditions, such as combinative pretreatment for optimal value-added product yield.</w:t>
      </w:r>
    </w:p>
    <w:p w14:paraId="75D65E04" w14:textId="7C3F0FA3" w:rsidR="00C95770" w:rsidRPr="005F5895" w:rsidRDefault="00EB4C32" w:rsidP="00B91474">
      <w:pPr>
        <w:pStyle w:val="NormalWeb"/>
        <w:spacing w:line="360" w:lineRule="auto"/>
        <w:jc w:val="both"/>
      </w:pPr>
      <w:r w:rsidRPr="00C814E1">
        <w:t xml:space="preserve">Looking at the cost implication and the environmental consideration, the use of DES in chemo-physiochemical combinative pretreatment is recommended. Moreover, a thorough design of the combinative pretreatment process is very important to ensure optimum productivity. More research that will put into consideration the production and immediate removal of other bio-products without possibly interfering with biofuel yield is also recommended. A study comparing other combinative methods is also recommended. </w:t>
      </w:r>
    </w:p>
    <w:p w14:paraId="39599510" w14:textId="4BE8C05F" w:rsidR="006F7893" w:rsidRPr="007E70B3" w:rsidRDefault="00B51552" w:rsidP="006F7893">
      <w:pPr>
        <w:pStyle w:val="Heading1"/>
        <w:rPr>
          <w:rFonts w:ascii="Times New Roman" w:hAnsi="Times New Roman" w:cs="Times New Roman"/>
          <w:b/>
          <w:bCs/>
          <w:color w:val="auto"/>
          <w:sz w:val="24"/>
          <w:szCs w:val="24"/>
        </w:rPr>
      </w:pPr>
      <w:r w:rsidRPr="007E70B3">
        <w:rPr>
          <w:rFonts w:ascii="Times New Roman" w:hAnsi="Times New Roman" w:cs="Times New Roman"/>
          <w:b/>
          <w:bCs/>
          <w:color w:val="auto"/>
          <w:sz w:val="24"/>
          <w:szCs w:val="24"/>
        </w:rPr>
        <w:lastRenderedPageBreak/>
        <w:t>Conclusion</w:t>
      </w:r>
      <w:r w:rsidR="006F7893" w:rsidRPr="007E70B3">
        <w:rPr>
          <w:rFonts w:ascii="Times New Roman" w:hAnsi="Times New Roman" w:cs="Times New Roman"/>
          <w:b/>
          <w:bCs/>
          <w:color w:val="auto"/>
          <w:sz w:val="24"/>
          <w:szCs w:val="24"/>
        </w:rPr>
        <w:t xml:space="preserve"> </w:t>
      </w:r>
    </w:p>
    <w:p w14:paraId="7E373DF2" w14:textId="70562EA5" w:rsidR="00C5793C" w:rsidRPr="00C814E1" w:rsidRDefault="00C5793C" w:rsidP="00B91474">
      <w:pPr>
        <w:pStyle w:val="NormalWeb"/>
        <w:spacing w:line="360" w:lineRule="auto"/>
        <w:jc w:val="both"/>
      </w:pPr>
      <w:r w:rsidRPr="00C814E1">
        <w:t xml:space="preserve">The high yield of fermentable sugar from combinative pretreatment methods discussed in this review has established the great potential of combinative pretreatment techniques in the commercialization of bioethanol. It has also been established that three critical parameters—temperature, reaction/exposure time, and catalyst dosage—effectively promote sugar yield in bio-refinery. </w:t>
      </w:r>
      <w:r w:rsidR="00A616E8">
        <w:t>C</w:t>
      </w:r>
      <w:r w:rsidRPr="00C814E1">
        <w:t xml:space="preserve">atalyst boosts the reaction rate; hence, complete pretreatment can occur in a shorter period. However, </w:t>
      </w:r>
      <w:r w:rsidR="00A616E8">
        <w:t xml:space="preserve">what </w:t>
      </w:r>
      <w:r w:rsidRPr="00C814E1">
        <w:t>must be carefully controlled</w:t>
      </w:r>
      <w:r w:rsidR="00A616E8">
        <w:t xml:space="preserve"> is the dosage of catalyst used</w:t>
      </w:r>
      <w:r w:rsidRPr="00C814E1">
        <w:t>, as</w:t>
      </w:r>
      <w:r w:rsidR="00A616E8">
        <w:t xml:space="preserve"> </w:t>
      </w:r>
      <w:r w:rsidR="00A616E8" w:rsidRPr="00C814E1">
        <w:t>degradation of reducing sugars</w:t>
      </w:r>
      <w:r w:rsidR="00A616E8">
        <w:t xml:space="preserve"> can occur at</w:t>
      </w:r>
      <w:r w:rsidRPr="00C814E1">
        <w:t xml:space="preserve"> high aci</w:t>
      </w:r>
      <w:r w:rsidR="00A616E8">
        <w:t>d concentrations.</w:t>
      </w:r>
      <w:r w:rsidRPr="00C814E1">
        <w:t xml:space="preserve"> </w:t>
      </w:r>
    </w:p>
    <w:p w14:paraId="28506DB8" w14:textId="5A77E21D" w:rsidR="00C5793C" w:rsidRPr="00C814E1" w:rsidRDefault="00C5793C" w:rsidP="00B91474">
      <w:pPr>
        <w:pStyle w:val="NormalWeb"/>
        <w:spacing w:line="360" w:lineRule="auto"/>
        <w:jc w:val="both"/>
      </w:pPr>
      <w:r w:rsidRPr="00C814E1">
        <w:t>Each of the combinative processes discussed in this work has its specific pretreatment factors that play a major role in making fermentable sugar available for enzyme actions. A robust optimization of the process is required to reap the synergic effect of the combined methods. Specifically, microwave-assisted acid/alkali pretreatment is effective for biomass types like rice straw and sugarcane bagasse. Ultrasonication-assisted pretreatment is</w:t>
      </w:r>
      <w:r w:rsidR="00AF35C2">
        <w:t xml:space="preserve"> </w:t>
      </w:r>
      <w:r w:rsidRPr="00C814E1">
        <w:t>particularly beneficial for biomass with relatively low lignin content, such as grass samples, and for biomass with complex structures, such as oil palm fronds. LHW-assisted pretreatment efficiently breaks down the lignocellulosic structure of corn stover and sugarcane bagasse, making their cellulose and hemicellulose more accessible to enzymes.</w:t>
      </w:r>
    </w:p>
    <w:p w14:paraId="308DE89D" w14:textId="5CB4184C" w:rsidR="00C5793C" w:rsidRPr="00C814E1" w:rsidRDefault="00CC5139" w:rsidP="00B91474">
      <w:pPr>
        <w:pStyle w:val="NormalWeb"/>
        <w:spacing w:line="360" w:lineRule="auto"/>
        <w:jc w:val="both"/>
      </w:pPr>
      <w:r w:rsidRPr="00CC5139">
        <w:rPr>
          <w:bCs/>
          <w:lang w:val="en-GB"/>
        </w:rPr>
        <w:t>Based on the study, it can be concluded that:</w:t>
      </w:r>
    </w:p>
    <w:p w14:paraId="4F218E6D" w14:textId="77777777" w:rsidR="00C5793C" w:rsidRPr="00C814E1" w:rsidRDefault="00C5793C" w:rsidP="00B91474">
      <w:pPr>
        <w:pStyle w:val="NormalWeb"/>
        <w:numPr>
          <w:ilvl w:val="0"/>
          <w:numId w:val="6"/>
        </w:numPr>
        <w:spacing w:line="360" w:lineRule="auto"/>
        <w:jc w:val="both"/>
      </w:pPr>
      <w:r w:rsidRPr="00C814E1">
        <w:t xml:space="preserve">Microwave-assisted pretreatment improves the porosity and crystallinity of LB and reduces the duration of hydrolysis. However, severe pretreatment conditions should be avoided to prevent sugar degradation, lignin relocation, and biomass instability. </w:t>
      </w:r>
    </w:p>
    <w:p w14:paraId="5561B8B3" w14:textId="77777777" w:rsidR="00C5793C" w:rsidRPr="00C814E1" w:rsidRDefault="00C5793C" w:rsidP="00B91474">
      <w:pPr>
        <w:pStyle w:val="NormalWeb"/>
        <w:numPr>
          <w:ilvl w:val="0"/>
          <w:numId w:val="6"/>
        </w:numPr>
        <w:spacing w:line="360" w:lineRule="auto"/>
        <w:jc w:val="both"/>
      </w:pPr>
      <w:r w:rsidRPr="00C814E1">
        <w:t xml:space="preserve">Ultrasonication-assisted pretreatment serves the purpose of pretreatment, but the operational cost may be expensive. To optimize the effects of ultrasonication and ionic liquid pretreatment on fermentable sugar yield, further research is needed to investigate the effects of varying ultrasonication intensity, ionic liquid concentration, and pretreatment time. </w:t>
      </w:r>
    </w:p>
    <w:p w14:paraId="20F78159" w14:textId="58C6A2E1" w:rsidR="00C5793C" w:rsidRPr="00C814E1" w:rsidRDefault="00C5793C" w:rsidP="00B91474">
      <w:pPr>
        <w:pStyle w:val="NormalWeb"/>
        <w:numPr>
          <w:ilvl w:val="0"/>
          <w:numId w:val="6"/>
        </w:numPr>
        <w:spacing w:line="360" w:lineRule="auto"/>
        <w:jc w:val="both"/>
      </w:pPr>
      <w:r w:rsidRPr="00C814E1">
        <w:t>LHW pretreatment is an e</w:t>
      </w:r>
      <w:r w:rsidR="00A616E8">
        <w:t>cofriendly method. However, harsh</w:t>
      </w:r>
      <w:r w:rsidRPr="00C814E1">
        <w:t xml:space="preserve"> pretreatment conditions can lead to the formation of degradation components.</w:t>
      </w:r>
    </w:p>
    <w:p w14:paraId="5229F066" w14:textId="150CC900" w:rsidR="00C5793C" w:rsidRPr="00986A0D" w:rsidRDefault="00C5793C" w:rsidP="00B91474">
      <w:pPr>
        <w:pStyle w:val="NormalWeb"/>
        <w:numPr>
          <w:ilvl w:val="0"/>
          <w:numId w:val="6"/>
        </w:numPr>
        <w:spacing w:line="360" w:lineRule="auto"/>
        <w:jc w:val="both"/>
      </w:pPr>
      <w:r w:rsidRPr="00C814E1">
        <w:lastRenderedPageBreak/>
        <w:t xml:space="preserve">Despite the great benefits of combinative physiochemical pretreatment methods, the process parameters and the choice of which method precedes the other in a two-stage </w:t>
      </w:r>
      <w:r w:rsidRPr="00986A0D">
        <w:t xml:space="preserve">process need to be optimized in order to reap the synergistic benefits of the process. </w:t>
      </w:r>
    </w:p>
    <w:p w14:paraId="5D8EE64C" w14:textId="703F887F" w:rsidR="00671908" w:rsidRPr="00986A0D" w:rsidRDefault="00986A0D" w:rsidP="00671908">
      <w:pPr>
        <w:spacing w:after="0" w:line="240" w:lineRule="auto"/>
        <w:rPr>
          <w:rFonts w:ascii="Times New Roman" w:hAnsi="Times New Roman" w:cs="Times New Roman"/>
          <w:b/>
          <w:bCs/>
          <w:sz w:val="24"/>
          <w:szCs w:val="24"/>
        </w:rPr>
      </w:pPr>
      <w:r w:rsidRPr="00986A0D">
        <w:rPr>
          <w:rFonts w:ascii="Times New Roman" w:hAnsi="Times New Roman" w:cs="Times New Roman"/>
          <w:b/>
          <w:bCs/>
          <w:sz w:val="24"/>
          <w:szCs w:val="24"/>
        </w:rPr>
        <w:t>Disclaimer (Artificial Intelligence)</w:t>
      </w:r>
    </w:p>
    <w:p w14:paraId="21497ECE" w14:textId="7375C4CE" w:rsidR="00671908" w:rsidRPr="00986A0D" w:rsidRDefault="00986A0D" w:rsidP="00671908">
      <w:pPr>
        <w:pStyle w:val="NormalWeb"/>
        <w:spacing w:line="360" w:lineRule="auto"/>
        <w:jc w:val="both"/>
      </w:pPr>
      <w:r w:rsidRPr="00986A0D">
        <w:t>Authors hereby declare that NO generative AI technologies such as Large Language Models (ChatGPT, COPILOT, etc.) and text-to-image generators have been used during the writing or editing of this manuscript.</w:t>
      </w:r>
    </w:p>
    <w:p w14:paraId="13006A62" w14:textId="77777777" w:rsidR="00C95770" w:rsidRDefault="00B51552" w:rsidP="00B91474">
      <w:pPr>
        <w:pStyle w:val="Heading1"/>
        <w:numPr>
          <w:ilvl w:val="0"/>
          <w:numId w:val="0"/>
        </w:numPr>
        <w:spacing w:line="360" w:lineRule="auto"/>
        <w:jc w:val="both"/>
        <w:rPr>
          <w:rFonts w:ascii="Times New Roman" w:hAnsi="Times New Roman" w:cs="Times New Roman"/>
          <w:b/>
          <w:color w:val="auto"/>
          <w:sz w:val="24"/>
          <w:szCs w:val="24"/>
        </w:rPr>
      </w:pPr>
      <w:r w:rsidRPr="005F5895">
        <w:rPr>
          <w:rFonts w:ascii="Times New Roman" w:hAnsi="Times New Roman" w:cs="Times New Roman"/>
          <w:b/>
          <w:color w:val="auto"/>
          <w:sz w:val="24"/>
          <w:szCs w:val="24"/>
        </w:rPr>
        <w:t>REFERENCE</w:t>
      </w:r>
    </w:p>
    <w:p w14:paraId="44669DA0" w14:textId="77777777" w:rsidR="00C5793C" w:rsidRPr="00C5793C" w:rsidRDefault="00C5793C" w:rsidP="00B91474">
      <w:pPr>
        <w:spacing w:line="360" w:lineRule="auto"/>
        <w:jc w:val="both"/>
      </w:pPr>
    </w:p>
    <w:p w14:paraId="43A4B288" w14:textId="25C4BA75" w:rsidR="00EC7F7A" w:rsidRPr="00EC7F7A" w:rsidRDefault="00B51552"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5F5895">
        <w:rPr>
          <w:rFonts w:ascii="Times New Roman" w:hAnsi="Times New Roman" w:cs="Times New Roman"/>
          <w:sz w:val="24"/>
          <w:szCs w:val="24"/>
        </w:rPr>
        <w:fldChar w:fldCharType="begin" w:fldLock="1"/>
      </w:r>
      <w:r w:rsidRPr="005F5895">
        <w:rPr>
          <w:rFonts w:ascii="Times New Roman" w:hAnsi="Times New Roman" w:cs="Times New Roman"/>
          <w:sz w:val="24"/>
          <w:szCs w:val="24"/>
        </w:rPr>
        <w:instrText xml:space="preserve">ADDIN Mendeley Bibliography CSL_BIBLIOGRAPHY </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kern w:val="0"/>
          <w:sz w:val="24"/>
        </w:rPr>
        <w:t xml:space="preserve">Abud, A. K. D. S., &amp; Silva, C. E. D. F. (2019). Challenges and Perspectives to Improve the Production. In </w:t>
      </w:r>
      <w:r w:rsidR="00EC7F7A" w:rsidRPr="00EC7F7A">
        <w:rPr>
          <w:rFonts w:ascii="Times New Roman" w:hAnsi="Times New Roman" w:cs="Times New Roman"/>
          <w:i/>
          <w:iCs/>
          <w:noProof/>
          <w:kern w:val="0"/>
          <w:sz w:val="24"/>
        </w:rPr>
        <w:t>Bioethanol Production from Food Crops</w:t>
      </w:r>
      <w:r w:rsidR="00EC7F7A" w:rsidRPr="00EC7F7A">
        <w:rPr>
          <w:rFonts w:ascii="Times New Roman" w:hAnsi="Times New Roman" w:cs="Times New Roman"/>
          <w:noProof/>
          <w:kern w:val="0"/>
          <w:sz w:val="24"/>
        </w:rPr>
        <w:t>. Elsevier Inc. https://doi.org/10.1016/B978-0-12-813766-6/00021-7</w:t>
      </w:r>
    </w:p>
    <w:p w14:paraId="2061D8F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Alio, M. A., Tugui, O. C., Vial, C., &amp; Pons, A. (2019). Microwave-assisted Organosolv pretreatment of a sawmill mixed feedstock for bioethanol production in a wood biorefinery.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76</w:t>
      </w:r>
      <w:r w:rsidRPr="00EC7F7A">
        <w:rPr>
          <w:rFonts w:ascii="Times New Roman" w:hAnsi="Times New Roman" w:cs="Times New Roman"/>
          <w:noProof/>
          <w:kern w:val="0"/>
          <w:sz w:val="24"/>
        </w:rPr>
        <w:t>(November 2018), 170–176. https://doi.org/10.1016/j.biortech.2018.12.078</w:t>
      </w:r>
    </w:p>
    <w:p w14:paraId="64CD08C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Anh Tuan Hoang, Sandro Nizetic, Hwai Chyuan Ong, Mofijur M., Ahmed S. F., Ashok B., Van The Vinh Bui, M. Q. C. (2021). </w:t>
      </w:r>
      <w:r w:rsidRPr="00EC7F7A">
        <w:rPr>
          <w:rFonts w:ascii="Times New Roman" w:hAnsi="Times New Roman" w:cs="Times New Roman"/>
          <w:i/>
          <w:iCs/>
          <w:noProof/>
          <w:kern w:val="0"/>
          <w:sz w:val="24"/>
        </w:rPr>
        <w:t>Chemosphere Insight into the recent advances of microwave pretreatment technologies for the conversion of lignocellulosic biomass into sustainable biofuel</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81</w:t>
      </w:r>
      <w:r w:rsidRPr="00EC7F7A">
        <w:rPr>
          <w:rFonts w:ascii="Times New Roman" w:hAnsi="Times New Roman" w:cs="Times New Roman"/>
          <w:noProof/>
          <w:kern w:val="0"/>
          <w:sz w:val="24"/>
        </w:rPr>
        <w:t>(May). https://doi.org/10.1016/j.chemosphere.2021.130878</w:t>
      </w:r>
    </w:p>
    <w:p w14:paraId="28D6384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Ashokkumar, V., Venkatkarthick, R., &amp; Jayashree, S. (2022). Recent advances in lignocellulosic biomass for biofuels and value-added bioproducts - A critical review.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44</w:t>
      </w:r>
      <w:r w:rsidRPr="00EC7F7A">
        <w:rPr>
          <w:rFonts w:ascii="Times New Roman" w:hAnsi="Times New Roman" w:cs="Times New Roman"/>
          <w:noProof/>
          <w:kern w:val="0"/>
          <w:sz w:val="24"/>
        </w:rPr>
        <w:t>(PB), 126195. https://doi.org/10.1016/j.biortech.2021.126195</w:t>
      </w:r>
    </w:p>
    <w:p w14:paraId="3D398C9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Byun, J., Cha, Y. L., Park, S. M., Kim, K. S., Lee, J. E., &amp; Kang, Y. G. (2020). Lignocellulose pretreatment combining continuous alkaline single-screw extrusion and ultrasonication to enhance biosugar production. </w:t>
      </w:r>
      <w:r w:rsidRPr="00EC7F7A">
        <w:rPr>
          <w:rFonts w:ascii="Times New Roman" w:hAnsi="Times New Roman" w:cs="Times New Roman"/>
          <w:i/>
          <w:iCs/>
          <w:noProof/>
          <w:kern w:val="0"/>
          <w:sz w:val="24"/>
        </w:rPr>
        <w:t>Energi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3</w:t>
      </w:r>
      <w:r w:rsidRPr="00EC7F7A">
        <w:rPr>
          <w:rFonts w:ascii="Times New Roman" w:hAnsi="Times New Roman" w:cs="Times New Roman"/>
          <w:noProof/>
          <w:kern w:val="0"/>
          <w:sz w:val="24"/>
        </w:rPr>
        <w:t>(21). https://doi.org/10.3390/en13215636</w:t>
      </w:r>
    </w:p>
    <w:p w14:paraId="63D2D79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ang, L., Ye, R., Song, J., Xie, Y., Chen, Q., Yan, S., Sun, K., &amp; Gan, L. (2023). Efficient </w:t>
      </w:r>
      <w:r w:rsidRPr="00EC7F7A">
        <w:rPr>
          <w:rFonts w:ascii="Times New Roman" w:hAnsi="Times New Roman" w:cs="Times New Roman"/>
          <w:noProof/>
          <w:kern w:val="0"/>
          <w:sz w:val="24"/>
        </w:rPr>
        <w:lastRenderedPageBreak/>
        <w:t xml:space="preserve">Fractionation of Green Bamboo Using an Integrated Hydrothermal – Deep Eutectic Solvent Pretreatment for Its Valorization. </w:t>
      </w:r>
      <w:r w:rsidRPr="00EC7F7A">
        <w:rPr>
          <w:rFonts w:ascii="Times New Roman" w:hAnsi="Times New Roman" w:cs="Times New Roman"/>
          <w:i/>
          <w:iCs/>
          <w:noProof/>
          <w:kern w:val="0"/>
          <w:sz w:val="24"/>
        </w:rPr>
        <w:t>Applied Scienc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3</w:t>
      </w:r>
      <w:r w:rsidRPr="00EC7F7A">
        <w:rPr>
          <w:rFonts w:ascii="Times New Roman" w:hAnsi="Times New Roman" w:cs="Times New Roman"/>
          <w:noProof/>
          <w:kern w:val="0"/>
          <w:sz w:val="24"/>
        </w:rPr>
        <w:t>(2429), 1–17. https://doi.org/. https://doi.org/10.3390/app13042429</w:t>
      </w:r>
    </w:p>
    <w:p w14:paraId="2AA697A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en, C., Boldor, D., Aita, G., &amp; Walker, M. (2012). Ethanol production from sorghum by a microwave-assisted dilute ammonia pretreatmen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10</w:t>
      </w:r>
      <w:r w:rsidRPr="00EC7F7A">
        <w:rPr>
          <w:rFonts w:ascii="Times New Roman" w:hAnsi="Times New Roman" w:cs="Times New Roman"/>
          <w:noProof/>
          <w:kern w:val="0"/>
          <w:sz w:val="24"/>
        </w:rPr>
        <w:t>, 190–197. https://doi.org/10.1016/j.biortech.2012.01.021</w:t>
      </w:r>
    </w:p>
    <w:p w14:paraId="5415821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en, S. J., Chen, X., &amp; Zhu, M. J. (2022). Xylose recovery and bioethanol production from sugarcane bagasse pretreated by mild two-stage ultrasonic assisted dilute acid.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45</w:t>
      </w:r>
      <w:r w:rsidRPr="00EC7F7A">
        <w:rPr>
          <w:rFonts w:ascii="Times New Roman" w:hAnsi="Times New Roman" w:cs="Times New Roman"/>
          <w:noProof/>
          <w:kern w:val="0"/>
          <w:sz w:val="24"/>
        </w:rPr>
        <w:t>, 126463. https://doi.org/10.1016/J.BIORTECH.2021.126463</w:t>
      </w:r>
    </w:p>
    <w:p w14:paraId="582BA52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en, Z., &amp; Wan, C. (2018). Ultrafast fractionation of lignocellulosic biomass by microwave-assisted deep eutectic solvent pretreatmen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50</w:t>
      </w:r>
      <w:r w:rsidRPr="00EC7F7A">
        <w:rPr>
          <w:rFonts w:ascii="Times New Roman" w:hAnsi="Times New Roman" w:cs="Times New Roman"/>
          <w:noProof/>
          <w:kern w:val="0"/>
          <w:sz w:val="24"/>
        </w:rPr>
        <w:t>, 532–537. https://doi.org/10.1016/j.biortech.2017.11.066</w:t>
      </w:r>
    </w:p>
    <w:p w14:paraId="1D6CE23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Dahman, Y., Syed, K., Begum, S., Roy, P., &amp; Mohtasebi, B. (2019). Biofuels: Their characteristics and analysis. In </w:t>
      </w:r>
      <w:r w:rsidRPr="00EC7F7A">
        <w:rPr>
          <w:rFonts w:ascii="Times New Roman" w:hAnsi="Times New Roman" w:cs="Times New Roman"/>
          <w:i/>
          <w:iCs/>
          <w:noProof/>
          <w:kern w:val="0"/>
          <w:sz w:val="24"/>
        </w:rPr>
        <w:t>Biomass, Biopolymer-Based Materials, and Bioenergy: Construction, Biomedical, and other Industrial Applications</w:t>
      </w:r>
      <w:r w:rsidRPr="00EC7F7A">
        <w:rPr>
          <w:rFonts w:ascii="Times New Roman" w:hAnsi="Times New Roman" w:cs="Times New Roman"/>
          <w:noProof/>
          <w:kern w:val="0"/>
          <w:sz w:val="24"/>
        </w:rPr>
        <w:t>. Elsevier Ltd. https://doi.org/10.1016/B978-0-08-102426-3.00014-X</w:t>
      </w:r>
    </w:p>
    <w:p w14:paraId="752EAE7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Darji, D., Alias, Y., Mohd Som, F., &amp; Abd Razak, N. H. (2015). Microwave heating and hydrolysis of rubber wood biomass in ionic liquids. </w:t>
      </w:r>
      <w:r w:rsidRPr="00EC7F7A">
        <w:rPr>
          <w:rFonts w:ascii="Times New Roman" w:hAnsi="Times New Roman" w:cs="Times New Roman"/>
          <w:i/>
          <w:iCs/>
          <w:noProof/>
          <w:kern w:val="0"/>
          <w:sz w:val="24"/>
        </w:rPr>
        <w:t>Journal of Chemical Technology and Bio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0</w:t>
      </w:r>
      <w:r w:rsidRPr="00EC7F7A">
        <w:rPr>
          <w:rFonts w:ascii="Times New Roman" w:hAnsi="Times New Roman" w:cs="Times New Roman"/>
          <w:noProof/>
          <w:kern w:val="0"/>
          <w:sz w:val="24"/>
        </w:rPr>
        <w:t>(11), 2050–2056. https://doi.org/10.1002/jctb.4516</w:t>
      </w:r>
    </w:p>
    <w:p w14:paraId="1AE819AC"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Fakayode, O. A., Aboagarib, E. A. A., Yan, D., Li, M., Wahia, H., Mustapha, A. T., Zhou, C., &amp; Ma, H. (2020). Novel two-pot approach ultrasonication and deep eutectic solvent pretreatments for watermelon rind delignification: Parametric screening and optimization via response surface methodology. </w:t>
      </w:r>
      <w:r w:rsidRPr="00EC7F7A">
        <w:rPr>
          <w:rFonts w:ascii="Times New Roman" w:hAnsi="Times New Roman" w:cs="Times New Roman"/>
          <w:i/>
          <w:iCs/>
          <w:noProof/>
          <w:kern w:val="0"/>
          <w:sz w:val="24"/>
        </w:rPr>
        <w:t>Ener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3</w:t>
      </w:r>
      <w:r w:rsidRPr="00EC7F7A">
        <w:rPr>
          <w:rFonts w:ascii="Times New Roman" w:hAnsi="Times New Roman" w:cs="Times New Roman"/>
          <w:noProof/>
          <w:kern w:val="0"/>
          <w:sz w:val="24"/>
        </w:rPr>
        <w:t>. https://doi.org/10.1016/j.energy.2020.117872</w:t>
      </w:r>
    </w:p>
    <w:p w14:paraId="552D9A8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Fakayode, O. A., Dzidzorgbe, N., Akpabli-tsigbe, K., Tu, S., Ren, M., Zhou, C., &amp; Ma, H. (2021). </w:t>
      </w:r>
      <w:r w:rsidRPr="00EC7F7A">
        <w:rPr>
          <w:rFonts w:ascii="Times New Roman" w:hAnsi="Times New Roman" w:cs="Times New Roman"/>
          <w:i/>
          <w:iCs/>
          <w:noProof/>
          <w:kern w:val="0"/>
          <w:sz w:val="24"/>
        </w:rPr>
        <w:t>Integrated bioprocess for bio-ethanol production from watermelon rind biomass : Ultrasound-assisted deep eutectic solvent pretreatment , enzymatic hydrolysis and fermentation</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80</w:t>
      </w:r>
      <w:r w:rsidRPr="00EC7F7A">
        <w:rPr>
          <w:rFonts w:ascii="Times New Roman" w:hAnsi="Times New Roman" w:cs="Times New Roman"/>
          <w:noProof/>
          <w:kern w:val="0"/>
          <w:sz w:val="24"/>
        </w:rPr>
        <w:t>. https://doi.org/10.1016/j.renene.2021.08.057</w:t>
      </w:r>
    </w:p>
    <w:p w14:paraId="518CF11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Gavrila, A. I., Vartolomei, A., Calinescu, I., Vinatoru, M., Parvulescu, O. C., Psenovschi, G., Chipurici, P., &amp; Trifan, A. (2024). </w:t>
      </w:r>
      <w:r w:rsidRPr="00EC7F7A">
        <w:rPr>
          <w:rFonts w:ascii="Times New Roman" w:hAnsi="Times New Roman" w:cs="Times New Roman"/>
          <w:i/>
          <w:iCs/>
          <w:noProof/>
          <w:kern w:val="0"/>
          <w:sz w:val="24"/>
        </w:rPr>
        <w:t>Ultrasound-Assisted Alkaline Pretreatment of Biomass to Enhance the Extraction Yield of Valuable Chemicals</w:t>
      </w:r>
      <w:r w:rsidRPr="00EC7F7A">
        <w:rPr>
          <w:rFonts w:ascii="Times New Roman" w:hAnsi="Times New Roman" w:cs="Times New Roman"/>
          <w:noProof/>
          <w:kern w:val="0"/>
          <w:sz w:val="24"/>
        </w:rPr>
        <w:t>.</w:t>
      </w:r>
    </w:p>
    <w:p w14:paraId="270B1D3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Gundupalli, M. P., Anne Sahithi, S. T., Jayex, E. P., Asavasanti, S., Yasurin, P., Cheng, Y. S., &amp; Sriariyanun, M. (2022). Combined effect of hot water and deep eutectic solvent (DES) pretreatment on a lignocellulosic biomass mixture for improved saccharification efficiency. </w:t>
      </w:r>
      <w:r w:rsidRPr="00EC7F7A">
        <w:rPr>
          <w:rFonts w:ascii="Times New Roman" w:hAnsi="Times New Roman" w:cs="Times New Roman"/>
          <w:i/>
          <w:iCs/>
          <w:noProof/>
          <w:kern w:val="0"/>
          <w:sz w:val="24"/>
        </w:rPr>
        <w:t>Bioresource Technology Repor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7</w:t>
      </w:r>
      <w:r w:rsidRPr="00EC7F7A">
        <w:rPr>
          <w:rFonts w:ascii="Times New Roman" w:hAnsi="Times New Roman" w:cs="Times New Roman"/>
          <w:noProof/>
          <w:kern w:val="0"/>
          <w:sz w:val="24"/>
        </w:rPr>
        <w:t>, 100986. https://doi.org/10.1016/J.BITEB.2022.100986</w:t>
      </w:r>
    </w:p>
    <w:p w14:paraId="706B75A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Gundupalli, M. P., Tantayotai, P., Panakkal, E. J., Chuetor, S., Kirdponpattara, S., Thomas, A. S. S., Sharma, B. K., &amp; Sriariyanun, M. (2022). Hydrothermal pretreatment optimization and deep eutectic solvent pretreatment of lignocellulosic biomass: An integrated approach. </w:t>
      </w:r>
      <w:r w:rsidRPr="00EC7F7A">
        <w:rPr>
          <w:rFonts w:ascii="Times New Roman" w:hAnsi="Times New Roman" w:cs="Times New Roman"/>
          <w:i/>
          <w:iCs/>
          <w:noProof/>
          <w:kern w:val="0"/>
          <w:sz w:val="24"/>
        </w:rPr>
        <w:t>Bioresource Technology Repor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7</w:t>
      </w:r>
      <w:r w:rsidRPr="00EC7F7A">
        <w:rPr>
          <w:rFonts w:ascii="Times New Roman" w:hAnsi="Times New Roman" w:cs="Times New Roman"/>
          <w:noProof/>
          <w:kern w:val="0"/>
          <w:sz w:val="24"/>
        </w:rPr>
        <w:t>, 100957. https://doi.org/10.1016/J.BITEB.2022.100957</w:t>
      </w:r>
    </w:p>
    <w:p w14:paraId="658C8E5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Haldar, D., &amp; Purkait, M. K. (2021). Chemosphere A review on the environment-friendly emerging techniques for pretreatment of lignocellulosic biomass : Mechanistic insight and advancements. </w:t>
      </w:r>
      <w:r w:rsidRPr="00EC7F7A">
        <w:rPr>
          <w:rFonts w:ascii="Times New Roman" w:hAnsi="Times New Roman" w:cs="Times New Roman"/>
          <w:i/>
          <w:iCs/>
          <w:noProof/>
          <w:kern w:val="0"/>
          <w:sz w:val="24"/>
        </w:rPr>
        <w:t>Chemospher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64</w:t>
      </w:r>
      <w:r w:rsidRPr="00EC7F7A">
        <w:rPr>
          <w:rFonts w:ascii="Times New Roman" w:hAnsi="Times New Roman" w:cs="Times New Roman"/>
          <w:noProof/>
          <w:kern w:val="0"/>
          <w:sz w:val="24"/>
        </w:rPr>
        <w:t>, 128523. https://doi.org/10.1016/j.chemosphere.2020.128523</w:t>
      </w:r>
    </w:p>
    <w:p w14:paraId="5C3E366A"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Harmsen, P., Huijgen, W., López, L., &amp; Bakker, R. (2010). Literature Review of Physical and Chemical Pretreatment Processes for Lignocellulosic Biomass. </w:t>
      </w:r>
      <w:r w:rsidRPr="00EC7F7A">
        <w:rPr>
          <w:rFonts w:ascii="Times New Roman" w:hAnsi="Times New Roman" w:cs="Times New Roman"/>
          <w:i/>
          <w:iCs/>
          <w:noProof/>
          <w:kern w:val="0"/>
          <w:sz w:val="24"/>
        </w:rPr>
        <w:t>Food and Biobased Research</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May 2014</w:t>
      </w:r>
      <w:r w:rsidRPr="00EC7F7A">
        <w:rPr>
          <w:rFonts w:ascii="Times New Roman" w:hAnsi="Times New Roman" w:cs="Times New Roman"/>
          <w:noProof/>
          <w:kern w:val="0"/>
          <w:sz w:val="24"/>
        </w:rPr>
        <w:t>, 1–49. http://www.ecn.nl/docs/library/report/2010/e10013.pdf</w:t>
      </w:r>
    </w:p>
    <w:p w14:paraId="59BA55E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Jiang, W., &amp; Xu, J. (2016). A novel stepwise pretreatment on corn stalk by alkali deacetylation and liquid hot water for enhancing enzymatic hydrolysis and energy utilization efficiency.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9</w:t>
      </w:r>
      <w:r w:rsidRPr="00EC7F7A">
        <w:rPr>
          <w:rFonts w:ascii="Times New Roman" w:hAnsi="Times New Roman" w:cs="Times New Roman"/>
          <w:noProof/>
          <w:kern w:val="0"/>
          <w:sz w:val="24"/>
        </w:rPr>
        <w:t>, 115–124. https://doi.org/10.1016/j.biortech.2016.02.111</w:t>
      </w:r>
    </w:p>
    <w:p w14:paraId="5C7F41A2" w14:textId="73023C35"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J</w:t>
      </w:r>
      <w:r w:rsidR="00171843" w:rsidRPr="00EC7F7A">
        <w:rPr>
          <w:rFonts w:ascii="Times New Roman" w:hAnsi="Times New Roman" w:cs="Times New Roman"/>
          <w:noProof/>
          <w:kern w:val="0"/>
          <w:sz w:val="24"/>
        </w:rPr>
        <w:t>in</w:t>
      </w:r>
      <w:r w:rsidRPr="00EC7F7A">
        <w:rPr>
          <w:rFonts w:ascii="Times New Roman" w:hAnsi="Times New Roman" w:cs="Times New Roman"/>
          <w:noProof/>
          <w:kern w:val="0"/>
          <w:sz w:val="24"/>
        </w:rPr>
        <w:t>,</w:t>
      </w:r>
      <w:r w:rsidR="00171843">
        <w:rPr>
          <w:rFonts w:ascii="Times New Roman" w:hAnsi="Times New Roman" w:cs="Times New Roman"/>
          <w:noProof/>
          <w:kern w:val="0"/>
          <w:sz w:val="24"/>
        </w:rPr>
        <w:t xml:space="preserve"> S.,</w:t>
      </w:r>
      <w:r w:rsidRPr="00EC7F7A">
        <w:rPr>
          <w:rFonts w:ascii="Times New Roman" w:hAnsi="Times New Roman" w:cs="Times New Roman"/>
          <w:noProof/>
          <w:kern w:val="0"/>
          <w:sz w:val="24"/>
        </w:rPr>
        <w:t xml:space="preserve"> W</w:t>
      </w:r>
      <w:r w:rsidR="00171843">
        <w:rPr>
          <w:rFonts w:ascii="Times New Roman" w:hAnsi="Times New Roman" w:cs="Times New Roman"/>
          <w:noProof/>
          <w:kern w:val="0"/>
          <w:sz w:val="24"/>
        </w:rPr>
        <w:t>ang,</w:t>
      </w:r>
      <w:r w:rsidRPr="00EC7F7A">
        <w:rPr>
          <w:rFonts w:ascii="Times New Roman" w:hAnsi="Times New Roman" w:cs="Times New Roman"/>
          <w:noProof/>
          <w:kern w:val="0"/>
          <w:sz w:val="24"/>
        </w:rPr>
        <w:t xml:space="preserve"> D</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Y</w:t>
      </w:r>
      <w:r w:rsidR="00171843">
        <w:rPr>
          <w:rFonts w:ascii="Times New Roman" w:hAnsi="Times New Roman" w:cs="Times New Roman"/>
          <w:noProof/>
          <w:kern w:val="0"/>
          <w:sz w:val="24"/>
        </w:rPr>
        <w:t>ang,</w:t>
      </w:r>
      <w:r w:rsidRPr="00EC7F7A">
        <w:rPr>
          <w:rFonts w:ascii="Times New Roman" w:hAnsi="Times New Roman" w:cs="Times New Roman"/>
          <w:noProof/>
          <w:kern w:val="0"/>
          <w:sz w:val="24"/>
        </w:rPr>
        <w:t xml:space="preserve"> J</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w:t>
      </w:r>
      <w:r w:rsidR="00171843">
        <w:rPr>
          <w:rFonts w:ascii="Times New Roman" w:hAnsi="Times New Roman" w:cs="Times New Roman"/>
          <w:noProof/>
          <w:kern w:val="0"/>
          <w:sz w:val="24"/>
        </w:rPr>
        <w:t xml:space="preserve">&amp; </w:t>
      </w:r>
      <w:r w:rsidRPr="00EC7F7A">
        <w:rPr>
          <w:rFonts w:ascii="Times New Roman" w:hAnsi="Times New Roman" w:cs="Times New Roman"/>
          <w:noProof/>
          <w:kern w:val="0"/>
          <w:sz w:val="24"/>
        </w:rPr>
        <w:t>S</w:t>
      </w:r>
      <w:r w:rsidR="00171843">
        <w:rPr>
          <w:rFonts w:ascii="Times New Roman" w:hAnsi="Times New Roman" w:cs="Times New Roman"/>
          <w:noProof/>
          <w:kern w:val="0"/>
          <w:sz w:val="24"/>
        </w:rPr>
        <w:t>hi,</w:t>
      </w:r>
      <w:r w:rsidRPr="00EC7F7A">
        <w:rPr>
          <w:rFonts w:ascii="Times New Roman" w:hAnsi="Times New Roman" w:cs="Times New Roman"/>
          <w:noProof/>
          <w:kern w:val="0"/>
          <w:sz w:val="24"/>
        </w:rPr>
        <w:t xml:space="preserve"> Z</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2025). Effect of Deep Eutectic Solvent Combined with Liquid Hot Water Pretreatments on Structure and Bioconversion Efficiency of Dendrocalamus giganteus Munro. </w:t>
      </w:r>
      <w:r w:rsidRPr="00EC7F7A">
        <w:rPr>
          <w:rFonts w:ascii="Times New Roman" w:hAnsi="Times New Roman" w:cs="Times New Roman"/>
          <w:i/>
          <w:iCs/>
          <w:noProof/>
          <w:kern w:val="0"/>
          <w:sz w:val="24"/>
        </w:rPr>
        <w:t>Biomass Chemical 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9</w:t>
      </w:r>
      <w:r w:rsidRPr="00EC7F7A">
        <w:rPr>
          <w:rFonts w:ascii="Times New Roman" w:hAnsi="Times New Roman" w:cs="Times New Roman"/>
          <w:noProof/>
          <w:kern w:val="0"/>
          <w:sz w:val="24"/>
        </w:rPr>
        <w:t>(1), 51–60. https://doi.org/doi: 10.3969/j.issn.1673-5854.2025.01.007 shu</w:t>
      </w:r>
    </w:p>
    <w:p w14:paraId="1905CA35"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ane, A. O., Cortez, A. A., Pellegrini, V. O. A., Ngom, B. D., Filgueiras, J. G., de Azevedo, E. </w:t>
      </w:r>
      <w:r w:rsidRPr="00EC7F7A">
        <w:rPr>
          <w:rFonts w:ascii="Times New Roman" w:hAnsi="Times New Roman" w:cs="Times New Roman"/>
          <w:noProof/>
          <w:kern w:val="0"/>
          <w:sz w:val="24"/>
        </w:rPr>
        <w:lastRenderedPageBreak/>
        <w:t xml:space="preserve">R., &amp; Polikarpov, I. (2023). Combined liquid hot water and sulfonation pretreatment of sugarcane bagasse to maximize fermentable sugars production. </w:t>
      </w:r>
      <w:r w:rsidRPr="00EC7F7A">
        <w:rPr>
          <w:rFonts w:ascii="Times New Roman" w:hAnsi="Times New Roman" w:cs="Times New Roman"/>
          <w:i/>
          <w:iCs/>
          <w:noProof/>
          <w:kern w:val="0"/>
          <w:sz w:val="24"/>
        </w:rPr>
        <w:t>Industrial Crops and Produc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1</w:t>
      </w:r>
      <w:r w:rsidRPr="00EC7F7A">
        <w:rPr>
          <w:rFonts w:ascii="Times New Roman" w:hAnsi="Times New Roman" w:cs="Times New Roman"/>
          <w:noProof/>
          <w:kern w:val="0"/>
          <w:sz w:val="24"/>
        </w:rPr>
        <w:t>, 116849. https://doi.org/10.1016/J.INDCROP.2023.116849</w:t>
      </w:r>
    </w:p>
    <w:p w14:paraId="0E2B0B6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im, J. S., Lee, Y. Y., &amp; Kim, T. H. (2016). A review on alkaline pretreatment technology for bioconversion of lignocellulosic biomas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99</w:t>
      </w:r>
      <w:r w:rsidRPr="00EC7F7A">
        <w:rPr>
          <w:rFonts w:ascii="Times New Roman" w:hAnsi="Times New Roman" w:cs="Times New Roman"/>
          <w:noProof/>
          <w:kern w:val="0"/>
          <w:sz w:val="24"/>
        </w:rPr>
        <w:t>, 42–48. https://doi.org/10.1016/j.biortech.2015.08.085</w:t>
      </w:r>
    </w:p>
    <w:p w14:paraId="24603D9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im, T. H. (2013). Pretreatment of Lignocellulosic Biomass. </w:t>
      </w:r>
      <w:r w:rsidRPr="00EC7F7A">
        <w:rPr>
          <w:rFonts w:ascii="Times New Roman" w:hAnsi="Times New Roman" w:cs="Times New Roman"/>
          <w:i/>
          <w:iCs/>
          <w:noProof/>
          <w:kern w:val="0"/>
          <w:sz w:val="24"/>
        </w:rPr>
        <w:t>Bioprocessing Technologies in Biorefinery for Sustainable Production of Fuels, Chemicals, and Polymers</w:t>
      </w:r>
      <w:r w:rsidRPr="00EC7F7A">
        <w:rPr>
          <w:rFonts w:ascii="Times New Roman" w:hAnsi="Times New Roman" w:cs="Times New Roman"/>
          <w:noProof/>
          <w:kern w:val="0"/>
          <w:sz w:val="24"/>
        </w:rPr>
        <w:t>, 91–110. https://doi.org/10.1002/9781118642047.ch6</w:t>
      </w:r>
    </w:p>
    <w:p w14:paraId="1B2789EC"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omolwanich, T., Tatijarern, P., Prasertwasu, S., Khumsupan, D., Chaisuwan, T., Luengnaruemitchai, A., &amp; Wongkasemjit, S. (2014). Comparative potentiality of Kans grass (Saccharum spontaneum) and Giant reed (Arundo donax) as lignocellulosic feedstocks for the release of monomeric sugars by microwave/chemical pretreatment. </w:t>
      </w:r>
      <w:r w:rsidRPr="00EC7F7A">
        <w:rPr>
          <w:rFonts w:ascii="Times New Roman" w:hAnsi="Times New Roman" w:cs="Times New Roman"/>
          <w:i/>
          <w:iCs/>
          <w:noProof/>
          <w:kern w:val="0"/>
          <w:sz w:val="24"/>
        </w:rPr>
        <w:t>Cellulos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1</w:t>
      </w:r>
      <w:r w:rsidRPr="00EC7F7A">
        <w:rPr>
          <w:rFonts w:ascii="Times New Roman" w:hAnsi="Times New Roman" w:cs="Times New Roman"/>
          <w:noProof/>
          <w:kern w:val="0"/>
          <w:sz w:val="24"/>
        </w:rPr>
        <w:t>(3), 1327–1340. https://doi.org/10.1007/s10570-013-0161-7</w:t>
      </w:r>
    </w:p>
    <w:p w14:paraId="56E2E1D3"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umar, B., Bhardwaj, N., &amp; Verma, P. (2019). Pretreatment of rice straw using microwave assisted FeCl3-H3PO4 system for ethanol and oligosaccharides generation. </w:t>
      </w:r>
      <w:r w:rsidRPr="00EC7F7A">
        <w:rPr>
          <w:rFonts w:ascii="Times New Roman" w:hAnsi="Times New Roman" w:cs="Times New Roman"/>
          <w:i/>
          <w:iCs/>
          <w:noProof/>
          <w:kern w:val="0"/>
          <w:sz w:val="24"/>
        </w:rPr>
        <w:t>Bioresource Technology Repor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7</w:t>
      </w:r>
      <w:r w:rsidRPr="00EC7F7A">
        <w:rPr>
          <w:rFonts w:ascii="Times New Roman" w:hAnsi="Times New Roman" w:cs="Times New Roman"/>
          <w:noProof/>
          <w:kern w:val="0"/>
          <w:sz w:val="24"/>
        </w:rPr>
        <w:t>(July), 100295. https://doi.org/10.1016/j.biteb.2019.100295</w:t>
      </w:r>
    </w:p>
    <w:p w14:paraId="2B00B854" w14:textId="42A45AB9"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Lee K</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M</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Ju</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Y</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H</w:t>
      </w:r>
      <w:r w:rsidR="00171843">
        <w:rPr>
          <w:rFonts w:ascii="Times New Roman" w:hAnsi="Times New Roman" w:cs="Times New Roman"/>
          <w:noProof/>
          <w:kern w:val="0"/>
          <w:sz w:val="24"/>
        </w:rPr>
        <w:t xml:space="preserve">. &amp; </w:t>
      </w:r>
      <w:r w:rsidRPr="00EC7F7A">
        <w:rPr>
          <w:rFonts w:ascii="Times New Roman" w:hAnsi="Times New Roman" w:cs="Times New Roman"/>
          <w:noProof/>
          <w:kern w:val="0"/>
          <w:sz w:val="24"/>
        </w:rPr>
        <w:t>W</w:t>
      </w:r>
      <w:r w:rsidR="00171843">
        <w:rPr>
          <w:rFonts w:ascii="Times New Roman" w:hAnsi="Times New Roman" w:cs="Times New Roman"/>
          <w:noProof/>
          <w:kern w:val="0"/>
          <w:sz w:val="24"/>
        </w:rPr>
        <w:t>ah,</w:t>
      </w:r>
      <w:r w:rsidRPr="00EC7F7A">
        <w:rPr>
          <w:rFonts w:ascii="Times New Roman" w:hAnsi="Times New Roman" w:cs="Times New Roman"/>
          <w:noProof/>
          <w:kern w:val="0"/>
          <w:sz w:val="24"/>
        </w:rPr>
        <w:t xml:space="preserve"> Y. T. (2021). Combination of ultrasonication and deep eutectic solvent in pretreatment of lignocellulosic biomass for enhanced enzymatic saccharification. </w:t>
      </w:r>
      <w:r w:rsidRPr="00EC7F7A">
        <w:rPr>
          <w:rFonts w:ascii="Times New Roman" w:hAnsi="Times New Roman" w:cs="Times New Roman"/>
          <w:i/>
          <w:iCs/>
          <w:noProof/>
          <w:kern w:val="0"/>
          <w:sz w:val="24"/>
        </w:rPr>
        <w:t>Cellulos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8</w:t>
      </w:r>
      <w:r w:rsidRPr="00EC7F7A">
        <w:rPr>
          <w:rFonts w:ascii="Times New Roman" w:hAnsi="Times New Roman" w:cs="Times New Roman"/>
          <w:noProof/>
          <w:kern w:val="0"/>
          <w:sz w:val="24"/>
        </w:rPr>
        <w:t>(3), 1513–1526. https://doi.org/10.1007/s10570-020-03598-5</w:t>
      </w:r>
    </w:p>
    <w:p w14:paraId="55AC2A15"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Li, H., &amp; Xu, J. (2013). Optimization of microwave-assisted calcium chloride pretreatment of corn stover.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27</w:t>
      </w:r>
      <w:r w:rsidRPr="00EC7F7A">
        <w:rPr>
          <w:rFonts w:ascii="Times New Roman" w:hAnsi="Times New Roman" w:cs="Times New Roman"/>
          <w:noProof/>
          <w:kern w:val="0"/>
          <w:sz w:val="24"/>
        </w:rPr>
        <w:t>, 112–118. https://doi.org/10.1016/j.biortech.2012.09.114</w:t>
      </w:r>
    </w:p>
    <w:p w14:paraId="48D750FA"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Loong, C., Liang, K., Zi, A., Ku, E., Lai, B., Chin, F., Sow, S., Lock, M., Wai, K., Chun, A., Loy, M., &amp; Herng, Y. (2021). Bioresource Technology Recent advances in green solvents for lignocellulosic biomass pretreatment : Potential of choline chloride ( ChCl ) based solvent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33</w:t>
      </w:r>
      <w:r w:rsidRPr="00EC7F7A">
        <w:rPr>
          <w:rFonts w:ascii="Times New Roman" w:hAnsi="Times New Roman" w:cs="Times New Roman"/>
          <w:noProof/>
          <w:kern w:val="0"/>
          <w:sz w:val="24"/>
        </w:rPr>
        <w:t>(March), 125195. https://doi.org/10.1016/j.biortech.2021.125195</w:t>
      </w:r>
    </w:p>
    <w:p w14:paraId="074A6F8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Meenakshisundaram, S., Fayeulle, A., Léonard, E., Ceballos, C., Liu, X., &amp; Pauss, A. (2022). Combined Biological and Chemical/Physicochemical Pretreatment Methods of Lignocellulosic Biomass for Bioethanol and Biomethane Energy Production—A Review. </w:t>
      </w:r>
      <w:r w:rsidRPr="00EC7F7A">
        <w:rPr>
          <w:rFonts w:ascii="Times New Roman" w:hAnsi="Times New Roman" w:cs="Times New Roman"/>
          <w:i/>
          <w:iCs/>
          <w:noProof/>
          <w:kern w:val="0"/>
          <w:sz w:val="24"/>
        </w:rPr>
        <w:t>Applied Microbi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w:t>
      </w:r>
      <w:r w:rsidRPr="00EC7F7A">
        <w:rPr>
          <w:rFonts w:ascii="Times New Roman" w:hAnsi="Times New Roman" w:cs="Times New Roman"/>
          <w:noProof/>
          <w:kern w:val="0"/>
          <w:sz w:val="24"/>
        </w:rPr>
        <w:t>(4), 716–734. https://doi.org/10.3390/applmicrobiol2040055</w:t>
      </w:r>
    </w:p>
    <w:p w14:paraId="4DA42B7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Meenakshisundaram, S., Fayeulle, A., Leonard, E., Ceballos, C., &amp; Pauss, A. (2021). </w:t>
      </w:r>
      <w:r w:rsidRPr="00EC7F7A">
        <w:rPr>
          <w:rFonts w:ascii="Times New Roman" w:hAnsi="Times New Roman" w:cs="Times New Roman"/>
          <w:i/>
          <w:iCs/>
          <w:noProof/>
          <w:kern w:val="0"/>
          <w:sz w:val="24"/>
        </w:rPr>
        <w:t>Fiber degradation and carbohydrate production by combined biological and chemical / physicochemical pretreatment methods of lignocellulosic biomass – A review</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31</w:t>
      </w:r>
      <w:r w:rsidRPr="00EC7F7A">
        <w:rPr>
          <w:rFonts w:ascii="Times New Roman" w:hAnsi="Times New Roman" w:cs="Times New Roman"/>
          <w:noProof/>
          <w:kern w:val="0"/>
          <w:sz w:val="24"/>
        </w:rPr>
        <w:t>(February).</w:t>
      </w:r>
    </w:p>
    <w:p w14:paraId="2E241CE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Nauman Aftab, M., Iqbal, I., Riaz, F., Karadag, A., &amp; Tabatabaei, M. (2019). Different Pretreatment Methods of Lignocellulosic Biomass for Use in Biofuel Production. </w:t>
      </w:r>
      <w:r w:rsidRPr="00EC7F7A">
        <w:rPr>
          <w:rFonts w:ascii="Times New Roman" w:hAnsi="Times New Roman" w:cs="Times New Roman"/>
          <w:i/>
          <w:iCs/>
          <w:noProof/>
          <w:kern w:val="0"/>
          <w:sz w:val="24"/>
        </w:rPr>
        <w:t>Biomass for Bioenergy - Recent Trends and Future Challenges</w:t>
      </w:r>
      <w:r w:rsidRPr="00EC7F7A">
        <w:rPr>
          <w:rFonts w:ascii="Times New Roman" w:hAnsi="Times New Roman" w:cs="Times New Roman"/>
          <w:noProof/>
          <w:kern w:val="0"/>
          <w:sz w:val="24"/>
        </w:rPr>
        <w:t>, 1–24. https://doi.org/10.5772/intechopen.84995</w:t>
      </w:r>
    </w:p>
    <w:p w14:paraId="3A762F0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Ninomiya, K., Kohori, A., Tatsumi, M., Osawa, K., Endo, T., &amp; Kakuchi, R. (2015). Ionic liquid / ultrasound pretreatment and in situ enzymatic saccharification of bagasse using biocompatible cholinium ionic liquid.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76</w:t>
      </w:r>
      <w:r w:rsidRPr="00EC7F7A">
        <w:rPr>
          <w:rFonts w:ascii="Times New Roman" w:hAnsi="Times New Roman" w:cs="Times New Roman"/>
          <w:noProof/>
          <w:kern w:val="0"/>
          <w:sz w:val="24"/>
        </w:rPr>
        <w:t>, 169–174. https://doi.org/10.1016/j.biortech.2014.11.038</w:t>
      </w:r>
    </w:p>
    <w:p w14:paraId="62F7CAB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Nomanbhay, S. M., Hussain, R., &amp; Palanisamy, K. (2013). Microwave-Assisted Alkaline Pretreatment and Microwave Assisted Enzymatic Saccharification of Oil Palm Empty Fruit Bunch Fiber for Enhanced Fermentable Sugar Yield. </w:t>
      </w:r>
      <w:r w:rsidRPr="00EC7F7A">
        <w:rPr>
          <w:rFonts w:ascii="Times New Roman" w:hAnsi="Times New Roman" w:cs="Times New Roman"/>
          <w:i/>
          <w:iCs/>
          <w:noProof/>
          <w:kern w:val="0"/>
          <w:sz w:val="24"/>
        </w:rPr>
        <w:t>Journal of Sustainable Bioenergy System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03</w:t>
      </w:r>
      <w:r w:rsidRPr="00EC7F7A">
        <w:rPr>
          <w:rFonts w:ascii="Times New Roman" w:hAnsi="Times New Roman" w:cs="Times New Roman"/>
          <w:noProof/>
          <w:kern w:val="0"/>
          <w:sz w:val="24"/>
        </w:rPr>
        <w:t>(01), 7–17. https://doi.org/10.4236/jsbs.2013.31002</w:t>
      </w:r>
    </w:p>
    <w:p w14:paraId="57294CF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Ojiabo, K. T., Etonyeama, O. E., &amp; Onyewudiala, J. I. (2024). </w:t>
      </w:r>
      <w:r w:rsidRPr="00EC7F7A">
        <w:rPr>
          <w:rFonts w:ascii="Times New Roman" w:hAnsi="Times New Roman" w:cs="Times New Roman"/>
          <w:i/>
          <w:iCs/>
          <w:noProof/>
          <w:kern w:val="0"/>
          <w:sz w:val="24"/>
        </w:rPr>
        <w:t>A Comparative Study on the Effects of Chemical and Hydrothermal Pretreatment Methods on the Valorization of Lignocellulose Agricultural Waste ( Sugarcane Bagasse )</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XI</w:t>
      </w:r>
      <w:r w:rsidRPr="00EC7F7A">
        <w:rPr>
          <w:rFonts w:ascii="Times New Roman" w:hAnsi="Times New Roman" w:cs="Times New Roman"/>
          <w:noProof/>
          <w:kern w:val="0"/>
          <w:sz w:val="24"/>
        </w:rPr>
        <w:t>(2321), 1289–1297. https://doi.org/10.51244/IJRSI</w:t>
      </w:r>
    </w:p>
    <w:p w14:paraId="6679675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Pena, C. A., Soto, A., King, A. W. T., &amp; Rodríguez, H. (2019). Improved Reactivity of Cellulose via Its Crystallinity Reduction by Nondissolving Pretreatment with an Ionic Liquid. </w:t>
      </w:r>
      <w:r w:rsidRPr="00EC7F7A">
        <w:rPr>
          <w:rFonts w:ascii="Times New Roman" w:hAnsi="Times New Roman" w:cs="Times New Roman"/>
          <w:i/>
          <w:iCs/>
          <w:noProof/>
          <w:kern w:val="0"/>
          <w:sz w:val="24"/>
        </w:rPr>
        <w:t>ACS Sustainable Chemistry and 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7</w:t>
      </w:r>
      <w:r w:rsidRPr="00EC7F7A">
        <w:rPr>
          <w:rFonts w:ascii="Times New Roman" w:hAnsi="Times New Roman" w:cs="Times New Roman"/>
          <w:noProof/>
          <w:kern w:val="0"/>
          <w:sz w:val="24"/>
        </w:rPr>
        <w:t>(10), 9164–9171. https://doi.org/10.1021/acssuschemeng.8b06357</w:t>
      </w:r>
    </w:p>
    <w:p w14:paraId="5A7E010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Pooja, N. S., Sajeev, M. S., Jeeva, M. L., &amp; Padmaja, G. (2018). Bioethanol production from microwave-assisted acid or alkali-pretreated agricultural residues of cassava using separate hydrolysis and fermentation (SHF). </w:t>
      </w:r>
      <w:r w:rsidRPr="00EC7F7A">
        <w:rPr>
          <w:rFonts w:ascii="Times New Roman" w:hAnsi="Times New Roman" w:cs="Times New Roman"/>
          <w:i/>
          <w:iCs/>
          <w:noProof/>
          <w:kern w:val="0"/>
          <w:sz w:val="24"/>
        </w:rPr>
        <w:t>3 Biotech</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8</w:t>
      </w:r>
      <w:r w:rsidRPr="00EC7F7A">
        <w:rPr>
          <w:rFonts w:ascii="Times New Roman" w:hAnsi="Times New Roman" w:cs="Times New Roman"/>
          <w:noProof/>
          <w:kern w:val="0"/>
          <w:sz w:val="24"/>
        </w:rPr>
        <w:t>(1), 1–12. https://doi.org/10.1007/s13205-018-1095-4</w:t>
      </w:r>
    </w:p>
    <w:p w14:paraId="2EFAE2A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Purkait, M. K., &amp; Haldar, D. (2021). Conventional pretreatment methods of lignocellulosic biomass. </w:t>
      </w:r>
      <w:r w:rsidRPr="00EC7F7A">
        <w:rPr>
          <w:rFonts w:ascii="Times New Roman" w:hAnsi="Times New Roman" w:cs="Times New Roman"/>
          <w:i/>
          <w:iCs/>
          <w:noProof/>
          <w:kern w:val="0"/>
          <w:sz w:val="24"/>
        </w:rPr>
        <w:t>Lignocellulosic Biomass to Value-Added Products</w:t>
      </w:r>
      <w:r w:rsidRPr="00EC7F7A">
        <w:rPr>
          <w:rFonts w:ascii="Times New Roman" w:hAnsi="Times New Roman" w:cs="Times New Roman"/>
          <w:noProof/>
          <w:kern w:val="0"/>
          <w:sz w:val="24"/>
        </w:rPr>
        <w:t>, 31–46. https://doi.org/10.1016/B978-0-12-823534-8.00009-0</w:t>
      </w:r>
    </w:p>
    <w:p w14:paraId="69D70553"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Refaat, A. A. (2012). 5.13 - Biofuels from Waste Materials. In </w:t>
      </w:r>
      <w:r w:rsidRPr="00EC7F7A">
        <w:rPr>
          <w:rFonts w:ascii="Times New Roman" w:hAnsi="Times New Roman" w:cs="Times New Roman"/>
          <w:i/>
          <w:iCs/>
          <w:noProof/>
          <w:kern w:val="0"/>
          <w:sz w:val="24"/>
        </w:rPr>
        <w:t>Comprehensive Renewable Energy</w:t>
      </w:r>
      <w:r w:rsidRPr="00EC7F7A">
        <w:rPr>
          <w:rFonts w:ascii="Times New Roman" w:hAnsi="Times New Roman" w:cs="Times New Roman"/>
          <w:noProof/>
          <w:kern w:val="0"/>
          <w:sz w:val="24"/>
        </w:rPr>
        <w:t xml:space="preserve"> (Vol. 5). Elsevier Ltd. https://doi.org/10.1016/B978-0-08-087872-0.00518-7</w:t>
      </w:r>
    </w:p>
    <w:p w14:paraId="78F4325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Roy, R., Rahman, M. S., &amp; Raynie, D. E. (2020). Recent advances of greener pretreatment technologies of lignocellulose. </w:t>
      </w:r>
      <w:r w:rsidRPr="00EC7F7A">
        <w:rPr>
          <w:rFonts w:ascii="Times New Roman" w:hAnsi="Times New Roman" w:cs="Times New Roman"/>
          <w:i/>
          <w:iCs/>
          <w:noProof/>
          <w:kern w:val="0"/>
          <w:sz w:val="24"/>
        </w:rPr>
        <w:t>Current Research in Green and Sustainable 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w:t>
      </w:r>
      <w:r w:rsidRPr="00EC7F7A">
        <w:rPr>
          <w:rFonts w:ascii="Times New Roman" w:hAnsi="Times New Roman" w:cs="Times New Roman"/>
          <w:noProof/>
          <w:kern w:val="0"/>
          <w:sz w:val="24"/>
        </w:rPr>
        <w:t>(August), 100035. https://doi.org/10.1016/j.crgsc.2020.100035</w:t>
      </w:r>
    </w:p>
    <w:p w14:paraId="4B3D2B9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abaruddin, F. A., Megashah, L. N., Shazleen, S. S., &amp; Ariffin, H. (2023). Emerging trends in the appliance of ultrasonic technology for valorization of agricultural residue into versatile products. </w:t>
      </w:r>
      <w:r w:rsidRPr="00EC7F7A">
        <w:rPr>
          <w:rFonts w:ascii="Times New Roman" w:hAnsi="Times New Roman" w:cs="Times New Roman"/>
          <w:i/>
          <w:iCs/>
          <w:noProof/>
          <w:kern w:val="0"/>
          <w:sz w:val="24"/>
        </w:rPr>
        <w:t>Ultrasonics Son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9</w:t>
      </w:r>
      <w:r w:rsidRPr="00EC7F7A">
        <w:rPr>
          <w:rFonts w:ascii="Times New Roman" w:hAnsi="Times New Roman" w:cs="Times New Roman"/>
          <w:noProof/>
          <w:kern w:val="0"/>
          <w:sz w:val="24"/>
        </w:rPr>
        <w:t>(June), 106572. https://doi.org/10.1016/j.ultsonch.2023.106572</w:t>
      </w:r>
    </w:p>
    <w:p w14:paraId="1469B192" w14:textId="60F7B6C8" w:rsidR="00EC7F7A" w:rsidRPr="00EC7F7A" w:rsidRDefault="00EC7F7A" w:rsidP="004A3946">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arker, T. R., Pattnaik, F., Nanda, S., Dalai, A. K., &amp; Meda, V. (2021). Chemosphere Hydrothermal pretreatment technologies for lignocellulosic biomass : A review of steam explosion and subcritical water hydrolysis. </w:t>
      </w:r>
      <w:r w:rsidRPr="00EC7F7A">
        <w:rPr>
          <w:rFonts w:ascii="Times New Roman" w:hAnsi="Times New Roman" w:cs="Times New Roman"/>
          <w:i/>
          <w:iCs/>
          <w:noProof/>
          <w:kern w:val="0"/>
          <w:sz w:val="24"/>
        </w:rPr>
        <w:t>Chemospher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84</w:t>
      </w:r>
      <w:r w:rsidRPr="00EC7F7A">
        <w:rPr>
          <w:rFonts w:ascii="Times New Roman" w:hAnsi="Times New Roman" w:cs="Times New Roman"/>
          <w:noProof/>
          <w:kern w:val="0"/>
          <w:sz w:val="24"/>
        </w:rPr>
        <w:t>(June), 131372. https://doi.org/10.1016/j.chemosphere.2021.131372</w:t>
      </w:r>
    </w:p>
    <w:p w14:paraId="35CDD8F9"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hahrooz Rahmati, William Doherty, Deepak Dubal, L. A., &amp; Lalehvash Moghaddam, Prashant Sonar, Volker Hessel, K. (Ken) O. (2020). Reaction Chemistry &amp; Engineering. </w:t>
      </w:r>
      <w:r w:rsidRPr="00EC7F7A">
        <w:rPr>
          <w:rFonts w:ascii="Times New Roman" w:hAnsi="Times New Roman" w:cs="Times New Roman"/>
          <w:i/>
          <w:iCs/>
          <w:noProof/>
          <w:kern w:val="0"/>
          <w:sz w:val="24"/>
        </w:rPr>
        <w:t>Reaction Chemistry &amp; Engineering</w:t>
      </w:r>
      <w:r w:rsidRPr="00EC7F7A">
        <w:rPr>
          <w:rFonts w:ascii="Times New Roman" w:hAnsi="Times New Roman" w:cs="Times New Roman"/>
          <w:noProof/>
          <w:kern w:val="0"/>
          <w:sz w:val="24"/>
        </w:rPr>
        <w:t>. https://doi.org/10.1039/D0RE00241K</w:t>
      </w:r>
    </w:p>
    <w:p w14:paraId="3509A55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harma, D., Sharma, V., Tsai, M., &amp; Yadav, A. (2025). Improved xylooligosaccharides production from xylan extracted using ultrasound-assisted alcoholic deep eutectic solvent pretreatment of pineapple leaf waste. </w:t>
      </w:r>
      <w:r w:rsidRPr="00EC7F7A">
        <w:rPr>
          <w:rFonts w:ascii="Times New Roman" w:hAnsi="Times New Roman" w:cs="Times New Roman"/>
          <w:i/>
          <w:iCs/>
          <w:noProof/>
          <w:kern w:val="0"/>
          <w:sz w:val="24"/>
        </w:rPr>
        <w:t>Industrial Crops &amp; Produc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24</w:t>
      </w:r>
      <w:r w:rsidRPr="00EC7F7A">
        <w:rPr>
          <w:rFonts w:ascii="Times New Roman" w:hAnsi="Times New Roman" w:cs="Times New Roman"/>
          <w:noProof/>
          <w:kern w:val="0"/>
          <w:sz w:val="24"/>
        </w:rPr>
        <w:t>(July 2024), 120250. https://doi.org/10.1016/j.indcrop.2024.120250</w:t>
      </w:r>
    </w:p>
    <w:p w14:paraId="4E19E9FA"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Silveira, M. H. L., Morais, A. R. C., Da Costa Lopes, A. M., Olekszyszen, D. N., Bogel-Łukasik, R., Andreaus, J., &amp; Pereira Ramos, L. (2015). Current Pretreatment Technologies for the Development of Cellulosic Ethanol and Biorefineries. </w:t>
      </w:r>
      <w:r w:rsidRPr="00EC7F7A">
        <w:rPr>
          <w:rFonts w:ascii="Times New Roman" w:hAnsi="Times New Roman" w:cs="Times New Roman"/>
          <w:i/>
          <w:iCs/>
          <w:noProof/>
          <w:kern w:val="0"/>
          <w:sz w:val="24"/>
        </w:rPr>
        <w:t>ChemSusChem</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8</w:t>
      </w:r>
      <w:r w:rsidRPr="00EC7F7A">
        <w:rPr>
          <w:rFonts w:ascii="Times New Roman" w:hAnsi="Times New Roman" w:cs="Times New Roman"/>
          <w:noProof/>
          <w:kern w:val="0"/>
          <w:sz w:val="24"/>
        </w:rPr>
        <w:t>(20), 3366–3390. https://doi.org/10.1002/cssc.201500282</w:t>
      </w:r>
    </w:p>
    <w:p w14:paraId="53320C1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uriyachai, N., Weerasai, K., Upajak, S., Khongchamnan, P., Wanmolee, W., Laosiripojana, N., Champreda, V., Suwannahong, K., &amp; Imman, S. (2020). </w:t>
      </w:r>
      <w:r w:rsidRPr="00EC7F7A">
        <w:rPr>
          <w:rFonts w:ascii="Times New Roman" w:hAnsi="Times New Roman" w:cs="Times New Roman"/>
          <w:i/>
          <w:iCs/>
          <w:noProof/>
          <w:kern w:val="0"/>
          <w:sz w:val="24"/>
        </w:rPr>
        <w:t>E ffi ciency of Catalytic Liquid Hot Water Pretreatment for Conversion of Corn Stover to Bioethanol</w:t>
      </w:r>
      <w:r w:rsidRPr="00EC7F7A">
        <w:rPr>
          <w:rFonts w:ascii="Times New Roman" w:hAnsi="Times New Roman" w:cs="Times New Roman"/>
          <w:noProof/>
          <w:kern w:val="0"/>
          <w:sz w:val="24"/>
        </w:rPr>
        <w:t>. https://doi.org/10.1021/acsomega.0c04054</w:t>
      </w:r>
    </w:p>
    <w:p w14:paraId="42059F66" w14:textId="02641DB4" w:rsidR="00EC7F7A" w:rsidRPr="00EC7F7A" w:rsidRDefault="00171843"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Tayyab, M., Noman, A., Islam, W., Waheed, S., Arafat, Y., Ali, F., Zaynab, M., Lin, S., Zhang, H. ., &amp; Lin, W. (2018). Bioethanol Production From Lignocellulosic Biomass </w:t>
      </w:r>
      <w:r>
        <w:rPr>
          <w:rFonts w:ascii="Times New Roman" w:hAnsi="Times New Roman" w:cs="Times New Roman"/>
          <w:noProof/>
          <w:kern w:val="0"/>
          <w:sz w:val="24"/>
        </w:rPr>
        <w:t>b</w:t>
      </w:r>
      <w:r w:rsidRPr="00EC7F7A">
        <w:rPr>
          <w:rFonts w:ascii="Times New Roman" w:hAnsi="Times New Roman" w:cs="Times New Roman"/>
          <w:noProof/>
          <w:kern w:val="0"/>
          <w:sz w:val="24"/>
        </w:rPr>
        <w:t xml:space="preserve">y Environment-Friendly Pretreatment Methods : A Review. </w:t>
      </w:r>
      <w:r w:rsidRPr="00EC7F7A">
        <w:rPr>
          <w:rFonts w:ascii="Times New Roman" w:hAnsi="Times New Roman" w:cs="Times New Roman"/>
          <w:i/>
          <w:iCs/>
          <w:noProof/>
          <w:kern w:val="0"/>
          <w:sz w:val="24"/>
        </w:rPr>
        <w:t>Applied Ecology And Environmental Research</w:t>
      </w:r>
      <w:r w:rsidRPr="00EC7F7A">
        <w:rPr>
          <w:rFonts w:ascii="Times New Roman" w:hAnsi="Times New Roman" w:cs="Times New Roman"/>
          <w:noProof/>
          <w:kern w:val="0"/>
          <w:sz w:val="24"/>
        </w:rPr>
        <w:t xml:space="preserve">, </w:t>
      </w:r>
      <w:r w:rsidR="00EC7F7A" w:rsidRPr="00EC7F7A">
        <w:rPr>
          <w:rFonts w:ascii="Times New Roman" w:hAnsi="Times New Roman" w:cs="Times New Roman"/>
          <w:i/>
          <w:iCs/>
          <w:noProof/>
          <w:kern w:val="0"/>
          <w:sz w:val="24"/>
        </w:rPr>
        <w:t>16</w:t>
      </w:r>
      <w:r w:rsidR="00EC7F7A" w:rsidRPr="00EC7F7A">
        <w:rPr>
          <w:rFonts w:ascii="Times New Roman" w:hAnsi="Times New Roman" w:cs="Times New Roman"/>
          <w:noProof/>
          <w:kern w:val="0"/>
          <w:sz w:val="24"/>
        </w:rPr>
        <w:t>(1), 225–249. https://doi.org/DOI: http://dx.doi.org/10.15666/aeer/1601_225249</w:t>
      </w:r>
    </w:p>
    <w:p w14:paraId="6CC0E0D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Um, B. H., &amp; Van Walsum, G. P. (2009). Acid hydrolysis of hemicellulose in green liquor pre-pulping extract of mixed northern hardwoods. </w:t>
      </w:r>
      <w:r w:rsidRPr="00EC7F7A">
        <w:rPr>
          <w:rFonts w:ascii="Times New Roman" w:hAnsi="Times New Roman" w:cs="Times New Roman"/>
          <w:i/>
          <w:iCs/>
          <w:noProof/>
          <w:kern w:val="0"/>
          <w:sz w:val="24"/>
        </w:rPr>
        <w:t>Applied Biochemistry and Bio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53</w:t>
      </w:r>
      <w:r w:rsidRPr="00EC7F7A">
        <w:rPr>
          <w:rFonts w:ascii="Times New Roman" w:hAnsi="Times New Roman" w:cs="Times New Roman"/>
          <w:noProof/>
          <w:kern w:val="0"/>
          <w:sz w:val="24"/>
        </w:rPr>
        <w:t>(1–3), 127–138. https://doi.org/10.1007/s12010-009-8561-8</w:t>
      </w:r>
    </w:p>
    <w:p w14:paraId="3E7FBC8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Usmani, Z., Sharma, M., Gupta, P., Karpichev, Y., &amp; Gathergood, N. (2020). Ionic liquid based pretreatment of lignocellulosic biomass for enhanced bioconversion[1] Z. Usmani, M. Sharma, P. Gupta, Y. Karpichev, N. Gathergood, Bioresource Technology Ionic liquid based pretreatment of lignocellulosic biomass for enhanced bioconver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04</w:t>
      </w:r>
      <w:r w:rsidRPr="00EC7F7A">
        <w:rPr>
          <w:rFonts w:ascii="Times New Roman" w:hAnsi="Times New Roman" w:cs="Times New Roman"/>
          <w:noProof/>
          <w:kern w:val="0"/>
          <w:sz w:val="24"/>
        </w:rPr>
        <w:t>(February), 123003. https://doi.org/10.1016/j.biortech.2020.123003</w:t>
      </w:r>
    </w:p>
    <w:p w14:paraId="0455835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Van Walsum, G. P., &amp; Shi, H. (2004). Carbonic acid enhancement of hydrolysis in aqueous pretreatment of corn stover.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3</w:t>
      </w:r>
      <w:r w:rsidRPr="00EC7F7A">
        <w:rPr>
          <w:rFonts w:ascii="Times New Roman" w:hAnsi="Times New Roman" w:cs="Times New Roman"/>
          <w:noProof/>
          <w:kern w:val="0"/>
          <w:sz w:val="24"/>
        </w:rPr>
        <w:t>(3), 217–226. https://doi.org/10.1016/j.biortech.2003.11.009</w:t>
      </w:r>
    </w:p>
    <w:p w14:paraId="5F9D2DD2"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Wang, Z., Qu, L., Qian, J., He, Z., &amp; Yi, S. (2019). Effects of the ultrasound-assisted pretreatments using borax and sodium hydroxide on the physicochemical properties of Chinese fir. </w:t>
      </w:r>
      <w:r w:rsidRPr="00EC7F7A">
        <w:rPr>
          <w:rFonts w:ascii="Times New Roman" w:hAnsi="Times New Roman" w:cs="Times New Roman"/>
          <w:i/>
          <w:iCs/>
          <w:noProof/>
          <w:kern w:val="0"/>
          <w:sz w:val="24"/>
        </w:rPr>
        <w:t>Ultrasonics Son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0</w:t>
      </w:r>
      <w:r w:rsidRPr="00EC7F7A">
        <w:rPr>
          <w:rFonts w:ascii="Times New Roman" w:hAnsi="Times New Roman" w:cs="Times New Roman"/>
          <w:noProof/>
          <w:kern w:val="0"/>
          <w:sz w:val="24"/>
        </w:rPr>
        <w:t>(June), 200–207. https://doi.org/10.1016/j.ultsonch.2018.09.017</w:t>
      </w:r>
    </w:p>
    <w:p w14:paraId="2BF3C37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Wu, H., Dai, X., Zhou, S., Gan, Y., Xiong, Z., Qin, Y., Ma, J., Yang, L., Wu, Z., Wang, T., Wang, W., &amp; Wang, C. (2017). Ultrasound-assisted alkaline pretreatment for enhancing the enzymatic hydrolysis of rice straw by using the heat energy dissipated from ultrasonication.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41</w:t>
      </w:r>
      <w:r w:rsidRPr="00EC7F7A">
        <w:rPr>
          <w:rFonts w:ascii="Times New Roman" w:hAnsi="Times New Roman" w:cs="Times New Roman"/>
          <w:noProof/>
          <w:kern w:val="0"/>
          <w:sz w:val="24"/>
        </w:rPr>
        <w:t>, 70–74. https://doi.org/10.1016/j.biortech.2017.05.090</w:t>
      </w:r>
    </w:p>
    <w:p w14:paraId="419F18A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Xian, X., Li, B., Feng, S., Huang, J., Fu, X., Wu, T., &amp; Lin, X. (2024). Enhanced bioethanol production from sugarcane bagasse: combination of liquid hot water and deep eutectic solvent pretreatment for optimized enzymatic saccharification. </w:t>
      </w:r>
      <w:r w:rsidRPr="00EC7F7A">
        <w:rPr>
          <w:rFonts w:ascii="Times New Roman" w:hAnsi="Times New Roman" w:cs="Times New Roman"/>
          <w:i/>
          <w:iCs/>
          <w:noProof/>
          <w:kern w:val="0"/>
          <w:sz w:val="24"/>
        </w:rPr>
        <w:t>Frontiers of Chemical Science and 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8</w:t>
      </w:r>
      <w:r w:rsidRPr="00EC7F7A">
        <w:rPr>
          <w:rFonts w:ascii="Times New Roman" w:hAnsi="Times New Roman" w:cs="Times New Roman"/>
          <w:noProof/>
          <w:kern w:val="0"/>
          <w:sz w:val="24"/>
        </w:rPr>
        <w:t>(8). https://doi.org/10.1007/s11705-024-2438-9</w:t>
      </w:r>
    </w:p>
    <w:p w14:paraId="0F80B54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Xu, F., Ma, Z., Wang, X., Wang, Q., Han, Y., Li, Y., &amp; Sun, G. (2022). From liquid hot water pretreatment solution to lignin-based hydrophobic deep eutectic solvent for highly efficient extraction of Cr (VI). </w:t>
      </w:r>
      <w:r w:rsidRPr="00EC7F7A">
        <w:rPr>
          <w:rFonts w:ascii="Times New Roman" w:hAnsi="Times New Roman" w:cs="Times New Roman"/>
          <w:i/>
          <w:iCs/>
          <w:noProof/>
          <w:kern w:val="0"/>
          <w:sz w:val="24"/>
        </w:rPr>
        <w:t>International Journal of Biological Macromolecul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8</w:t>
      </w:r>
      <w:r w:rsidRPr="00EC7F7A">
        <w:rPr>
          <w:rFonts w:ascii="Times New Roman" w:hAnsi="Times New Roman" w:cs="Times New Roman"/>
          <w:noProof/>
          <w:kern w:val="0"/>
          <w:sz w:val="24"/>
        </w:rPr>
        <w:t>, 883–889. https://doi.org/10.1016/J.IJBIOMAC.2022.03.190</w:t>
      </w:r>
    </w:p>
    <w:p w14:paraId="57B62D25"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Xu, H., Peng, J., Kong, Y., Liu, Y., Su, Z., Li, B., Song, X., Liu, S., &amp; Tian, W. (2020). Bioresource Technology Key process parameters for deep eutectic solvents pretreatment of lignocellulosic biomass materials : A review.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March</w:t>
      </w:r>
      <w:r w:rsidRPr="00EC7F7A">
        <w:rPr>
          <w:rFonts w:ascii="Times New Roman" w:hAnsi="Times New Roman" w:cs="Times New Roman"/>
          <w:noProof/>
          <w:kern w:val="0"/>
          <w:sz w:val="24"/>
        </w:rPr>
        <w:t>, 123416. https://doi.org/10.1016/j.biortech.2020.123416</w:t>
      </w:r>
    </w:p>
    <w:p w14:paraId="02EEB69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 Sim, X., He, N., Mohamed Abdul, P., Keong Yeap, S., Woh Hui, Y., Foong Tiang, M., Amru Indera Luthfi, A., Fairuz Abdul Manaf, S., Adela Bukhari, N., Silvamany, H., &amp; Ping Tan, J. (2024). Fermentable sugar recovery from durian peel by using ultrasound-assisted chemical pretreatment. </w:t>
      </w:r>
      <w:r w:rsidRPr="00EC7F7A">
        <w:rPr>
          <w:rFonts w:ascii="Times New Roman" w:hAnsi="Times New Roman" w:cs="Times New Roman"/>
          <w:i/>
          <w:iCs/>
          <w:noProof/>
          <w:kern w:val="0"/>
          <w:sz w:val="24"/>
        </w:rPr>
        <w:t>Ultrasonics Son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04</w:t>
      </w:r>
      <w:r w:rsidRPr="00EC7F7A">
        <w:rPr>
          <w:rFonts w:ascii="Times New Roman" w:hAnsi="Times New Roman" w:cs="Times New Roman"/>
          <w:noProof/>
          <w:kern w:val="0"/>
          <w:sz w:val="24"/>
        </w:rPr>
        <w:t>, 106811. https://doi.org/10.1016/J.ULTSONCH.2024.106811</w:t>
      </w:r>
    </w:p>
    <w:p w14:paraId="1ADE8F2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g, C., &amp; Fang, T. J. (2014). Combination of ultrasonic irradiation with ionic liquid pretreatment for enzymatic hydrolysis of rice straw.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64</w:t>
      </w:r>
      <w:r w:rsidRPr="00EC7F7A">
        <w:rPr>
          <w:rFonts w:ascii="Times New Roman" w:hAnsi="Times New Roman" w:cs="Times New Roman"/>
          <w:noProof/>
          <w:kern w:val="0"/>
          <w:sz w:val="24"/>
        </w:rPr>
        <w:t>, 198–202. https://doi.org/10.1016/j.biortech.2014.05.004</w:t>
      </w:r>
    </w:p>
    <w:p w14:paraId="672680A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g, G., &amp; Wang, J. (2019). Ultrasound combined with dilute acid pretreatment of grass for improvement of fermentative hydrogen production.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75</w:t>
      </w:r>
      <w:r w:rsidRPr="00EC7F7A">
        <w:rPr>
          <w:rFonts w:ascii="Times New Roman" w:hAnsi="Times New Roman" w:cs="Times New Roman"/>
          <w:noProof/>
          <w:kern w:val="0"/>
          <w:sz w:val="24"/>
        </w:rPr>
        <w:t>, 10–18. https://doi.org/10.1016/j.biortech.2018.12.013</w:t>
      </w:r>
    </w:p>
    <w:p w14:paraId="4B23052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g, H., Shi, Z., Xu, G., Qin, Y., Deng, J., &amp; Yang, J. (2019). Bioethanol production from </w:t>
      </w:r>
      <w:r w:rsidRPr="00EC7F7A">
        <w:rPr>
          <w:rFonts w:ascii="Times New Roman" w:hAnsi="Times New Roman" w:cs="Times New Roman"/>
          <w:noProof/>
          <w:kern w:val="0"/>
          <w:sz w:val="24"/>
        </w:rPr>
        <w:lastRenderedPageBreak/>
        <w:t xml:space="preserve">bamboo with alkali-catalyzed liquid hot water pretreatmen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74</w:t>
      </w:r>
      <w:r w:rsidRPr="00EC7F7A">
        <w:rPr>
          <w:rFonts w:ascii="Times New Roman" w:hAnsi="Times New Roman" w:cs="Times New Roman"/>
          <w:noProof/>
          <w:kern w:val="0"/>
          <w:sz w:val="24"/>
        </w:rPr>
        <w:t>, 261–266. https://doi.org/10.1016/j.biortech.2018.11.088</w:t>
      </w:r>
    </w:p>
    <w:p w14:paraId="225B0EBC"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u, Q., Zhuang, X., Yuan, Z., Qi, W., Wang, W., Wang, Q., &amp; Tan, X. (2013). Pretreatment of sugarcane bagasse with liquid hot water and aqueous ammonia.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44</w:t>
      </w:r>
      <w:r w:rsidRPr="00EC7F7A">
        <w:rPr>
          <w:rFonts w:ascii="Times New Roman" w:hAnsi="Times New Roman" w:cs="Times New Roman"/>
          <w:noProof/>
          <w:kern w:val="0"/>
          <w:sz w:val="24"/>
        </w:rPr>
        <w:t>, 210–215. https://doi.org/10.1016/j.biortech.2013.06.078</w:t>
      </w:r>
    </w:p>
    <w:p w14:paraId="1A50FB9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ang, J., Zhou, H., Liu, D., &amp; Zhao, X. (2019). Pretreatment of lignocellulosic biomass for efficient enzymatic saccharification of cellulose. In </w:t>
      </w:r>
      <w:r w:rsidRPr="00EC7F7A">
        <w:rPr>
          <w:rFonts w:ascii="Times New Roman" w:hAnsi="Times New Roman" w:cs="Times New Roman"/>
          <w:i/>
          <w:iCs/>
          <w:noProof/>
          <w:kern w:val="0"/>
          <w:sz w:val="24"/>
        </w:rPr>
        <w:t>Lignocellulosic Biomass to Liquid Biofuels</w:t>
      </w:r>
      <w:r w:rsidRPr="00EC7F7A">
        <w:rPr>
          <w:rFonts w:ascii="Times New Roman" w:hAnsi="Times New Roman" w:cs="Times New Roman"/>
          <w:noProof/>
          <w:kern w:val="0"/>
          <w:sz w:val="24"/>
        </w:rPr>
        <w:t>. INC. https://doi.org/10.1016/B978-0-12-815936-1.00002-2</w:t>
      </w:r>
    </w:p>
    <w:p w14:paraId="2FD1B48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ang, S., Mei, T., Zhu, C., Shang, H., Gao, S., Qin, L., &amp; Chen, H. (2022). A Combination Method of Liquid Hot Water and Phosphotungstic Acid Pretreatment for Improving the the Enzymatic Saccharification Efficiency of Rice Straw. </w:t>
      </w:r>
      <w:r w:rsidRPr="00EC7F7A">
        <w:rPr>
          <w:rFonts w:ascii="Times New Roman" w:hAnsi="Times New Roman" w:cs="Times New Roman"/>
          <w:i/>
          <w:iCs/>
          <w:noProof/>
          <w:kern w:val="0"/>
          <w:sz w:val="24"/>
        </w:rPr>
        <w:t>Energi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5</w:t>
      </w:r>
      <w:r w:rsidRPr="00EC7F7A">
        <w:rPr>
          <w:rFonts w:ascii="Times New Roman" w:hAnsi="Times New Roman" w:cs="Times New Roman"/>
          <w:noProof/>
          <w:kern w:val="0"/>
          <w:sz w:val="24"/>
        </w:rPr>
        <w:t>(3636). https://doi.org/. https://doi.org/10.3390/en15103636</w:t>
      </w:r>
    </w:p>
    <w:p w14:paraId="1B06F6C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eng, Y., Shi, J., Tu, M., &amp; Cheng, Y. S. (2017). Principles and Development of Lignocellulosic Biomass Pretreatment for Biofuels. In </w:t>
      </w:r>
      <w:r w:rsidRPr="00EC7F7A">
        <w:rPr>
          <w:rFonts w:ascii="Times New Roman" w:hAnsi="Times New Roman" w:cs="Times New Roman"/>
          <w:i/>
          <w:iCs/>
          <w:noProof/>
          <w:kern w:val="0"/>
          <w:sz w:val="24"/>
        </w:rPr>
        <w:t>Advances in Bioenergy</w:t>
      </w:r>
      <w:r w:rsidRPr="00EC7F7A">
        <w:rPr>
          <w:rFonts w:ascii="Times New Roman" w:hAnsi="Times New Roman" w:cs="Times New Roman"/>
          <w:noProof/>
          <w:kern w:val="0"/>
          <w:sz w:val="24"/>
        </w:rPr>
        <w:t xml:space="preserve"> (Vol. 2). Elsevier Ltd. https://doi.org/10.1016/bs.aibe.2017.03.001</w:t>
      </w:r>
    </w:p>
    <w:p w14:paraId="7537284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enquan, V., Yeong, T., Kai, K., Chu, L., Yao, W., Pui, K., &amp; Shak, Y. (2021). A combined pretreatment with ultrasound-assisted alkaline solution and aqueous deep eutectic solvent for enhancing delignification and enzymatic hydrolysis from oil palm fronds. </w:t>
      </w:r>
      <w:r w:rsidRPr="00EC7F7A">
        <w:rPr>
          <w:rFonts w:ascii="Times New Roman" w:hAnsi="Times New Roman" w:cs="Times New Roman"/>
          <w:i/>
          <w:iCs/>
          <w:noProof/>
          <w:kern w:val="0"/>
          <w:sz w:val="24"/>
        </w:rPr>
        <w:t>Industrial Crops &amp; Produc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60</w:t>
      </w:r>
      <w:r w:rsidRPr="00EC7F7A">
        <w:rPr>
          <w:rFonts w:ascii="Times New Roman" w:hAnsi="Times New Roman" w:cs="Times New Roman"/>
          <w:noProof/>
          <w:kern w:val="0"/>
          <w:sz w:val="24"/>
        </w:rPr>
        <w:t>(November 2020), 112974. https://doi.org/10.1016/j.indcrop.2020.112974</w:t>
      </w:r>
    </w:p>
    <w:p w14:paraId="60113E2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ong, C., Jia, H., &amp; Wei, P. (2017). Enhanced saccharification of wheat straw with the application of ultrasonic-assisted quaternary ammonium hydroxide pretreatment. </w:t>
      </w:r>
      <w:r w:rsidRPr="00EC7F7A">
        <w:rPr>
          <w:rFonts w:ascii="Times New Roman" w:hAnsi="Times New Roman" w:cs="Times New Roman"/>
          <w:i/>
          <w:iCs/>
          <w:noProof/>
          <w:kern w:val="0"/>
          <w:sz w:val="24"/>
        </w:rPr>
        <w:t>Process Bi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3</w:t>
      </w:r>
      <w:r w:rsidRPr="00EC7F7A">
        <w:rPr>
          <w:rFonts w:ascii="Times New Roman" w:hAnsi="Times New Roman" w:cs="Times New Roman"/>
          <w:noProof/>
          <w:kern w:val="0"/>
          <w:sz w:val="24"/>
        </w:rPr>
        <w:t>, 180–187. https://doi.org/10.1016/j.procbio.2016.11.004</w:t>
      </w:r>
    </w:p>
    <w:p w14:paraId="1089481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u, Z., Rezende, C. A., Simister, R., McQueen-Mason, S. J., Macquarrie, D. J., Polikarpov, I., &amp; Gomez, L. D. (2016). Efficient sugar production from sugarcane bagasse by microwave assisted acid and alkali pretreatment. </w:t>
      </w:r>
      <w:r w:rsidRPr="00EC7F7A">
        <w:rPr>
          <w:rFonts w:ascii="Times New Roman" w:hAnsi="Times New Roman" w:cs="Times New Roman"/>
          <w:i/>
          <w:iCs/>
          <w:noProof/>
          <w:kern w:val="0"/>
          <w:sz w:val="24"/>
        </w:rPr>
        <w:t>Biomass and Bioener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3</w:t>
      </w:r>
      <w:r w:rsidRPr="00EC7F7A">
        <w:rPr>
          <w:rFonts w:ascii="Times New Roman" w:hAnsi="Times New Roman" w:cs="Times New Roman"/>
          <w:noProof/>
          <w:kern w:val="0"/>
          <w:sz w:val="24"/>
        </w:rPr>
        <w:t>, 269–278. https://doi.org/10.1016/j.biombioe.2016.06.017</w:t>
      </w:r>
    </w:p>
    <w:p w14:paraId="7D9F547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sz w:val="24"/>
        </w:rPr>
      </w:pPr>
      <w:r w:rsidRPr="00EC7F7A">
        <w:rPr>
          <w:rFonts w:ascii="Times New Roman" w:hAnsi="Times New Roman" w:cs="Times New Roman"/>
          <w:noProof/>
          <w:kern w:val="0"/>
          <w:sz w:val="24"/>
        </w:rPr>
        <w:lastRenderedPageBreak/>
        <w:t xml:space="preserve">Zhu, Z., Simister, R., Bird, S., J. McQueen-Mason, S., D. Gomez, L., &amp; J. Macquarrie, D. (2015). Microwave assisted acid and alkali pretreatment of </w:t>
      </w:r>
      <w:r w:rsidRPr="00EC7F7A">
        <w:rPr>
          <w:rFonts w:ascii="Times New Roman" w:hAnsi="Times New Roman" w:cs="Times New Roman"/>
          <w:i/>
          <w:iCs/>
          <w:noProof/>
          <w:kern w:val="0"/>
          <w:sz w:val="24"/>
        </w:rPr>
        <w:t xml:space="preserve">Miscanthus </w:t>
      </w:r>
      <w:r w:rsidRPr="00EC7F7A">
        <w:rPr>
          <w:rFonts w:ascii="Times New Roman" w:hAnsi="Times New Roman" w:cs="Times New Roman"/>
          <w:noProof/>
          <w:kern w:val="0"/>
          <w:sz w:val="24"/>
        </w:rPr>
        <w:t>biomas</w:t>
      </w:r>
      <w:r w:rsidRPr="00EC7F7A">
        <w:rPr>
          <w:rFonts w:ascii="Times New Roman" w:hAnsi="Times New Roman" w:cs="Times New Roman"/>
          <w:i/>
          <w:iCs/>
          <w:noProof/>
          <w:kern w:val="0"/>
          <w:sz w:val="24"/>
        </w:rPr>
        <w:t xml:space="preserve">s </w:t>
      </w:r>
      <w:r w:rsidRPr="00EC7F7A">
        <w:rPr>
          <w:rFonts w:ascii="Times New Roman" w:hAnsi="Times New Roman" w:cs="Times New Roman"/>
          <w:noProof/>
          <w:kern w:val="0"/>
          <w:sz w:val="24"/>
        </w:rPr>
        <w:t xml:space="preserve">for biorefineries. </w:t>
      </w:r>
      <w:r w:rsidRPr="00EC7F7A">
        <w:rPr>
          <w:rFonts w:ascii="Times New Roman" w:hAnsi="Times New Roman" w:cs="Times New Roman"/>
          <w:i/>
          <w:iCs/>
          <w:noProof/>
          <w:kern w:val="0"/>
          <w:sz w:val="24"/>
        </w:rPr>
        <w:t>AIMS Bio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w:t>
      </w:r>
      <w:r w:rsidRPr="00EC7F7A">
        <w:rPr>
          <w:rFonts w:ascii="Times New Roman" w:hAnsi="Times New Roman" w:cs="Times New Roman"/>
          <w:noProof/>
          <w:kern w:val="0"/>
          <w:sz w:val="24"/>
        </w:rPr>
        <w:t>(4), 449–468. https://doi.org/10.3934/bioeng.2015.4.449</w:t>
      </w:r>
    </w:p>
    <w:p w14:paraId="37787076" w14:textId="77777777" w:rsidR="00C95770" w:rsidRPr="005F5895" w:rsidRDefault="00B51552" w:rsidP="00B91474">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5F5895">
        <w:rPr>
          <w:rFonts w:ascii="Times New Roman" w:hAnsi="Times New Roman" w:cs="Times New Roman"/>
          <w:sz w:val="24"/>
          <w:szCs w:val="24"/>
        </w:rPr>
        <w:fldChar w:fldCharType="end"/>
      </w:r>
    </w:p>
    <w:sectPr w:rsidR="00C95770" w:rsidRPr="005F5895" w:rsidSect="00B9147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177ECA" w14:textId="77777777" w:rsidR="00503E76" w:rsidRDefault="00503E76">
      <w:pPr>
        <w:spacing w:line="240" w:lineRule="auto"/>
      </w:pPr>
      <w:r>
        <w:separator/>
      </w:r>
    </w:p>
  </w:endnote>
  <w:endnote w:type="continuationSeparator" w:id="0">
    <w:p w14:paraId="2CE2F81D" w14:textId="77777777" w:rsidR="00503E76" w:rsidRDefault="00503E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harisSIL">
    <w:altName w:val="Malgun Gothic"/>
    <w:charset w:val="81"/>
    <w:family w:val="auto"/>
    <w:pitch w:val="default"/>
    <w:sig w:usb0="00000000" w:usb1="0000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D71F8" w14:textId="77777777" w:rsidR="00B60189" w:rsidRDefault="00B601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A194C" w14:textId="77777777" w:rsidR="00B60189" w:rsidRDefault="00B601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8BE56" w14:textId="77777777" w:rsidR="00B60189" w:rsidRDefault="00B60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1E03B2" w14:textId="77777777" w:rsidR="00503E76" w:rsidRDefault="00503E76">
      <w:pPr>
        <w:spacing w:after="0"/>
      </w:pPr>
      <w:r>
        <w:separator/>
      </w:r>
    </w:p>
  </w:footnote>
  <w:footnote w:type="continuationSeparator" w:id="0">
    <w:p w14:paraId="7241E7EB" w14:textId="77777777" w:rsidR="00503E76" w:rsidRDefault="00503E7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466EA" w14:textId="0A8C6330" w:rsidR="00B60189" w:rsidRDefault="00000000">
    <w:pPr>
      <w:pStyle w:val="Header"/>
    </w:pPr>
    <w:r>
      <w:rPr>
        <w:noProof/>
      </w:rPr>
      <w:pict w14:anchorId="7913E0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4176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840D7" w14:textId="736BDEE8" w:rsidR="00B60189" w:rsidRDefault="00000000">
    <w:pPr>
      <w:pStyle w:val="Header"/>
    </w:pPr>
    <w:r>
      <w:rPr>
        <w:noProof/>
      </w:rPr>
      <w:pict w14:anchorId="5F87AF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4176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94B70" w14:textId="2DE2F4C9" w:rsidR="00B60189" w:rsidRDefault="00000000">
    <w:pPr>
      <w:pStyle w:val="Header"/>
    </w:pPr>
    <w:r>
      <w:rPr>
        <w:noProof/>
      </w:rPr>
      <w:pict w14:anchorId="623888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4176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7353F96"/>
    <w:multiLevelType w:val="singleLevel"/>
    <w:tmpl w:val="A7353F96"/>
    <w:lvl w:ilvl="0">
      <w:start w:val="1"/>
      <w:numFmt w:val="decimal"/>
      <w:suff w:val="space"/>
      <w:lvlText w:val="%1."/>
      <w:lvlJc w:val="left"/>
    </w:lvl>
  </w:abstractNum>
  <w:abstractNum w:abstractNumId="1" w15:restartNumberingAfterBreak="0">
    <w:nsid w:val="025A62B7"/>
    <w:multiLevelType w:val="multilevel"/>
    <w:tmpl w:val="025A62B7"/>
    <w:lvl w:ilvl="0">
      <w:start w:val="1"/>
      <w:numFmt w:val="decimal"/>
      <w:lvlText w:val="%1."/>
      <w:lvlJc w:val="left"/>
      <w:pPr>
        <w:ind w:left="63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E280A78"/>
    <w:multiLevelType w:val="multilevel"/>
    <w:tmpl w:val="8EC2164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67E7A90"/>
    <w:multiLevelType w:val="multilevel"/>
    <w:tmpl w:val="267E7A90"/>
    <w:lvl w:ilvl="0">
      <w:start w:val="1"/>
      <w:numFmt w:val="decimal"/>
      <w:lvlText w:val="%1."/>
      <w:lvlJc w:val="left"/>
      <w:pPr>
        <w:ind w:left="792" w:hanging="360"/>
      </w:pPr>
      <w:rPr>
        <w:rFonts w:hint="default"/>
        <w:color w:val="auto"/>
      </w:rPr>
    </w:lvl>
    <w:lvl w:ilvl="1">
      <w:start w:val="1"/>
      <w:numFmt w:val="lowerLetter"/>
      <w:lvlText w:val="%2."/>
      <w:lvlJc w:val="left"/>
      <w:pPr>
        <w:ind w:left="1512" w:hanging="360"/>
      </w:pPr>
    </w:lvl>
    <w:lvl w:ilvl="2">
      <w:start w:val="1"/>
      <w:numFmt w:val="lowerRoman"/>
      <w:lvlText w:val="%3."/>
      <w:lvlJc w:val="right"/>
      <w:pPr>
        <w:ind w:left="2232" w:hanging="18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18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180"/>
      </w:pPr>
    </w:lvl>
  </w:abstractNum>
  <w:abstractNum w:abstractNumId="4" w15:restartNumberingAfterBreak="0">
    <w:nsid w:val="277F6874"/>
    <w:multiLevelType w:val="multilevel"/>
    <w:tmpl w:val="22940FF4"/>
    <w:lvl w:ilvl="0">
      <w:start w:val="1"/>
      <w:numFmt w:val="decimal"/>
      <w:pStyle w:val="Heading1"/>
      <w:lvlText w:val="%1"/>
      <w:lvlJc w:val="left"/>
      <w:pPr>
        <w:ind w:left="432" w:hanging="432"/>
      </w:pPr>
      <w:rPr>
        <w:rFonts w:ascii="Times New Roman" w:hAnsi="Times New Roman" w:cs="Times New Roman" w:hint="default"/>
        <w:color w:val="auto"/>
        <w:sz w:val="24"/>
        <w:szCs w:val="24"/>
      </w:rPr>
    </w:lvl>
    <w:lvl w:ilvl="1">
      <w:start w:val="1"/>
      <w:numFmt w:val="decimal"/>
      <w:pStyle w:val="Heading2"/>
      <w:lvlText w:val="%1.%2"/>
      <w:lvlJc w:val="left"/>
      <w:pPr>
        <w:ind w:left="756" w:hanging="576"/>
      </w:pPr>
      <w:rPr>
        <w:b/>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i w:val="0"/>
        <w:iCs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F9738A5"/>
    <w:multiLevelType w:val="multilevel"/>
    <w:tmpl w:val="BBBA7DF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12B4EC0"/>
    <w:multiLevelType w:val="multilevel"/>
    <w:tmpl w:val="B54802AE"/>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7" w15:restartNumberingAfterBreak="0">
    <w:nsid w:val="448D163B"/>
    <w:multiLevelType w:val="multilevel"/>
    <w:tmpl w:val="448D163B"/>
    <w:lvl w:ilvl="0">
      <w:start w:val="1"/>
      <w:numFmt w:val="decimal"/>
      <w:lvlText w:val="%1."/>
      <w:lvlJc w:val="left"/>
      <w:pPr>
        <w:ind w:left="720" w:hanging="360"/>
      </w:pPr>
      <w:rPr>
        <w:rFonts w:hint="default"/>
        <w:i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B886710"/>
    <w:multiLevelType w:val="multilevel"/>
    <w:tmpl w:val="41D4E03E"/>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9" w15:restartNumberingAfterBreak="0">
    <w:nsid w:val="5E81492F"/>
    <w:multiLevelType w:val="hybridMultilevel"/>
    <w:tmpl w:val="EB18B4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D07700"/>
    <w:multiLevelType w:val="multilevel"/>
    <w:tmpl w:val="3B885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9442D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7BF1D79"/>
    <w:multiLevelType w:val="hybridMultilevel"/>
    <w:tmpl w:val="AA46C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5753992">
    <w:abstractNumId w:val="4"/>
  </w:num>
  <w:num w:numId="2" w16cid:durableId="829055344">
    <w:abstractNumId w:val="0"/>
  </w:num>
  <w:num w:numId="3" w16cid:durableId="2094013383">
    <w:abstractNumId w:val="3"/>
  </w:num>
  <w:num w:numId="4" w16cid:durableId="1091245626">
    <w:abstractNumId w:val="7"/>
  </w:num>
  <w:num w:numId="5" w16cid:durableId="1870100979">
    <w:abstractNumId w:val="1"/>
  </w:num>
  <w:num w:numId="6" w16cid:durableId="1236551849">
    <w:abstractNumId w:val="10"/>
  </w:num>
  <w:num w:numId="7" w16cid:durableId="123934196">
    <w:abstractNumId w:val="5"/>
  </w:num>
  <w:num w:numId="8" w16cid:durableId="523174092">
    <w:abstractNumId w:val="6"/>
  </w:num>
  <w:num w:numId="9" w16cid:durableId="1881356361">
    <w:abstractNumId w:val="2"/>
  </w:num>
  <w:num w:numId="10" w16cid:durableId="1644508933">
    <w:abstractNumId w:val="8"/>
  </w:num>
  <w:num w:numId="11" w16cid:durableId="1852256568">
    <w:abstractNumId w:val="11"/>
  </w:num>
  <w:num w:numId="12" w16cid:durableId="145511781">
    <w:abstractNumId w:val="9"/>
  </w:num>
  <w:num w:numId="13" w16cid:durableId="49849746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6F82"/>
    <w:rsid w:val="000007D3"/>
    <w:rsid w:val="000008B1"/>
    <w:rsid w:val="00000B89"/>
    <w:rsid w:val="00001A07"/>
    <w:rsid w:val="00003322"/>
    <w:rsid w:val="00003D52"/>
    <w:rsid w:val="00010931"/>
    <w:rsid w:val="000114F9"/>
    <w:rsid w:val="00011B0A"/>
    <w:rsid w:val="00014979"/>
    <w:rsid w:val="00015CE8"/>
    <w:rsid w:val="00016585"/>
    <w:rsid w:val="00017967"/>
    <w:rsid w:val="00017E44"/>
    <w:rsid w:val="00020DDA"/>
    <w:rsid w:val="000235B0"/>
    <w:rsid w:val="000237A6"/>
    <w:rsid w:val="000247E6"/>
    <w:rsid w:val="00026566"/>
    <w:rsid w:val="00026FC8"/>
    <w:rsid w:val="00027FBC"/>
    <w:rsid w:val="00030565"/>
    <w:rsid w:val="0003101E"/>
    <w:rsid w:val="00031B3B"/>
    <w:rsid w:val="00031C39"/>
    <w:rsid w:val="00031FA1"/>
    <w:rsid w:val="00033294"/>
    <w:rsid w:val="000351DB"/>
    <w:rsid w:val="00035739"/>
    <w:rsid w:val="00036D72"/>
    <w:rsid w:val="00037B27"/>
    <w:rsid w:val="00040C87"/>
    <w:rsid w:val="000421F5"/>
    <w:rsid w:val="00042371"/>
    <w:rsid w:val="00043DCB"/>
    <w:rsid w:val="00044E47"/>
    <w:rsid w:val="00047B5A"/>
    <w:rsid w:val="00047E7B"/>
    <w:rsid w:val="00051256"/>
    <w:rsid w:val="00051F5D"/>
    <w:rsid w:val="00052637"/>
    <w:rsid w:val="00052999"/>
    <w:rsid w:val="0005381B"/>
    <w:rsid w:val="00053950"/>
    <w:rsid w:val="00054080"/>
    <w:rsid w:val="000544DE"/>
    <w:rsid w:val="00055239"/>
    <w:rsid w:val="00055A0B"/>
    <w:rsid w:val="00055BC0"/>
    <w:rsid w:val="000561AC"/>
    <w:rsid w:val="000561E5"/>
    <w:rsid w:val="000564FF"/>
    <w:rsid w:val="00056513"/>
    <w:rsid w:val="000571C5"/>
    <w:rsid w:val="00057C1F"/>
    <w:rsid w:val="00061946"/>
    <w:rsid w:val="000620B2"/>
    <w:rsid w:val="00062828"/>
    <w:rsid w:val="0006328C"/>
    <w:rsid w:val="0006572B"/>
    <w:rsid w:val="0006658C"/>
    <w:rsid w:val="0006670B"/>
    <w:rsid w:val="00066A30"/>
    <w:rsid w:val="00067607"/>
    <w:rsid w:val="000676AF"/>
    <w:rsid w:val="00070CB8"/>
    <w:rsid w:val="00071416"/>
    <w:rsid w:val="00071681"/>
    <w:rsid w:val="00072385"/>
    <w:rsid w:val="00074C38"/>
    <w:rsid w:val="00081067"/>
    <w:rsid w:val="000833DC"/>
    <w:rsid w:val="00084500"/>
    <w:rsid w:val="000857D3"/>
    <w:rsid w:val="000868CA"/>
    <w:rsid w:val="00086A64"/>
    <w:rsid w:val="00087A22"/>
    <w:rsid w:val="00090EB4"/>
    <w:rsid w:val="00091101"/>
    <w:rsid w:val="00093925"/>
    <w:rsid w:val="00094AD5"/>
    <w:rsid w:val="00094EDF"/>
    <w:rsid w:val="000950B5"/>
    <w:rsid w:val="00095E9C"/>
    <w:rsid w:val="00095EFD"/>
    <w:rsid w:val="00097E44"/>
    <w:rsid w:val="000A04B4"/>
    <w:rsid w:val="000A0F10"/>
    <w:rsid w:val="000A1CEC"/>
    <w:rsid w:val="000A2734"/>
    <w:rsid w:val="000A3309"/>
    <w:rsid w:val="000A395C"/>
    <w:rsid w:val="000A3F0C"/>
    <w:rsid w:val="000A48F5"/>
    <w:rsid w:val="000A5314"/>
    <w:rsid w:val="000A59A9"/>
    <w:rsid w:val="000A70D9"/>
    <w:rsid w:val="000A7DD6"/>
    <w:rsid w:val="000B0C2D"/>
    <w:rsid w:val="000B19EF"/>
    <w:rsid w:val="000B1E4B"/>
    <w:rsid w:val="000B32ED"/>
    <w:rsid w:val="000B5F3C"/>
    <w:rsid w:val="000B6B10"/>
    <w:rsid w:val="000B7751"/>
    <w:rsid w:val="000C0AA7"/>
    <w:rsid w:val="000C2523"/>
    <w:rsid w:val="000C53CA"/>
    <w:rsid w:val="000C64A7"/>
    <w:rsid w:val="000C6A4E"/>
    <w:rsid w:val="000C7668"/>
    <w:rsid w:val="000C770B"/>
    <w:rsid w:val="000D2049"/>
    <w:rsid w:val="000D21BB"/>
    <w:rsid w:val="000D2BE8"/>
    <w:rsid w:val="000D3264"/>
    <w:rsid w:val="000D3428"/>
    <w:rsid w:val="000D5CE5"/>
    <w:rsid w:val="000D695D"/>
    <w:rsid w:val="000D6B99"/>
    <w:rsid w:val="000D795F"/>
    <w:rsid w:val="000D7F8B"/>
    <w:rsid w:val="000E2070"/>
    <w:rsid w:val="000E2D24"/>
    <w:rsid w:val="000E38C1"/>
    <w:rsid w:val="000E3993"/>
    <w:rsid w:val="000E40DC"/>
    <w:rsid w:val="000E4737"/>
    <w:rsid w:val="000E4ABD"/>
    <w:rsid w:val="000E7521"/>
    <w:rsid w:val="000E7FBB"/>
    <w:rsid w:val="000F25EE"/>
    <w:rsid w:val="000F3BE5"/>
    <w:rsid w:val="000F59E0"/>
    <w:rsid w:val="000F6289"/>
    <w:rsid w:val="000F6783"/>
    <w:rsid w:val="000F72FC"/>
    <w:rsid w:val="000F75E7"/>
    <w:rsid w:val="00100224"/>
    <w:rsid w:val="00100A0D"/>
    <w:rsid w:val="00100D36"/>
    <w:rsid w:val="00101C33"/>
    <w:rsid w:val="00102B28"/>
    <w:rsid w:val="00105345"/>
    <w:rsid w:val="00105B9A"/>
    <w:rsid w:val="0010665B"/>
    <w:rsid w:val="00107B9B"/>
    <w:rsid w:val="00110AFD"/>
    <w:rsid w:val="0011159E"/>
    <w:rsid w:val="00111973"/>
    <w:rsid w:val="001122DF"/>
    <w:rsid w:val="00113BBB"/>
    <w:rsid w:val="0011585C"/>
    <w:rsid w:val="00116039"/>
    <w:rsid w:val="00116155"/>
    <w:rsid w:val="00117EFC"/>
    <w:rsid w:val="00121F73"/>
    <w:rsid w:val="00121F8E"/>
    <w:rsid w:val="00122763"/>
    <w:rsid w:val="001231FD"/>
    <w:rsid w:val="001246E3"/>
    <w:rsid w:val="00126D19"/>
    <w:rsid w:val="001302EC"/>
    <w:rsid w:val="00130329"/>
    <w:rsid w:val="0013057D"/>
    <w:rsid w:val="00130D31"/>
    <w:rsid w:val="00131546"/>
    <w:rsid w:val="001315E7"/>
    <w:rsid w:val="00132F60"/>
    <w:rsid w:val="00133031"/>
    <w:rsid w:val="00134428"/>
    <w:rsid w:val="0014246D"/>
    <w:rsid w:val="001464B8"/>
    <w:rsid w:val="00146B66"/>
    <w:rsid w:val="001471BC"/>
    <w:rsid w:val="0015135F"/>
    <w:rsid w:val="001513F0"/>
    <w:rsid w:val="00153C2B"/>
    <w:rsid w:val="00154D0D"/>
    <w:rsid w:val="00155157"/>
    <w:rsid w:val="00155891"/>
    <w:rsid w:val="001558CB"/>
    <w:rsid w:val="00155A8F"/>
    <w:rsid w:val="00156F45"/>
    <w:rsid w:val="0015782C"/>
    <w:rsid w:val="0015793F"/>
    <w:rsid w:val="001579AA"/>
    <w:rsid w:val="00157DA8"/>
    <w:rsid w:val="00160D76"/>
    <w:rsid w:val="001632EC"/>
    <w:rsid w:val="001636E6"/>
    <w:rsid w:val="00163702"/>
    <w:rsid w:val="00164DF0"/>
    <w:rsid w:val="00165E0E"/>
    <w:rsid w:val="00166071"/>
    <w:rsid w:val="001661C2"/>
    <w:rsid w:val="001671AC"/>
    <w:rsid w:val="0016761A"/>
    <w:rsid w:val="00171843"/>
    <w:rsid w:val="00171887"/>
    <w:rsid w:val="00171B94"/>
    <w:rsid w:val="00172805"/>
    <w:rsid w:val="00174869"/>
    <w:rsid w:val="001748E5"/>
    <w:rsid w:val="001805C8"/>
    <w:rsid w:val="00180A23"/>
    <w:rsid w:val="00182328"/>
    <w:rsid w:val="00183011"/>
    <w:rsid w:val="00183797"/>
    <w:rsid w:val="001840CE"/>
    <w:rsid w:val="00185A7E"/>
    <w:rsid w:val="00187F51"/>
    <w:rsid w:val="00191B7A"/>
    <w:rsid w:val="00192358"/>
    <w:rsid w:val="001925ED"/>
    <w:rsid w:val="001936B3"/>
    <w:rsid w:val="00193B4C"/>
    <w:rsid w:val="001958D7"/>
    <w:rsid w:val="001960CC"/>
    <w:rsid w:val="001964DA"/>
    <w:rsid w:val="0019692C"/>
    <w:rsid w:val="00197A23"/>
    <w:rsid w:val="001A1BAD"/>
    <w:rsid w:val="001A35CF"/>
    <w:rsid w:val="001A3A1D"/>
    <w:rsid w:val="001A5ECD"/>
    <w:rsid w:val="001B05E4"/>
    <w:rsid w:val="001B105C"/>
    <w:rsid w:val="001B1415"/>
    <w:rsid w:val="001B1C82"/>
    <w:rsid w:val="001B28EE"/>
    <w:rsid w:val="001B2925"/>
    <w:rsid w:val="001B3514"/>
    <w:rsid w:val="001B5275"/>
    <w:rsid w:val="001B62BC"/>
    <w:rsid w:val="001B68F8"/>
    <w:rsid w:val="001C07DF"/>
    <w:rsid w:val="001C0FB9"/>
    <w:rsid w:val="001C2BC2"/>
    <w:rsid w:val="001C32CF"/>
    <w:rsid w:val="001C6AF6"/>
    <w:rsid w:val="001C6CDD"/>
    <w:rsid w:val="001D0761"/>
    <w:rsid w:val="001D171F"/>
    <w:rsid w:val="001D1B58"/>
    <w:rsid w:val="001D273E"/>
    <w:rsid w:val="001D2C5E"/>
    <w:rsid w:val="001D38B2"/>
    <w:rsid w:val="001D4AA2"/>
    <w:rsid w:val="001D6F51"/>
    <w:rsid w:val="001D78F9"/>
    <w:rsid w:val="001E070C"/>
    <w:rsid w:val="001E1086"/>
    <w:rsid w:val="001F0F6E"/>
    <w:rsid w:val="001F14E4"/>
    <w:rsid w:val="001F3552"/>
    <w:rsid w:val="001F4ED0"/>
    <w:rsid w:val="001F521E"/>
    <w:rsid w:val="001F583D"/>
    <w:rsid w:val="001F63D8"/>
    <w:rsid w:val="00200F9A"/>
    <w:rsid w:val="00201C6F"/>
    <w:rsid w:val="00203CCA"/>
    <w:rsid w:val="00206EE1"/>
    <w:rsid w:val="00210157"/>
    <w:rsid w:val="002112E9"/>
    <w:rsid w:val="00211E7F"/>
    <w:rsid w:val="00212457"/>
    <w:rsid w:val="00212B3C"/>
    <w:rsid w:val="00212B70"/>
    <w:rsid w:val="0021384C"/>
    <w:rsid w:val="00214235"/>
    <w:rsid w:val="002148EC"/>
    <w:rsid w:val="00214D6D"/>
    <w:rsid w:val="002156FA"/>
    <w:rsid w:val="00215910"/>
    <w:rsid w:val="00216201"/>
    <w:rsid w:val="00216305"/>
    <w:rsid w:val="00216C34"/>
    <w:rsid w:val="002174F6"/>
    <w:rsid w:val="002178D1"/>
    <w:rsid w:val="00217A1F"/>
    <w:rsid w:val="002212EC"/>
    <w:rsid w:val="00221992"/>
    <w:rsid w:val="002219B5"/>
    <w:rsid w:val="002238A0"/>
    <w:rsid w:val="00225F84"/>
    <w:rsid w:val="00227F49"/>
    <w:rsid w:val="002306B5"/>
    <w:rsid w:val="002307F8"/>
    <w:rsid w:val="00232814"/>
    <w:rsid w:val="00233E06"/>
    <w:rsid w:val="00237BA1"/>
    <w:rsid w:val="00240985"/>
    <w:rsid w:val="00240D69"/>
    <w:rsid w:val="0024306F"/>
    <w:rsid w:val="00243589"/>
    <w:rsid w:val="0024543C"/>
    <w:rsid w:val="00246317"/>
    <w:rsid w:val="00251F11"/>
    <w:rsid w:val="002528BB"/>
    <w:rsid w:val="002553AA"/>
    <w:rsid w:val="002561E2"/>
    <w:rsid w:val="0026074E"/>
    <w:rsid w:val="00261232"/>
    <w:rsid w:val="00262A6F"/>
    <w:rsid w:val="00263834"/>
    <w:rsid w:val="002648EE"/>
    <w:rsid w:val="00265F03"/>
    <w:rsid w:val="00266CB2"/>
    <w:rsid w:val="00270A54"/>
    <w:rsid w:val="00271BCD"/>
    <w:rsid w:val="00273584"/>
    <w:rsid w:val="002737C8"/>
    <w:rsid w:val="00274991"/>
    <w:rsid w:val="00275320"/>
    <w:rsid w:val="00277309"/>
    <w:rsid w:val="00277445"/>
    <w:rsid w:val="00280936"/>
    <w:rsid w:val="00280C71"/>
    <w:rsid w:val="00280E5C"/>
    <w:rsid w:val="0028295F"/>
    <w:rsid w:val="0028422F"/>
    <w:rsid w:val="00286BF4"/>
    <w:rsid w:val="00286E3D"/>
    <w:rsid w:val="00291429"/>
    <w:rsid w:val="0029240B"/>
    <w:rsid w:val="002937F4"/>
    <w:rsid w:val="0029507B"/>
    <w:rsid w:val="00297C9D"/>
    <w:rsid w:val="002A026E"/>
    <w:rsid w:val="002A0F3D"/>
    <w:rsid w:val="002A1516"/>
    <w:rsid w:val="002A309A"/>
    <w:rsid w:val="002A362B"/>
    <w:rsid w:val="002A4F82"/>
    <w:rsid w:val="002A5C30"/>
    <w:rsid w:val="002A5C72"/>
    <w:rsid w:val="002B0322"/>
    <w:rsid w:val="002B157E"/>
    <w:rsid w:val="002B1737"/>
    <w:rsid w:val="002B1A0B"/>
    <w:rsid w:val="002B1ED3"/>
    <w:rsid w:val="002B2EA9"/>
    <w:rsid w:val="002B44F9"/>
    <w:rsid w:val="002B51AB"/>
    <w:rsid w:val="002C052B"/>
    <w:rsid w:val="002C0951"/>
    <w:rsid w:val="002C12C7"/>
    <w:rsid w:val="002C2CB9"/>
    <w:rsid w:val="002C52C8"/>
    <w:rsid w:val="002D098B"/>
    <w:rsid w:val="002D1254"/>
    <w:rsid w:val="002D1B33"/>
    <w:rsid w:val="002D34D9"/>
    <w:rsid w:val="002D3CDB"/>
    <w:rsid w:val="002D565D"/>
    <w:rsid w:val="002D6565"/>
    <w:rsid w:val="002D6EFF"/>
    <w:rsid w:val="002D7E33"/>
    <w:rsid w:val="002E18A2"/>
    <w:rsid w:val="002E1FB0"/>
    <w:rsid w:val="002E276C"/>
    <w:rsid w:val="002E29FD"/>
    <w:rsid w:val="002E634D"/>
    <w:rsid w:val="002F0C8D"/>
    <w:rsid w:val="002F1829"/>
    <w:rsid w:val="002F20A1"/>
    <w:rsid w:val="002F2251"/>
    <w:rsid w:val="002F2BF7"/>
    <w:rsid w:val="002F2E41"/>
    <w:rsid w:val="002F3D49"/>
    <w:rsid w:val="002F6D7B"/>
    <w:rsid w:val="0030099B"/>
    <w:rsid w:val="00300F0E"/>
    <w:rsid w:val="003013B2"/>
    <w:rsid w:val="003022A5"/>
    <w:rsid w:val="003023CF"/>
    <w:rsid w:val="0030269A"/>
    <w:rsid w:val="003029A3"/>
    <w:rsid w:val="00306696"/>
    <w:rsid w:val="00310537"/>
    <w:rsid w:val="00311932"/>
    <w:rsid w:val="003123A1"/>
    <w:rsid w:val="003123F8"/>
    <w:rsid w:val="003128E6"/>
    <w:rsid w:val="00312D2D"/>
    <w:rsid w:val="00313F69"/>
    <w:rsid w:val="0031480D"/>
    <w:rsid w:val="0031580C"/>
    <w:rsid w:val="00315E5B"/>
    <w:rsid w:val="00316303"/>
    <w:rsid w:val="00316C01"/>
    <w:rsid w:val="00317B20"/>
    <w:rsid w:val="00322A0E"/>
    <w:rsid w:val="00322C32"/>
    <w:rsid w:val="00322D8C"/>
    <w:rsid w:val="0032374F"/>
    <w:rsid w:val="00324D53"/>
    <w:rsid w:val="00325285"/>
    <w:rsid w:val="00325DBC"/>
    <w:rsid w:val="00327B1F"/>
    <w:rsid w:val="0033016F"/>
    <w:rsid w:val="0033307B"/>
    <w:rsid w:val="003345F3"/>
    <w:rsid w:val="00336BE4"/>
    <w:rsid w:val="00337462"/>
    <w:rsid w:val="00337587"/>
    <w:rsid w:val="003402BC"/>
    <w:rsid w:val="00340C91"/>
    <w:rsid w:val="00341E59"/>
    <w:rsid w:val="00342017"/>
    <w:rsid w:val="00342BBA"/>
    <w:rsid w:val="00344629"/>
    <w:rsid w:val="0034482F"/>
    <w:rsid w:val="00344EC2"/>
    <w:rsid w:val="00347CAC"/>
    <w:rsid w:val="00351084"/>
    <w:rsid w:val="00351A31"/>
    <w:rsid w:val="00351F9F"/>
    <w:rsid w:val="00352BA3"/>
    <w:rsid w:val="003546D2"/>
    <w:rsid w:val="00354B61"/>
    <w:rsid w:val="003564F9"/>
    <w:rsid w:val="00356FDD"/>
    <w:rsid w:val="00357A39"/>
    <w:rsid w:val="00360000"/>
    <w:rsid w:val="00360741"/>
    <w:rsid w:val="00360ED3"/>
    <w:rsid w:val="00361A84"/>
    <w:rsid w:val="00363BA3"/>
    <w:rsid w:val="003701E8"/>
    <w:rsid w:val="00372271"/>
    <w:rsid w:val="00373775"/>
    <w:rsid w:val="00376091"/>
    <w:rsid w:val="00376222"/>
    <w:rsid w:val="003767F8"/>
    <w:rsid w:val="00382343"/>
    <w:rsid w:val="003832E6"/>
    <w:rsid w:val="0038386F"/>
    <w:rsid w:val="00383951"/>
    <w:rsid w:val="0038440C"/>
    <w:rsid w:val="00392214"/>
    <w:rsid w:val="00392A0C"/>
    <w:rsid w:val="0039757B"/>
    <w:rsid w:val="003A1D0D"/>
    <w:rsid w:val="003A5E38"/>
    <w:rsid w:val="003A6772"/>
    <w:rsid w:val="003A778B"/>
    <w:rsid w:val="003A7A1C"/>
    <w:rsid w:val="003A7FFC"/>
    <w:rsid w:val="003B2338"/>
    <w:rsid w:val="003B4E4C"/>
    <w:rsid w:val="003B508E"/>
    <w:rsid w:val="003B59FD"/>
    <w:rsid w:val="003C024D"/>
    <w:rsid w:val="003C15A4"/>
    <w:rsid w:val="003C1BB1"/>
    <w:rsid w:val="003C2756"/>
    <w:rsid w:val="003C32CB"/>
    <w:rsid w:val="003C7451"/>
    <w:rsid w:val="003C74C9"/>
    <w:rsid w:val="003C7D9B"/>
    <w:rsid w:val="003D384D"/>
    <w:rsid w:val="003D590F"/>
    <w:rsid w:val="003D653E"/>
    <w:rsid w:val="003E099B"/>
    <w:rsid w:val="003E1609"/>
    <w:rsid w:val="003E18A3"/>
    <w:rsid w:val="003E1E94"/>
    <w:rsid w:val="003E39E6"/>
    <w:rsid w:val="003E5546"/>
    <w:rsid w:val="003E5F3A"/>
    <w:rsid w:val="003E71AC"/>
    <w:rsid w:val="003E7358"/>
    <w:rsid w:val="003E77D6"/>
    <w:rsid w:val="003E7CCA"/>
    <w:rsid w:val="003F11C3"/>
    <w:rsid w:val="003F22E3"/>
    <w:rsid w:val="003F2457"/>
    <w:rsid w:val="003F28E6"/>
    <w:rsid w:val="003F50CE"/>
    <w:rsid w:val="003F553A"/>
    <w:rsid w:val="003F606D"/>
    <w:rsid w:val="00401400"/>
    <w:rsid w:val="00401A59"/>
    <w:rsid w:val="00404A6A"/>
    <w:rsid w:val="00406785"/>
    <w:rsid w:val="00407EA6"/>
    <w:rsid w:val="00410112"/>
    <w:rsid w:val="00411897"/>
    <w:rsid w:val="00411D2F"/>
    <w:rsid w:val="00414B8F"/>
    <w:rsid w:val="00414E8D"/>
    <w:rsid w:val="00415196"/>
    <w:rsid w:val="004153CD"/>
    <w:rsid w:val="004158CD"/>
    <w:rsid w:val="00416C8B"/>
    <w:rsid w:val="004173C6"/>
    <w:rsid w:val="004179BA"/>
    <w:rsid w:val="0042116B"/>
    <w:rsid w:val="004212D7"/>
    <w:rsid w:val="00421358"/>
    <w:rsid w:val="00422892"/>
    <w:rsid w:val="004246F5"/>
    <w:rsid w:val="0042492C"/>
    <w:rsid w:val="004251D9"/>
    <w:rsid w:val="004300C2"/>
    <w:rsid w:val="004305A2"/>
    <w:rsid w:val="00431AA7"/>
    <w:rsid w:val="004326DB"/>
    <w:rsid w:val="00432BD6"/>
    <w:rsid w:val="0043511A"/>
    <w:rsid w:val="00435D80"/>
    <w:rsid w:val="00435FD6"/>
    <w:rsid w:val="004365DB"/>
    <w:rsid w:val="00436658"/>
    <w:rsid w:val="00436865"/>
    <w:rsid w:val="00437983"/>
    <w:rsid w:val="00437AFA"/>
    <w:rsid w:val="00441102"/>
    <w:rsid w:val="00444954"/>
    <w:rsid w:val="00444D62"/>
    <w:rsid w:val="00445579"/>
    <w:rsid w:val="004502C2"/>
    <w:rsid w:val="0045323C"/>
    <w:rsid w:val="00454084"/>
    <w:rsid w:val="004551E9"/>
    <w:rsid w:val="0045592B"/>
    <w:rsid w:val="00460409"/>
    <w:rsid w:val="004648CB"/>
    <w:rsid w:val="00465419"/>
    <w:rsid w:val="004724FA"/>
    <w:rsid w:val="00475A04"/>
    <w:rsid w:val="00475A22"/>
    <w:rsid w:val="00475DE8"/>
    <w:rsid w:val="00480252"/>
    <w:rsid w:val="00481122"/>
    <w:rsid w:val="00483D1A"/>
    <w:rsid w:val="00484487"/>
    <w:rsid w:val="00485225"/>
    <w:rsid w:val="00485BA2"/>
    <w:rsid w:val="00492E68"/>
    <w:rsid w:val="00492F28"/>
    <w:rsid w:val="00494914"/>
    <w:rsid w:val="004950C4"/>
    <w:rsid w:val="00495BBA"/>
    <w:rsid w:val="0049644D"/>
    <w:rsid w:val="0049790B"/>
    <w:rsid w:val="004A15AB"/>
    <w:rsid w:val="004A1814"/>
    <w:rsid w:val="004A310B"/>
    <w:rsid w:val="004A3946"/>
    <w:rsid w:val="004A3B75"/>
    <w:rsid w:val="004A3DA8"/>
    <w:rsid w:val="004A582B"/>
    <w:rsid w:val="004A66A3"/>
    <w:rsid w:val="004B1D0B"/>
    <w:rsid w:val="004B2C69"/>
    <w:rsid w:val="004B2CD6"/>
    <w:rsid w:val="004B2EC5"/>
    <w:rsid w:val="004B3FAF"/>
    <w:rsid w:val="004C02D0"/>
    <w:rsid w:val="004C1788"/>
    <w:rsid w:val="004C2AE8"/>
    <w:rsid w:val="004C50FD"/>
    <w:rsid w:val="004C5B88"/>
    <w:rsid w:val="004C7572"/>
    <w:rsid w:val="004C7C7D"/>
    <w:rsid w:val="004D02B7"/>
    <w:rsid w:val="004D1804"/>
    <w:rsid w:val="004D4A57"/>
    <w:rsid w:val="004D525E"/>
    <w:rsid w:val="004D5E3F"/>
    <w:rsid w:val="004D6CEB"/>
    <w:rsid w:val="004D7DD2"/>
    <w:rsid w:val="004E01EB"/>
    <w:rsid w:val="004E0ADC"/>
    <w:rsid w:val="004E1D57"/>
    <w:rsid w:val="004E2A1D"/>
    <w:rsid w:val="004E2E82"/>
    <w:rsid w:val="004E344D"/>
    <w:rsid w:val="004E4C8E"/>
    <w:rsid w:val="004E4E41"/>
    <w:rsid w:val="004E51BA"/>
    <w:rsid w:val="004E5DF6"/>
    <w:rsid w:val="004E71F1"/>
    <w:rsid w:val="004F49C1"/>
    <w:rsid w:val="004F4F7D"/>
    <w:rsid w:val="004F68A9"/>
    <w:rsid w:val="0050015F"/>
    <w:rsid w:val="00500660"/>
    <w:rsid w:val="0050090C"/>
    <w:rsid w:val="00503E76"/>
    <w:rsid w:val="00504170"/>
    <w:rsid w:val="00504387"/>
    <w:rsid w:val="00505EAE"/>
    <w:rsid w:val="00507610"/>
    <w:rsid w:val="00507A10"/>
    <w:rsid w:val="00510D05"/>
    <w:rsid w:val="00511032"/>
    <w:rsid w:val="0051218E"/>
    <w:rsid w:val="00512812"/>
    <w:rsid w:val="00513010"/>
    <w:rsid w:val="00513228"/>
    <w:rsid w:val="00513D04"/>
    <w:rsid w:val="00514C38"/>
    <w:rsid w:val="005151FA"/>
    <w:rsid w:val="00516B6D"/>
    <w:rsid w:val="0052029D"/>
    <w:rsid w:val="005212C7"/>
    <w:rsid w:val="00522CFC"/>
    <w:rsid w:val="00522F6C"/>
    <w:rsid w:val="0052397F"/>
    <w:rsid w:val="00524B5F"/>
    <w:rsid w:val="00525234"/>
    <w:rsid w:val="00531372"/>
    <w:rsid w:val="005317ED"/>
    <w:rsid w:val="00531A9A"/>
    <w:rsid w:val="00531B1B"/>
    <w:rsid w:val="00534415"/>
    <w:rsid w:val="0053488A"/>
    <w:rsid w:val="005348B4"/>
    <w:rsid w:val="00535E26"/>
    <w:rsid w:val="00535F64"/>
    <w:rsid w:val="00536866"/>
    <w:rsid w:val="005369F6"/>
    <w:rsid w:val="00536A6A"/>
    <w:rsid w:val="00536EEB"/>
    <w:rsid w:val="00537168"/>
    <w:rsid w:val="00537744"/>
    <w:rsid w:val="00537875"/>
    <w:rsid w:val="00540C3B"/>
    <w:rsid w:val="00541C64"/>
    <w:rsid w:val="00542EDF"/>
    <w:rsid w:val="005437F6"/>
    <w:rsid w:val="00543971"/>
    <w:rsid w:val="0054539F"/>
    <w:rsid w:val="005458DB"/>
    <w:rsid w:val="0054616E"/>
    <w:rsid w:val="005477B8"/>
    <w:rsid w:val="00554B31"/>
    <w:rsid w:val="00554BF0"/>
    <w:rsid w:val="00554D9B"/>
    <w:rsid w:val="00556786"/>
    <w:rsid w:val="005616C6"/>
    <w:rsid w:val="00562198"/>
    <w:rsid w:val="00562FDD"/>
    <w:rsid w:val="005642E0"/>
    <w:rsid w:val="005643B6"/>
    <w:rsid w:val="00564A8A"/>
    <w:rsid w:val="005655E0"/>
    <w:rsid w:val="00566BC7"/>
    <w:rsid w:val="0057292F"/>
    <w:rsid w:val="005734E2"/>
    <w:rsid w:val="005747A9"/>
    <w:rsid w:val="00575589"/>
    <w:rsid w:val="0057564E"/>
    <w:rsid w:val="00576009"/>
    <w:rsid w:val="005767EE"/>
    <w:rsid w:val="00583530"/>
    <w:rsid w:val="00583C4B"/>
    <w:rsid w:val="00584E8F"/>
    <w:rsid w:val="005859AB"/>
    <w:rsid w:val="00590B33"/>
    <w:rsid w:val="00590FF4"/>
    <w:rsid w:val="00591281"/>
    <w:rsid w:val="0059158D"/>
    <w:rsid w:val="0059413B"/>
    <w:rsid w:val="00597057"/>
    <w:rsid w:val="0059777E"/>
    <w:rsid w:val="005A03D1"/>
    <w:rsid w:val="005A2253"/>
    <w:rsid w:val="005A3AAE"/>
    <w:rsid w:val="005A4558"/>
    <w:rsid w:val="005A734A"/>
    <w:rsid w:val="005A7873"/>
    <w:rsid w:val="005A7C5D"/>
    <w:rsid w:val="005B0479"/>
    <w:rsid w:val="005B1F9E"/>
    <w:rsid w:val="005B42BE"/>
    <w:rsid w:val="005B46DB"/>
    <w:rsid w:val="005B55AE"/>
    <w:rsid w:val="005B7040"/>
    <w:rsid w:val="005B72A7"/>
    <w:rsid w:val="005C0A0B"/>
    <w:rsid w:val="005C12A2"/>
    <w:rsid w:val="005C5D24"/>
    <w:rsid w:val="005C6029"/>
    <w:rsid w:val="005C690D"/>
    <w:rsid w:val="005C7A11"/>
    <w:rsid w:val="005C7BD7"/>
    <w:rsid w:val="005C7E02"/>
    <w:rsid w:val="005D220F"/>
    <w:rsid w:val="005D28EE"/>
    <w:rsid w:val="005D4233"/>
    <w:rsid w:val="005D5C7F"/>
    <w:rsid w:val="005D6F70"/>
    <w:rsid w:val="005D7787"/>
    <w:rsid w:val="005E0339"/>
    <w:rsid w:val="005E0EF0"/>
    <w:rsid w:val="005E183F"/>
    <w:rsid w:val="005E45B4"/>
    <w:rsid w:val="005E6072"/>
    <w:rsid w:val="005E61B1"/>
    <w:rsid w:val="005E6D8C"/>
    <w:rsid w:val="005E7FAF"/>
    <w:rsid w:val="005F02DB"/>
    <w:rsid w:val="005F0398"/>
    <w:rsid w:val="005F0485"/>
    <w:rsid w:val="005F0805"/>
    <w:rsid w:val="005F0D7B"/>
    <w:rsid w:val="005F15C8"/>
    <w:rsid w:val="005F2FBD"/>
    <w:rsid w:val="005F4171"/>
    <w:rsid w:val="005F450F"/>
    <w:rsid w:val="005F5895"/>
    <w:rsid w:val="005F6C5C"/>
    <w:rsid w:val="005F6D1C"/>
    <w:rsid w:val="006000FD"/>
    <w:rsid w:val="00600F7F"/>
    <w:rsid w:val="0060126A"/>
    <w:rsid w:val="006014EC"/>
    <w:rsid w:val="0060375E"/>
    <w:rsid w:val="006063C7"/>
    <w:rsid w:val="006069EE"/>
    <w:rsid w:val="00606AAC"/>
    <w:rsid w:val="00610A1D"/>
    <w:rsid w:val="00614AEC"/>
    <w:rsid w:val="00616039"/>
    <w:rsid w:val="00616454"/>
    <w:rsid w:val="00616CB8"/>
    <w:rsid w:val="00621412"/>
    <w:rsid w:val="00622919"/>
    <w:rsid w:val="00622930"/>
    <w:rsid w:val="0062507B"/>
    <w:rsid w:val="0062595B"/>
    <w:rsid w:val="00626D96"/>
    <w:rsid w:val="0063035D"/>
    <w:rsid w:val="0063085C"/>
    <w:rsid w:val="00632BBE"/>
    <w:rsid w:val="0063331E"/>
    <w:rsid w:val="00633FBD"/>
    <w:rsid w:val="00633FFF"/>
    <w:rsid w:val="00634992"/>
    <w:rsid w:val="0063504A"/>
    <w:rsid w:val="00635064"/>
    <w:rsid w:val="0063508D"/>
    <w:rsid w:val="0063584F"/>
    <w:rsid w:val="006405E3"/>
    <w:rsid w:val="00640C9E"/>
    <w:rsid w:val="00642D74"/>
    <w:rsid w:val="00643F72"/>
    <w:rsid w:val="00647151"/>
    <w:rsid w:val="00650906"/>
    <w:rsid w:val="00650E56"/>
    <w:rsid w:val="00652174"/>
    <w:rsid w:val="00652517"/>
    <w:rsid w:val="00652BC2"/>
    <w:rsid w:val="00653320"/>
    <w:rsid w:val="00653B82"/>
    <w:rsid w:val="00655052"/>
    <w:rsid w:val="006550A4"/>
    <w:rsid w:val="00656FB5"/>
    <w:rsid w:val="00660D94"/>
    <w:rsid w:val="00662DCB"/>
    <w:rsid w:val="00663A46"/>
    <w:rsid w:val="00666164"/>
    <w:rsid w:val="00666882"/>
    <w:rsid w:val="00670E9D"/>
    <w:rsid w:val="00671908"/>
    <w:rsid w:val="0067220A"/>
    <w:rsid w:val="0067401B"/>
    <w:rsid w:val="00674398"/>
    <w:rsid w:val="00674C5E"/>
    <w:rsid w:val="00675028"/>
    <w:rsid w:val="00676642"/>
    <w:rsid w:val="00676BDE"/>
    <w:rsid w:val="00676BEA"/>
    <w:rsid w:val="00677604"/>
    <w:rsid w:val="00681D41"/>
    <w:rsid w:val="00682898"/>
    <w:rsid w:val="00687650"/>
    <w:rsid w:val="0069037D"/>
    <w:rsid w:val="00690D02"/>
    <w:rsid w:val="00691CBB"/>
    <w:rsid w:val="00692399"/>
    <w:rsid w:val="00694DA4"/>
    <w:rsid w:val="00696257"/>
    <w:rsid w:val="00696CB5"/>
    <w:rsid w:val="00696CB6"/>
    <w:rsid w:val="006970A8"/>
    <w:rsid w:val="006A2F58"/>
    <w:rsid w:val="006A3E7B"/>
    <w:rsid w:val="006A5E18"/>
    <w:rsid w:val="006A654B"/>
    <w:rsid w:val="006B0AB3"/>
    <w:rsid w:val="006B2005"/>
    <w:rsid w:val="006B2945"/>
    <w:rsid w:val="006B387A"/>
    <w:rsid w:val="006B7E38"/>
    <w:rsid w:val="006C0569"/>
    <w:rsid w:val="006C3BD7"/>
    <w:rsid w:val="006C438C"/>
    <w:rsid w:val="006C5EEA"/>
    <w:rsid w:val="006C6CB2"/>
    <w:rsid w:val="006D0283"/>
    <w:rsid w:val="006D1F71"/>
    <w:rsid w:val="006D305B"/>
    <w:rsid w:val="006D32BC"/>
    <w:rsid w:val="006D39C0"/>
    <w:rsid w:val="006D4592"/>
    <w:rsid w:val="006D5C76"/>
    <w:rsid w:val="006D6320"/>
    <w:rsid w:val="006D6743"/>
    <w:rsid w:val="006D6B42"/>
    <w:rsid w:val="006E00E4"/>
    <w:rsid w:val="006E190F"/>
    <w:rsid w:val="006E2200"/>
    <w:rsid w:val="006E34E9"/>
    <w:rsid w:val="006E376E"/>
    <w:rsid w:val="006E3A54"/>
    <w:rsid w:val="006E46D8"/>
    <w:rsid w:val="006E5E41"/>
    <w:rsid w:val="006E6213"/>
    <w:rsid w:val="006E6655"/>
    <w:rsid w:val="006F0403"/>
    <w:rsid w:val="006F137E"/>
    <w:rsid w:val="006F200B"/>
    <w:rsid w:val="006F466C"/>
    <w:rsid w:val="006F4DA3"/>
    <w:rsid w:val="006F5285"/>
    <w:rsid w:val="006F580D"/>
    <w:rsid w:val="006F7893"/>
    <w:rsid w:val="00701867"/>
    <w:rsid w:val="00702AAA"/>
    <w:rsid w:val="0070542D"/>
    <w:rsid w:val="007068D8"/>
    <w:rsid w:val="00706F33"/>
    <w:rsid w:val="00710D90"/>
    <w:rsid w:val="007112B2"/>
    <w:rsid w:val="0071459B"/>
    <w:rsid w:val="00714B13"/>
    <w:rsid w:val="007150D6"/>
    <w:rsid w:val="0072134F"/>
    <w:rsid w:val="00722E4D"/>
    <w:rsid w:val="00723C0F"/>
    <w:rsid w:val="00725654"/>
    <w:rsid w:val="00725E2C"/>
    <w:rsid w:val="0073088C"/>
    <w:rsid w:val="007340B8"/>
    <w:rsid w:val="00734AEC"/>
    <w:rsid w:val="00734E4B"/>
    <w:rsid w:val="00736F82"/>
    <w:rsid w:val="00744BAE"/>
    <w:rsid w:val="0074503A"/>
    <w:rsid w:val="0074644B"/>
    <w:rsid w:val="00750A11"/>
    <w:rsid w:val="00750A65"/>
    <w:rsid w:val="00750D2F"/>
    <w:rsid w:val="00750F14"/>
    <w:rsid w:val="00751336"/>
    <w:rsid w:val="007516CD"/>
    <w:rsid w:val="00754CBB"/>
    <w:rsid w:val="00755CF3"/>
    <w:rsid w:val="0075653E"/>
    <w:rsid w:val="007565E1"/>
    <w:rsid w:val="007568F4"/>
    <w:rsid w:val="00756E0B"/>
    <w:rsid w:val="00757EAE"/>
    <w:rsid w:val="00760878"/>
    <w:rsid w:val="00760B2C"/>
    <w:rsid w:val="00762A14"/>
    <w:rsid w:val="00764292"/>
    <w:rsid w:val="007652F1"/>
    <w:rsid w:val="0077022C"/>
    <w:rsid w:val="00771695"/>
    <w:rsid w:val="007740F0"/>
    <w:rsid w:val="00774224"/>
    <w:rsid w:val="00776AFC"/>
    <w:rsid w:val="00776F92"/>
    <w:rsid w:val="0078230F"/>
    <w:rsid w:val="007850C3"/>
    <w:rsid w:val="0078516E"/>
    <w:rsid w:val="00785EF2"/>
    <w:rsid w:val="007866B5"/>
    <w:rsid w:val="00786773"/>
    <w:rsid w:val="00787E4E"/>
    <w:rsid w:val="00791A25"/>
    <w:rsid w:val="00792768"/>
    <w:rsid w:val="00793122"/>
    <w:rsid w:val="007943B5"/>
    <w:rsid w:val="00795F95"/>
    <w:rsid w:val="00796F47"/>
    <w:rsid w:val="00797DAB"/>
    <w:rsid w:val="007A1F26"/>
    <w:rsid w:val="007A3D62"/>
    <w:rsid w:val="007A442C"/>
    <w:rsid w:val="007A5BBF"/>
    <w:rsid w:val="007A5ED8"/>
    <w:rsid w:val="007A608D"/>
    <w:rsid w:val="007B01ED"/>
    <w:rsid w:val="007B2960"/>
    <w:rsid w:val="007B3C3E"/>
    <w:rsid w:val="007B7417"/>
    <w:rsid w:val="007B7590"/>
    <w:rsid w:val="007B78DD"/>
    <w:rsid w:val="007C019C"/>
    <w:rsid w:val="007C36CD"/>
    <w:rsid w:val="007C3E4C"/>
    <w:rsid w:val="007C4154"/>
    <w:rsid w:val="007C548F"/>
    <w:rsid w:val="007C64B1"/>
    <w:rsid w:val="007D0A69"/>
    <w:rsid w:val="007D2D58"/>
    <w:rsid w:val="007D32F7"/>
    <w:rsid w:val="007D3A7A"/>
    <w:rsid w:val="007D51C4"/>
    <w:rsid w:val="007D6CEC"/>
    <w:rsid w:val="007D7354"/>
    <w:rsid w:val="007E36FA"/>
    <w:rsid w:val="007E44F8"/>
    <w:rsid w:val="007E46F1"/>
    <w:rsid w:val="007E4DE9"/>
    <w:rsid w:val="007E6187"/>
    <w:rsid w:val="007E6A63"/>
    <w:rsid w:val="007E6B16"/>
    <w:rsid w:val="007E70B3"/>
    <w:rsid w:val="007E7FC8"/>
    <w:rsid w:val="007F060B"/>
    <w:rsid w:val="007F1546"/>
    <w:rsid w:val="007F24AF"/>
    <w:rsid w:val="007F467E"/>
    <w:rsid w:val="007F5399"/>
    <w:rsid w:val="007F613C"/>
    <w:rsid w:val="00800A5B"/>
    <w:rsid w:val="0080261A"/>
    <w:rsid w:val="00802B24"/>
    <w:rsid w:val="008035B1"/>
    <w:rsid w:val="00803815"/>
    <w:rsid w:val="0080432E"/>
    <w:rsid w:val="00806101"/>
    <w:rsid w:val="00806165"/>
    <w:rsid w:val="00806A97"/>
    <w:rsid w:val="00807B9B"/>
    <w:rsid w:val="0081080D"/>
    <w:rsid w:val="00810D47"/>
    <w:rsid w:val="00811630"/>
    <w:rsid w:val="00812626"/>
    <w:rsid w:val="008127F5"/>
    <w:rsid w:val="00813EC5"/>
    <w:rsid w:val="0081545E"/>
    <w:rsid w:val="00816B1E"/>
    <w:rsid w:val="00817095"/>
    <w:rsid w:val="008176AA"/>
    <w:rsid w:val="008224AA"/>
    <w:rsid w:val="00822B84"/>
    <w:rsid w:val="00823F79"/>
    <w:rsid w:val="00824315"/>
    <w:rsid w:val="00824D05"/>
    <w:rsid w:val="00824FBF"/>
    <w:rsid w:val="0083058D"/>
    <w:rsid w:val="0083112D"/>
    <w:rsid w:val="00831532"/>
    <w:rsid w:val="00832E30"/>
    <w:rsid w:val="0083381D"/>
    <w:rsid w:val="00835249"/>
    <w:rsid w:val="00835654"/>
    <w:rsid w:val="00836329"/>
    <w:rsid w:val="00837A10"/>
    <w:rsid w:val="00840072"/>
    <w:rsid w:val="008407AF"/>
    <w:rsid w:val="00841D61"/>
    <w:rsid w:val="00842BD1"/>
    <w:rsid w:val="00843D2D"/>
    <w:rsid w:val="00844A05"/>
    <w:rsid w:val="00844CB6"/>
    <w:rsid w:val="00844F9B"/>
    <w:rsid w:val="00846347"/>
    <w:rsid w:val="00847051"/>
    <w:rsid w:val="0085009C"/>
    <w:rsid w:val="00852443"/>
    <w:rsid w:val="00854323"/>
    <w:rsid w:val="00854E29"/>
    <w:rsid w:val="008578C6"/>
    <w:rsid w:val="0086447F"/>
    <w:rsid w:val="00865520"/>
    <w:rsid w:val="0086779A"/>
    <w:rsid w:val="0087393A"/>
    <w:rsid w:val="00873BCF"/>
    <w:rsid w:val="00873CF8"/>
    <w:rsid w:val="00873F73"/>
    <w:rsid w:val="00875116"/>
    <w:rsid w:val="00875230"/>
    <w:rsid w:val="008753A4"/>
    <w:rsid w:val="008766AA"/>
    <w:rsid w:val="00881452"/>
    <w:rsid w:val="008818D6"/>
    <w:rsid w:val="00881EDF"/>
    <w:rsid w:val="00882FA2"/>
    <w:rsid w:val="0088351F"/>
    <w:rsid w:val="00883B48"/>
    <w:rsid w:val="00883C06"/>
    <w:rsid w:val="00883CBF"/>
    <w:rsid w:val="0088482A"/>
    <w:rsid w:val="00884F50"/>
    <w:rsid w:val="00885A08"/>
    <w:rsid w:val="00885AF8"/>
    <w:rsid w:val="008861C0"/>
    <w:rsid w:val="0088640A"/>
    <w:rsid w:val="008903F9"/>
    <w:rsid w:val="00891CA9"/>
    <w:rsid w:val="00892A81"/>
    <w:rsid w:val="00893C9C"/>
    <w:rsid w:val="00894138"/>
    <w:rsid w:val="008950BB"/>
    <w:rsid w:val="0089559B"/>
    <w:rsid w:val="00895A93"/>
    <w:rsid w:val="00897C88"/>
    <w:rsid w:val="008A07D3"/>
    <w:rsid w:val="008A09BE"/>
    <w:rsid w:val="008A1A56"/>
    <w:rsid w:val="008A2136"/>
    <w:rsid w:val="008A247E"/>
    <w:rsid w:val="008A264D"/>
    <w:rsid w:val="008A3780"/>
    <w:rsid w:val="008A40A8"/>
    <w:rsid w:val="008A4E0F"/>
    <w:rsid w:val="008A5512"/>
    <w:rsid w:val="008A5B3C"/>
    <w:rsid w:val="008A5B9E"/>
    <w:rsid w:val="008A6985"/>
    <w:rsid w:val="008A6B5A"/>
    <w:rsid w:val="008A7C9E"/>
    <w:rsid w:val="008B1168"/>
    <w:rsid w:val="008B14C6"/>
    <w:rsid w:val="008B1BB0"/>
    <w:rsid w:val="008B3CC2"/>
    <w:rsid w:val="008B3E45"/>
    <w:rsid w:val="008B4D33"/>
    <w:rsid w:val="008B53F6"/>
    <w:rsid w:val="008C0DBB"/>
    <w:rsid w:val="008C2A6E"/>
    <w:rsid w:val="008C50A2"/>
    <w:rsid w:val="008C78FB"/>
    <w:rsid w:val="008D1B99"/>
    <w:rsid w:val="008D23DF"/>
    <w:rsid w:val="008D3444"/>
    <w:rsid w:val="008D7A78"/>
    <w:rsid w:val="008E156C"/>
    <w:rsid w:val="008E215B"/>
    <w:rsid w:val="008E490E"/>
    <w:rsid w:val="008E6555"/>
    <w:rsid w:val="008E6E15"/>
    <w:rsid w:val="008E7B42"/>
    <w:rsid w:val="008F07AD"/>
    <w:rsid w:val="008F0B90"/>
    <w:rsid w:val="008F1630"/>
    <w:rsid w:val="008F1DFB"/>
    <w:rsid w:val="008F2A8A"/>
    <w:rsid w:val="008F4094"/>
    <w:rsid w:val="008F7954"/>
    <w:rsid w:val="009030E9"/>
    <w:rsid w:val="009031D6"/>
    <w:rsid w:val="009052B1"/>
    <w:rsid w:val="009053B1"/>
    <w:rsid w:val="0090631C"/>
    <w:rsid w:val="00906878"/>
    <w:rsid w:val="009079E4"/>
    <w:rsid w:val="00907AB8"/>
    <w:rsid w:val="0091005D"/>
    <w:rsid w:val="009109F3"/>
    <w:rsid w:val="00910B49"/>
    <w:rsid w:val="00911D9F"/>
    <w:rsid w:val="009141A2"/>
    <w:rsid w:val="00914D24"/>
    <w:rsid w:val="009159A9"/>
    <w:rsid w:val="0092069F"/>
    <w:rsid w:val="00924E7C"/>
    <w:rsid w:val="009251BA"/>
    <w:rsid w:val="00925BB1"/>
    <w:rsid w:val="00926568"/>
    <w:rsid w:val="00926919"/>
    <w:rsid w:val="00927A4D"/>
    <w:rsid w:val="00932074"/>
    <w:rsid w:val="00932C18"/>
    <w:rsid w:val="009345C8"/>
    <w:rsid w:val="00935E49"/>
    <w:rsid w:val="00935FF0"/>
    <w:rsid w:val="009368E9"/>
    <w:rsid w:val="009427FE"/>
    <w:rsid w:val="0094364F"/>
    <w:rsid w:val="00944701"/>
    <w:rsid w:val="009452A0"/>
    <w:rsid w:val="00946141"/>
    <w:rsid w:val="0095029D"/>
    <w:rsid w:val="00952964"/>
    <w:rsid w:val="009536AC"/>
    <w:rsid w:val="00953957"/>
    <w:rsid w:val="00956A4D"/>
    <w:rsid w:val="00957008"/>
    <w:rsid w:val="00957DC5"/>
    <w:rsid w:val="009613D0"/>
    <w:rsid w:val="009645E3"/>
    <w:rsid w:val="0096493E"/>
    <w:rsid w:val="00965567"/>
    <w:rsid w:val="009657B3"/>
    <w:rsid w:val="00965DA4"/>
    <w:rsid w:val="0096687E"/>
    <w:rsid w:val="00966DB8"/>
    <w:rsid w:val="00967245"/>
    <w:rsid w:val="00967B66"/>
    <w:rsid w:val="00967FDB"/>
    <w:rsid w:val="0097031C"/>
    <w:rsid w:val="00972460"/>
    <w:rsid w:val="00973D9A"/>
    <w:rsid w:val="00974BB6"/>
    <w:rsid w:val="00976AF3"/>
    <w:rsid w:val="0097711F"/>
    <w:rsid w:val="00982F6A"/>
    <w:rsid w:val="00985C7E"/>
    <w:rsid w:val="00986265"/>
    <w:rsid w:val="009869E5"/>
    <w:rsid w:val="00986A0D"/>
    <w:rsid w:val="00986C58"/>
    <w:rsid w:val="00987D30"/>
    <w:rsid w:val="009928C6"/>
    <w:rsid w:val="00993194"/>
    <w:rsid w:val="00993C57"/>
    <w:rsid w:val="00993FC5"/>
    <w:rsid w:val="009944B8"/>
    <w:rsid w:val="0099467B"/>
    <w:rsid w:val="00995170"/>
    <w:rsid w:val="00995AE0"/>
    <w:rsid w:val="00996304"/>
    <w:rsid w:val="0099678B"/>
    <w:rsid w:val="009971BC"/>
    <w:rsid w:val="009A1F5F"/>
    <w:rsid w:val="009A3027"/>
    <w:rsid w:val="009A3341"/>
    <w:rsid w:val="009A3D0E"/>
    <w:rsid w:val="009A4BD1"/>
    <w:rsid w:val="009A5E45"/>
    <w:rsid w:val="009A65C1"/>
    <w:rsid w:val="009B1212"/>
    <w:rsid w:val="009B19D7"/>
    <w:rsid w:val="009B1D71"/>
    <w:rsid w:val="009B398C"/>
    <w:rsid w:val="009B651F"/>
    <w:rsid w:val="009B68D2"/>
    <w:rsid w:val="009B7DF4"/>
    <w:rsid w:val="009C073F"/>
    <w:rsid w:val="009C15E4"/>
    <w:rsid w:val="009C3D59"/>
    <w:rsid w:val="009C4325"/>
    <w:rsid w:val="009C483A"/>
    <w:rsid w:val="009C5C1A"/>
    <w:rsid w:val="009C6481"/>
    <w:rsid w:val="009C66E5"/>
    <w:rsid w:val="009D0346"/>
    <w:rsid w:val="009D3C1C"/>
    <w:rsid w:val="009D4439"/>
    <w:rsid w:val="009D5F70"/>
    <w:rsid w:val="009D5FED"/>
    <w:rsid w:val="009D73CD"/>
    <w:rsid w:val="009E0DB8"/>
    <w:rsid w:val="009E13A5"/>
    <w:rsid w:val="009E1FAF"/>
    <w:rsid w:val="009E242C"/>
    <w:rsid w:val="009E3B2A"/>
    <w:rsid w:val="009E43BF"/>
    <w:rsid w:val="009E4D46"/>
    <w:rsid w:val="009E4E75"/>
    <w:rsid w:val="009E6E0E"/>
    <w:rsid w:val="009F13AF"/>
    <w:rsid w:val="009F4966"/>
    <w:rsid w:val="009F49CC"/>
    <w:rsid w:val="009F49ED"/>
    <w:rsid w:val="009F53F6"/>
    <w:rsid w:val="009F5C82"/>
    <w:rsid w:val="009F6FC9"/>
    <w:rsid w:val="00A0259E"/>
    <w:rsid w:val="00A03DF6"/>
    <w:rsid w:val="00A03FCF"/>
    <w:rsid w:val="00A04923"/>
    <w:rsid w:val="00A0674E"/>
    <w:rsid w:val="00A07AF3"/>
    <w:rsid w:val="00A104EA"/>
    <w:rsid w:val="00A106B9"/>
    <w:rsid w:val="00A13843"/>
    <w:rsid w:val="00A15748"/>
    <w:rsid w:val="00A171DF"/>
    <w:rsid w:val="00A1766D"/>
    <w:rsid w:val="00A17B71"/>
    <w:rsid w:val="00A20E60"/>
    <w:rsid w:val="00A22B7C"/>
    <w:rsid w:val="00A249E4"/>
    <w:rsid w:val="00A25FC9"/>
    <w:rsid w:val="00A27256"/>
    <w:rsid w:val="00A27C70"/>
    <w:rsid w:val="00A31A83"/>
    <w:rsid w:val="00A31B6D"/>
    <w:rsid w:val="00A31BB3"/>
    <w:rsid w:val="00A332AC"/>
    <w:rsid w:val="00A33621"/>
    <w:rsid w:val="00A33A2F"/>
    <w:rsid w:val="00A33B49"/>
    <w:rsid w:val="00A34CE5"/>
    <w:rsid w:val="00A3638E"/>
    <w:rsid w:val="00A36758"/>
    <w:rsid w:val="00A414EC"/>
    <w:rsid w:val="00A43F80"/>
    <w:rsid w:val="00A4465B"/>
    <w:rsid w:val="00A44970"/>
    <w:rsid w:val="00A47A87"/>
    <w:rsid w:val="00A5045C"/>
    <w:rsid w:val="00A507F2"/>
    <w:rsid w:val="00A510DE"/>
    <w:rsid w:val="00A516F8"/>
    <w:rsid w:val="00A54106"/>
    <w:rsid w:val="00A543A5"/>
    <w:rsid w:val="00A54623"/>
    <w:rsid w:val="00A55800"/>
    <w:rsid w:val="00A57D4C"/>
    <w:rsid w:val="00A60DD9"/>
    <w:rsid w:val="00A616E8"/>
    <w:rsid w:val="00A621BF"/>
    <w:rsid w:val="00A6233E"/>
    <w:rsid w:val="00A62703"/>
    <w:rsid w:val="00A63198"/>
    <w:rsid w:val="00A63259"/>
    <w:rsid w:val="00A641A7"/>
    <w:rsid w:val="00A66622"/>
    <w:rsid w:val="00A7132D"/>
    <w:rsid w:val="00A721E0"/>
    <w:rsid w:val="00A7386E"/>
    <w:rsid w:val="00A73EE5"/>
    <w:rsid w:val="00A74AE5"/>
    <w:rsid w:val="00A767AE"/>
    <w:rsid w:val="00A80458"/>
    <w:rsid w:val="00A826CF"/>
    <w:rsid w:val="00A83E1C"/>
    <w:rsid w:val="00A863C1"/>
    <w:rsid w:val="00A900A5"/>
    <w:rsid w:val="00A90997"/>
    <w:rsid w:val="00A922B7"/>
    <w:rsid w:val="00A937C0"/>
    <w:rsid w:val="00A95807"/>
    <w:rsid w:val="00A9686D"/>
    <w:rsid w:val="00A968A5"/>
    <w:rsid w:val="00A96DF8"/>
    <w:rsid w:val="00AA0555"/>
    <w:rsid w:val="00AA1B2C"/>
    <w:rsid w:val="00AA30D7"/>
    <w:rsid w:val="00AA3E3C"/>
    <w:rsid w:val="00AA5118"/>
    <w:rsid w:val="00AA5F3A"/>
    <w:rsid w:val="00AA6056"/>
    <w:rsid w:val="00AA71F0"/>
    <w:rsid w:val="00AA757C"/>
    <w:rsid w:val="00AA7EEA"/>
    <w:rsid w:val="00AB0F0D"/>
    <w:rsid w:val="00AB102C"/>
    <w:rsid w:val="00AB1030"/>
    <w:rsid w:val="00AB10C4"/>
    <w:rsid w:val="00AB3148"/>
    <w:rsid w:val="00AB3FAE"/>
    <w:rsid w:val="00AB492F"/>
    <w:rsid w:val="00AB7261"/>
    <w:rsid w:val="00AC0EB2"/>
    <w:rsid w:val="00AC1E05"/>
    <w:rsid w:val="00AC252A"/>
    <w:rsid w:val="00AC30E1"/>
    <w:rsid w:val="00AC37E7"/>
    <w:rsid w:val="00AC644C"/>
    <w:rsid w:val="00AC6C55"/>
    <w:rsid w:val="00AC7D1F"/>
    <w:rsid w:val="00AC7E44"/>
    <w:rsid w:val="00AD0E56"/>
    <w:rsid w:val="00AD1311"/>
    <w:rsid w:val="00AD2432"/>
    <w:rsid w:val="00AD3ED2"/>
    <w:rsid w:val="00AD5689"/>
    <w:rsid w:val="00AD5789"/>
    <w:rsid w:val="00AD6B86"/>
    <w:rsid w:val="00AD6D2A"/>
    <w:rsid w:val="00AD7135"/>
    <w:rsid w:val="00AD772D"/>
    <w:rsid w:val="00AE09B2"/>
    <w:rsid w:val="00AE09DE"/>
    <w:rsid w:val="00AE0A0B"/>
    <w:rsid w:val="00AE22D2"/>
    <w:rsid w:val="00AE321A"/>
    <w:rsid w:val="00AE3977"/>
    <w:rsid w:val="00AE43AE"/>
    <w:rsid w:val="00AF049F"/>
    <w:rsid w:val="00AF0880"/>
    <w:rsid w:val="00AF233F"/>
    <w:rsid w:val="00AF35C2"/>
    <w:rsid w:val="00AF53F7"/>
    <w:rsid w:val="00AF5B96"/>
    <w:rsid w:val="00B002DD"/>
    <w:rsid w:val="00B0431A"/>
    <w:rsid w:val="00B04E4E"/>
    <w:rsid w:val="00B05891"/>
    <w:rsid w:val="00B05B5B"/>
    <w:rsid w:val="00B05BC4"/>
    <w:rsid w:val="00B06F5F"/>
    <w:rsid w:val="00B10CD0"/>
    <w:rsid w:val="00B1722F"/>
    <w:rsid w:val="00B20F65"/>
    <w:rsid w:val="00B21A89"/>
    <w:rsid w:val="00B22FF0"/>
    <w:rsid w:val="00B24A7D"/>
    <w:rsid w:val="00B24B14"/>
    <w:rsid w:val="00B258FF"/>
    <w:rsid w:val="00B26CC4"/>
    <w:rsid w:val="00B26D24"/>
    <w:rsid w:val="00B324D7"/>
    <w:rsid w:val="00B32778"/>
    <w:rsid w:val="00B34952"/>
    <w:rsid w:val="00B35C3B"/>
    <w:rsid w:val="00B36064"/>
    <w:rsid w:val="00B40B5A"/>
    <w:rsid w:val="00B43255"/>
    <w:rsid w:val="00B44B7A"/>
    <w:rsid w:val="00B479E3"/>
    <w:rsid w:val="00B50E50"/>
    <w:rsid w:val="00B51552"/>
    <w:rsid w:val="00B548AE"/>
    <w:rsid w:val="00B5561F"/>
    <w:rsid w:val="00B5566E"/>
    <w:rsid w:val="00B5592C"/>
    <w:rsid w:val="00B55DB9"/>
    <w:rsid w:val="00B565D5"/>
    <w:rsid w:val="00B5714E"/>
    <w:rsid w:val="00B57A77"/>
    <w:rsid w:val="00B60189"/>
    <w:rsid w:val="00B6039C"/>
    <w:rsid w:val="00B6214E"/>
    <w:rsid w:val="00B62220"/>
    <w:rsid w:val="00B629D3"/>
    <w:rsid w:val="00B63FD9"/>
    <w:rsid w:val="00B67159"/>
    <w:rsid w:val="00B67210"/>
    <w:rsid w:val="00B67FE1"/>
    <w:rsid w:val="00B70153"/>
    <w:rsid w:val="00B707FC"/>
    <w:rsid w:val="00B73972"/>
    <w:rsid w:val="00B74FAE"/>
    <w:rsid w:val="00B763FC"/>
    <w:rsid w:val="00B76AE2"/>
    <w:rsid w:val="00B77958"/>
    <w:rsid w:val="00B7798F"/>
    <w:rsid w:val="00B77AA7"/>
    <w:rsid w:val="00B80BBA"/>
    <w:rsid w:val="00B817B7"/>
    <w:rsid w:val="00B8239D"/>
    <w:rsid w:val="00B83B97"/>
    <w:rsid w:val="00B84753"/>
    <w:rsid w:val="00B84A0E"/>
    <w:rsid w:val="00B8530E"/>
    <w:rsid w:val="00B90675"/>
    <w:rsid w:val="00B90698"/>
    <w:rsid w:val="00B91474"/>
    <w:rsid w:val="00B92AF9"/>
    <w:rsid w:val="00B93508"/>
    <w:rsid w:val="00B93CF8"/>
    <w:rsid w:val="00B9438D"/>
    <w:rsid w:val="00B9539A"/>
    <w:rsid w:val="00B96D58"/>
    <w:rsid w:val="00B9715C"/>
    <w:rsid w:val="00B97B20"/>
    <w:rsid w:val="00BA00DC"/>
    <w:rsid w:val="00BA1F22"/>
    <w:rsid w:val="00BA27B1"/>
    <w:rsid w:val="00BA2EB6"/>
    <w:rsid w:val="00BA33A3"/>
    <w:rsid w:val="00BA781C"/>
    <w:rsid w:val="00BA7B65"/>
    <w:rsid w:val="00BB2386"/>
    <w:rsid w:val="00BB2D00"/>
    <w:rsid w:val="00BB4650"/>
    <w:rsid w:val="00BB727E"/>
    <w:rsid w:val="00BC0432"/>
    <w:rsid w:val="00BC17B3"/>
    <w:rsid w:val="00BC3A9B"/>
    <w:rsid w:val="00BC5EED"/>
    <w:rsid w:val="00BC797C"/>
    <w:rsid w:val="00BD02B7"/>
    <w:rsid w:val="00BD1954"/>
    <w:rsid w:val="00BD3C02"/>
    <w:rsid w:val="00BD3C40"/>
    <w:rsid w:val="00BD3DE5"/>
    <w:rsid w:val="00BD4CD7"/>
    <w:rsid w:val="00BD5700"/>
    <w:rsid w:val="00BE0EE0"/>
    <w:rsid w:val="00BE2202"/>
    <w:rsid w:val="00BE580E"/>
    <w:rsid w:val="00BF0129"/>
    <w:rsid w:val="00BF1576"/>
    <w:rsid w:val="00BF1745"/>
    <w:rsid w:val="00BF17AD"/>
    <w:rsid w:val="00BF1C43"/>
    <w:rsid w:val="00BF209A"/>
    <w:rsid w:val="00BF28C2"/>
    <w:rsid w:val="00BF2CFA"/>
    <w:rsid w:val="00BF2E38"/>
    <w:rsid w:val="00BF31ED"/>
    <w:rsid w:val="00BF545B"/>
    <w:rsid w:val="00BF5836"/>
    <w:rsid w:val="00C0082B"/>
    <w:rsid w:val="00C0146A"/>
    <w:rsid w:val="00C03C1C"/>
    <w:rsid w:val="00C0494F"/>
    <w:rsid w:val="00C05808"/>
    <w:rsid w:val="00C071D9"/>
    <w:rsid w:val="00C07BEB"/>
    <w:rsid w:val="00C101C5"/>
    <w:rsid w:val="00C12C83"/>
    <w:rsid w:val="00C130E5"/>
    <w:rsid w:val="00C14FDD"/>
    <w:rsid w:val="00C1765C"/>
    <w:rsid w:val="00C211BC"/>
    <w:rsid w:val="00C220AB"/>
    <w:rsid w:val="00C255EC"/>
    <w:rsid w:val="00C2741E"/>
    <w:rsid w:val="00C33728"/>
    <w:rsid w:val="00C34436"/>
    <w:rsid w:val="00C34CBB"/>
    <w:rsid w:val="00C34DA2"/>
    <w:rsid w:val="00C35EFC"/>
    <w:rsid w:val="00C37B71"/>
    <w:rsid w:val="00C40CF1"/>
    <w:rsid w:val="00C419B0"/>
    <w:rsid w:val="00C419D7"/>
    <w:rsid w:val="00C42086"/>
    <w:rsid w:val="00C422FB"/>
    <w:rsid w:val="00C42CF1"/>
    <w:rsid w:val="00C43521"/>
    <w:rsid w:val="00C43C67"/>
    <w:rsid w:val="00C45FDB"/>
    <w:rsid w:val="00C46AF8"/>
    <w:rsid w:val="00C507DD"/>
    <w:rsid w:val="00C51BD6"/>
    <w:rsid w:val="00C5793C"/>
    <w:rsid w:val="00C57FB7"/>
    <w:rsid w:val="00C64ACE"/>
    <w:rsid w:val="00C64EC7"/>
    <w:rsid w:val="00C65DBD"/>
    <w:rsid w:val="00C67675"/>
    <w:rsid w:val="00C67ADB"/>
    <w:rsid w:val="00C67C21"/>
    <w:rsid w:val="00C702EA"/>
    <w:rsid w:val="00C70550"/>
    <w:rsid w:val="00C705AC"/>
    <w:rsid w:val="00C70B03"/>
    <w:rsid w:val="00C717B2"/>
    <w:rsid w:val="00C74FCD"/>
    <w:rsid w:val="00C76C68"/>
    <w:rsid w:val="00C80243"/>
    <w:rsid w:val="00C81BAF"/>
    <w:rsid w:val="00C829AC"/>
    <w:rsid w:val="00C82E4A"/>
    <w:rsid w:val="00C84A3A"/>
    <w:rsid w:val="00C85453"/>
    <w:rsid w:val="00C86FFD"/>
    <w:rsid w:val="00C879B0"/>
    <w:rsid w:val="00C91997"/>
    <w:rsid w:val="00C92DC1"/>
    <w:rsid w:val="00C9308F"/>
    <w:rsid w:val="00C954F3"/>
    <w:rsid w:val="00C95770"/>
    <w:rsid w:val="00C96179"/>
    <w:rsid w:val="00C9633D"/>
    <w:rsid w:val="00C96D72"/>
    <w:rsid w:val="00C97B07"/>
    <w:rsid w:val="00CA02D8"/>
    <w:rsid w:val="00CA0900"/>
    <w:rsid w:val="00CA1BAF"/>
    <w:rsid w:val="00CA33F3"/>
    <w:rsid w:val="00CA5ABC"/>
    <w:rsid w:val="00CA7DC8"/>
    <w:rsid w:val="00CB0BB6"/>
    <w:rsid w:val="00CB1A3E"/>
    <w:rsid w:val="00CB2DE4"/>
    <w:rsid w:val="00CB35D1"/>
    <w:rsid w:val="00CB3B57"/>
    <w:rsid w:val="00CB5121"/>
    <w:rsid w:val="00CB73F4"/>
    <w:rsid w:val="00CC022C"/>
    <w:rsid w:val="00CC0589"/>
    <w:rsid w:val="00CC21C2"/>
    <w:rsid w:val="00CC2B3C"/>
    <w:rsid w:val="00CC3C66"/>
    <w:rsid w:val="00CC413C"/>
    <w:rsid w:val="00CC4667"/>
    <w:rsid w:val="00CC5139"/>
    <w:rsid w:val="00CC6DAB"/>
    <w:rsid w:val="00CC7E65"/>
    <w:rsid w:val="00CD0C21"/>
    <w:rsid w:val="00CD0F28"/>
    <w:rsid w:val="00CD1A3F"/>
    <w:rsid w:val="00CD40D1"/>
    <w:rsid w:val="00CD628F"/>
    <w:rsid w:val="00CD7BC6"/>
    <w:rsid w:val="00CE08AD"/>
    <w:rsid w:val="00CE0FFE"/>
    <w:rsid w:val="00CE1098"/>
    <w:rsid w:val="00CE165C"/>
    <w:rsid w:val="00CE2636"/>
    <w:rsid w:val="00CE4837"/>
    <w:rsid w:val="00CE48D6"/>
    <w:rsid w:val="00CE4FD5"/>
    <w:rsid w:val="00CE5AFF"/>
    <w:rsid w:val="00CE659B"/>
    <w:rsid w:val="00CE6AD9"/>
    <w:rsid w:val="00CE6AFE"/>
    <w:rsid w:val="00CE7005"/>
    <w:rsid w:val="00CF06EE"/>
    <w:rsid w:val="00CF1F73"/>
    <w:rsid w:val="00CF4B44"/>
    <w:rsid w:val="00CF6513"/>
    <w:rsid w:val="00D007B7"/>
    <w:rsid w:val="00D00C2C"/>
    <w:rsid w:val="00D02A3B"/>
    <w:rsid w:val="00D05E7A"/>
    <w:rsid w:val="00D06960"/>
    <w:rsid w:val="00D130F0"/>
    <w:rsid w:val="00D14D70"/>
    <w:rsid w:val="00D14EF9"/>
    <w:rsid w:val="00D16E4C"/>
    <w:rsid w:val="00D17E0B"/>
    <w:rsid w:val="00D234E1"/>
    <w:rsid w:val="00D252BA"/>
    <w:rsid w:val="00D252CE"/>
    <w:rsid w:val="00D27F68"/>
    <w:rsid w:val="00D30626"/>
    <w:rsid w:val="00D3479A"/>
    <w:rsid w:val="00D34AF5"/>
    <w:rsid w:val="00D3545E"/>
    <w:rsid w:val="00D377C3"/>
    <w:rsid w:val="00D40B8F"/>
    <w:rsid w:val="00D40CC4"/>
    <w:rsid w:val="00D418CE"/>
    <w:rsid w:val="00D41C3F"/>
    <w:rsid w:val="00D43178"/>
    <w:rsid w:val="00D43F4A"/>
    <w:rsid w:val="00D44160"/>
    <w:rsid w:val="00D447DF"/>
    <w:rsid w:val="00D44EE7"/>
    <w:rsid w:val="00D45372"/>
    <w:rsid w:val="00D46945"/>
    <w:rsid w:val="00D46F65"/>
    <w:rsid w:val="00D4772D"/>
    <w:rsid w:val="00D478AB"/>
    <w:rsid w:val="00D47ADE"/>
    <w:rsid w:val="00D51613"/>
    <w:rsid w:val="00D516D0"/>
    <w:rsid w:val="00D51CBC"/>
    <w:rsid w:val="00D547CB"/>
    <w:rsid w:val="00D54AA1"/>
    <w:rsid w:val="00D55C79"/>
    <w:rsid w:val="00D57ABC"/>
    <w:rsid w:val="00D57F75"/>
    <w:rsid w:val="00D607BF"/>
    <w:rsid w:val="00D615D3"/>
    <w:rsid w:val="00D64AD2"/>
    <w:rsid w:val="00D64FF3"/>
    <w:rsid w:val="00D66733"/>
    <w:rsid w:val="00D66AEF"/>
    <w:rsid w:val="00D66B3C"/>
    <w:rsid w:val="00D67969"/>
    <w:rsid w:val="00D70A6E"/>
    <w:rsid w:val="00D711A0"/>
    <w:rsid w:val="00D7278E"/>
    <w:rsid w:val="00D731D3"/>
    <w:rsid w:val="00D73AD8"/>
    <w:rsid w:val="00D74B04"/>
    <w:rsid w:val="00D75BFC"/>
    <w:rsid w:val="00D76BFB"/>
    <w:rsid w:val="00D8004E"/>
    <w:rsid w:val="00D80CAE"/>
    <w:rsid w:val="00D80D5E"/>
    <w:rsid w:val="00D811DF"/>
    <w:rsid w:val="00D83B0D"/>
    <w:rsid w:val="00D8438D"/>
    <w:rsid w:val="00D857A6"/>
    <w:rsid w:val="00D85CC7"/>
    <w:rsid w:val="00D86054"/>
    <w:rsid w:val="00D86821"/>
    <w:rsid w:val="00D86ABE"/>
    <w:rsid w:val="00D90B25"/>
    <w:rsid w:val="00D918A3"/>
    <w:rsid w:val="00D92D00"/>
    <w:rsid w:val="00D948DC"/>
    <w:rsid w:val="00D96739"/>
    <w:rsid w:val="00D976A0"/>
    <w:rsid w:val="00D979B0"/>
    <w:rsid w:val="00DA0E90"/>
    <w:rsid w:val="00DA20B0"/>
    <w:rsid w:val="00DA2E90"/>
    <w:rsid w:val="00DA3667"/>
    <w:rsid w:val="00DA4D93"/>
    <w:rsid w:val="00DA57EE"/>
    <w:rsid w:val="00DB0560"/>
    <w:rsid w:val="00DB3BD5"/>
    <w:rsid w:val="00DB4380"/>
    <w:rsid w:val="00DB4BFE"/>
    <w:rsid w:val="00DB6211"/>
    <w:rsid w:val="00DB6319"/>
    <w:rsid w:val="00DB68CD"/>
    <w:rsid w:val="00DB6DE0"/>
    <w:rsid w:val="00DC0462"/>
    <w:rsid w:val="00DC0DFD"/>
    <w:rsid w:val="00DC1EF3"/>
    <w:rsid w:val="00DC2402"/>
    <w:rsid w:val="00DC3115"/>
    <w:rsid w:val="00DC5EAE"/>
    <w:rsid w:val="00DC62BC"/>
    <w:rsid w:val="00DD0B44"/>
    <w:rsid w:val="00DD0DDF"/>
    <w:rsid w:val="00DD1C53"/>
    <w:rsid w:val="00DD5177"/>
    <w:rsid w:val="00DE07AA"/>
    <w:rsid w:val="00DE0E11"/>
    <w:rsid w:val="00DE0F78"/>
    <w:rsid w:val="00DE16C4"/>
    <w:rsid w:val="00DE1BFB"/>
    <w:rsid w:val="00DE1E44"/>
    <w:rsid w:val="00DE4637"/>
    <w:rsid w:val="00DE47DB"/>
    <w:rsid w:val="00DE4814"/>
    <w:rsid w:val="00DE6330"/>
    <w:rsid w:val="00DE7195"/>
    <w:rsid w:val="00DF002E"/>
    <w:rsid w:val="00DF014E"/>
    <w:rsid w:val="00DF0538"/>
    <w:rsid w:val="00DF0A4D"/>
    <w:rsid w:val="00DF1F7D"/>
    <w:rsid w:val="00DF3729"/>
    <w:rsid w:val="00DF4B3F"/>
    <w:rsid w:val="00DF6395"/>
    <w:rsid w:val="00E018EA"/>
    <w:rsid w:val="00E03446"/>
    <w:rsid w:val="00E04153"/>
    <w:rsid w:val="00E0574B"/>
    <w:rsid w:val="00E07592"/>
    <w:rsid w:val="00E10A0B"/>
    <w:rsid w:val="00E10B71"/>
    <w:rsid w:val="00E11D15"/>
    <w:rsid w:val="00E12485"/>
    <w:rsid w:val="00E1265A"/>
    <w:rsid w:val="00E1336F"/>
    <w:rsid w:val="00E13D01"/>
    <w:rsid w:val="00E162F4"/>
    <w:rsid w:val="00E17D5B"/>
    <w:rsid w:val="00E218B1"/>
    <w:rsid w:val="00E23DC4"/>
    <w:rsid w:val="00E2411F"/>
    <w:rsid w:val="00E2521F"/>
    <w:rsid w:val="00E26F36"/>
    <w:rsid w:val="00E27D07"/>
    <w:rsid w:val="00E30D0B"/>
    <w:rsid w:val="00E30E61"/>
    <w:rsid w:val="00E319D5"/>
    <w:rsid w:val="00E33CE8"/>
    <w:rsid w:val="00E34AD2"/>
    <w:rsid w:val="00E420BF"/>
    <w:rsid w:val="00E42E33"/>
    <w:rsid w:val="00E440BF"/>
    <w:rsid w:val="00E44DB6"/>
    <w:rsid w:val="00E457F2"/>
    <w:rsid w:val="00E46798"/>
    <w:rsid w:val="00E47A83"/>
    <w:rsid w:val="00E50711"/>
    <w:rsid w:val="00E5167B"/>
    <w:rsid w:val="00E55BE1"/>
    <w:rsid w:val="00E56108"/>
    <w:rsid w:val="00E56373"/>
    <w:rsid w:val="00E570D6"/>
    <w:rsid w:val="00E57586"/>
    <w:rsid w:val="00E57F32"/>
    <w:rsid w:val="00E62AFC"/>
    <w:rsid w:val="00E62DB2"/>
    <w:rsid w:val="00E66312"/>
    <w:rsid w:val="00E6651B"/>
    <w:rsid w:val="00E67745"/>
    <w:rsid w:val="00E71A18"/>
    <w:rsid w:val="00E71A38"/>
    <w:rsid w:val="00E73932"/>
    <w:rsid w:val="00E77854"/>
    <w:rsid w:val="00E77C75"/>
    <w:rsid w:val="00E81300"/>
    <w:rsid w:val="00E83076"/>
    <w:rsid w:val="00E83539"/>
    <w:rsid w:val="00E83768"/>
    <w:rsid w:val="00E838B9"/>
    <w:rsid w:val="00E83F1B"/>
    <w:rsid w:val="00E84AD4"/>
    <w:rsid w:val="00E86795"/>
    <w:rsid w:val="00E9111E"/>
    <w:rsid w:val="00E912C1"/>
    <w:rsid w:val="00E9152B"/>
    <w:rsid w:val="00E92A14"/>
    <w:rsid w:val="00E935EF"/>
    <w:rsid w:val="00E93F91"/>
    <w:rsid w:val="00E95CDB"/>
    <w:rsid w:val="00E9675F"/>
    <w:rsid w:val="00EA04AA"/>
    <w:rsid w:val="00EA1C14"/>
    <w:rsid w:val="00EA55D6"/>
    <w:rsid w:val="00EA7895"/>
    <w:rsid w:val="00EB4286"/>
    <w:rsid w:val="00EB4C32"/>
    <w:rsid w:val="00EB53C7"/>
    <w:rsid w:val="00EB5836"/>
    <w:rsid w:val="00EB7991"/>
    <w:rsid w:val="00EC011A"/>
    <w:rsid w:val="00EC08A4"/>
    <w:rsid w:val="00EC17C6"/>
    <w:rsid w:val="00EC253E"/>
    <w:rsid w:val="00EC30C9"/>
    <w:rsid w:val="00EC382C"/>
    <w:rsid w:val="00EC496C"/>
    <w:rsid w:val="00EC4CD5"/>
    <w:rsid w:val="00EC6A23"/>
    <w:rsid w:val="00EC6E30"/>
    <w:rsid w:val="00EC7F7A"/>
    <w:rsid w:val="00ED0903"/>
    <w:rsid w:val="00ED33D0"/>
    <w:rsid w:val="00ED374E"/>
    <w:rsid w:val="00ED61BC"/>
    <w:rsid w:val="00ED65DA"/>
    <w:rsid w:val="00ED704E"/>
    <w:rsid w:val="00EE0282"/>
    <w:rsid w:val="00EE249A"/>
    <w:rsid w:val="00EE5D8D"/>
    <w:rsid w:val="00EF0D3D"/>
    <w:rsid w:val="00EF16DE"/>
    <w:rsid w:val="00EF1EA1"/>
    <w:rsid w:val="00EF24EE"/>
    <w:rsid w:val="00EF3131"/>
    <w:rsid w:val="00EF3284"/>
    <w:rsid w:val="00EF3700"/>
    <w:rsid w:val="00EF44E4"/>
    <w:rsid w:val="00EF50F9"/>
    <w:rsid w:val="00EF58A1"/>
    <w:rsid w:val="00EF5BD3"/>
    <w:rsid w:val="00EF71B9"/>
    <w:rsid w:val="00F01BCA"/>
    <w:rsid w:val="00F02D97"/>
    <w:rsid w:val="00F0319E"/>
    <w:rsid w:val="00F04504"/>
    <w:rsid w:val="00F06735"/>
    <w:rsid w:val="00F1090C"/>
    <w:rsid w:val="00F10F34"/>
    <w:rsid w:val="00F11DA6"/>
    <w:rsid w:val="00F16B30"/>
    <w:rsid w:val="00F17D34"/>
    <w:rsid w:val="00F20389"/>
    <w:rsid w:val="00F228C8"/>
    <w:rsid w:val="00F22BCE"/>
    <w:rsid w:val="00F231E6"/>
    <w:rsid w:val="00F24E59"/>
    <w:rsid w:val="00F2540F"/>
    <w:rsid w:val="00F25CFD"/>
    <w:rsid w:val="00F313BF"/>
    <w:rsid w:val="00F318B0"/>
    <w:rsid w:val="00F32775"/>
    <w:rsid w:val="00F32912"/>
    <w:rsid w:val="00F32A07"/>
    <w:rsid w:val="00F35715"/>
    <w:rsid w:val="00F36DDF"/>
    <w:rsid w:val="00F46E46"/>
    <w:rsid w:val="00F500EA"/>
    <w:rsid w:val="00F511C0"/>
    <w:rsid w:val="00F51F60"/>
    <w:rsid w:val="00F5458B"/>
    <w:rsid w:val="00F5558E"/>
    <w:rsid w:val="00F55B99"/>
    <w:rsid w:val="00F57727"/>
    <w:rsid w:val="00F6090B"/>
    <w:rsid w:val="00F61B10"/>
    <w:rsid w:val="00F634CA"/>
    <w:rsid w:val="00F63E1C"/>
    <w:rsid w:val="00F64B19"/>
    <w:rsid w:val="00F64F00"/>
    <w:rsid w:val="00F66048"/>
    <w:rsid w:val="00F66403"/>
    <w:rsid w:val="00F66F08"/>
    <w:rsid w:val="00F67A0B"/>
    <w:rsid w:val="00F7105E"/>
    <w:rsid w:val="00F74AE2"/>
    <w:rsid w:val="00F77E7C"/>
    <w:rsid w:val="00F81074"/>
    <w:rsid w:val="00F81667"/>
    <w:rsid w:val="00F826D4"/>
    <w:rsid w:val="00F848F7"/>
    <w:rsid w:val="00F8535E"/>
    <w:rsid w:val="00F8688D"/>
    <w:rsid w:val="00F94F2B"/>
    <w:rsid w:val="00F97E06"/>
    <w:rsid w:val="00FA24D2"/>
    <w:rsid w:val="00FA62C5"/>
    <w:rsid w:val="00FB0274"/>
    <w:rsid w:val="00FB12D7"/>
    <w:rsid w:val="00FB2182"/>
    <w:rsid w:val="00FB2726"/>
    <w:rsid w:val="00FB2C66"/>
    <w:rsid w:val="00FB3DFF"/>
    <w:rsid w:val="00FB623C"/>
    <w:rsid w:val="00FB73AF"/>
    <w:rsid w:val="00FC2EBF"/>
    <w:rsid w:val="00FC59B9"/>
    <w:rsid w:val="00FC5F45"/>
    <w:rsid w:val="00FC6C57"/>
    <w:rsid w:val="00FD2487"/>
    <w:rsid w:val="00FD29A9"/>
    <w:rsid w:val="00FD3D63"/>
    <w:rsid w:val="00FD41E0"/>
    <w:rsid w:val="00FD5014"/>
    <w:rsid w:val="00FD7C07"/>
    <w:rsid w:val="00FE0114"/>
    <w:rsid w:val="00FE1145"/>
    <w:rsid w:val="00FE2E52"/>
    <w:rsid w:val="00FE2F03"/>
    <w:rsid w:val="00FE3D8A"/>
    <w:rsid w:val="00FE6BE6"/>
    <w:rsid w:val="00FF004E"/>
    <w:rsid w:val="00FF0368"/>
    <w:rsid w:val="00FF1284"/>
    <w:rsid w:val="00FF30C3"/>
    <w:rsid w:val="00FF4937"/>
    <w:rsid w:val="00FF4980"/>
    <w:rsid w:val="00FF5C4A"/>
    <w:rsid w:val="00FF729D"/>
    <w:rsid w:val="77556B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C0F6FA"/>
  <w15:docId w15:val="{C19021ED-449E-49ED-9E71-C9B585DF6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kern w:val="2"/>
      <w:sz w:val="22"/>
      <w:szCs w:val="22"/>
      <w14:ligatures w14:val="standardContextual"/>
    </w:rPr>
  </w:style>
  <w:style w:type="paragraph" w:styleId="Heading1">
    <w:name w:val="heading 1"/>
    <w:basedOn w:val="Normal"/>
    <w:next w:val="Normal"/>
    <w:link w:val="Heading1Char"/>
    <w:uiPriority w:val="9"/>
    <w:qFormat/>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ind w:left="576"/>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table" w:styleId="TableGrid">
    <w:name w:val="Table Grid"/>
    <w:basedOn w:val="TableNormal"/>
    <w:uiPriority w:val="39"/>
    <w:unhideWhenUsed/>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PlaceholderText">
    <w:name w:val="Placeholder Text"/>
    <w:basedOn w:val="DefaultParagraphFont"/>
    <w:uiPriority w:val="99"/>
    <w:semiHidden/>
    <w:qFormat/>
    <w:rPr>
      <w:color w:val="808080"/>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customStyle="1" w:styleId="Revision1">
    <w:name w:val="Revision1"/>
    <w:hidden/>
    <w:uiPriority w:val="99"/>
    <w:semiHidden/>
    <w:qFormat/>
    <w:rPr>
      <w:kern w:val="2"/>
      <w:sz w:val="22"/>
      <w:szCs w:val="22"/>
      <w14:ligatures w14:val="standardContextual"/>
    </w:r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NoSpacing">
    <w:name w:val="No Spacing"/>
    <w:uiPriority w:val="1"/>
    <w:qFormat/>
    <w:rPr>
      <w:kern w:val="2"/>
      <w:sz w:val="22"/>
      <w:szCs w:val="22"/>
      <w14:ligatures w14:val="standardContextual"/>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4B2C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7FA41-ADD3-4FF1-94D0-BCD230C25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6</Pages>
  <Words>52658</Words>
  <Characters>300151</Characters>
  <Application>Microsoft Office Word</Application>
  <DocSecurity>0</DocSecurity>
  <Lines>2501</Lines>
  <Paragraphs>70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5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wrencia</dc:creator>
  <cp:lastModifiedBy>ojiabokene@gmail.com</cp:lastModifiedBy>
  <cp:revision>8</cp:revision>
  <cp:lastPrinted>2025-03-19T09:58:00Z</cp:lastPrinted>
  <dcterms:created xsi:type="dcterms:W3CDTF">2026-01-24T22:48:00Z</dcterms:created>
  <dcterms:modified xsi:type="dcterms:W3CDTF">2026-01-29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lymer</vt:lpwstr>
  </property>
  <property fmtid="{D5CDD505-2E9C-101B-9397-08002B2CF9AE}" pid="21" name="Mendeley Recent Style Name 9_1">
    <vt:lpwstr>Polymer</vt:lpwstr>
  </property>
  <property fmtid="{D5CDD505-2E9C-101B-9397-08002B2CF9AE}" pid="22" name="Mendeley Document_1">
    <vt:lpwstr>True</vt:lpwstr>
  </property>
  <property fmtid="{D5CDD505-2E9C-101B-9397-08002B2CF9AE}" pid="23" name="Mendeley Unique User Id_1">
    <vt:lpwstr>63ba1285-9d1d-319e-b77c-121e33188d8e</vt:lpwstr>
  </property>
  <property fmtid="{D5CDD505-2E9C-101B-9397-08002B2CF9AE}" pid="24" name="Mendeley Citation Style_1">
    <vt:lpwstr>http://www.zotero.org/styles/apa</vt:lpwstr>
  </property>
  <property fmtid="{D5CDD505-2E9C-101B-9397-08002B2CF9AE}" pid="25" name="GrammarlyDocumentId">
    <vt:lpwstr>22a1a66a9f040c0f081382d46cf60ca28c1c195b5b09451509694113d8bb507c</vt:lpwstr>
  </property>
  <property fmtid="{D5CDD505-2E9C-101B-9397-08002B2CF9AE}" pid="26" name="KSOProductBuildVer">
    <vt:lpwstr>1033-12.2.0.23131</vt:lpwstr>
  </property>
  <property fmtid="{D5CDD505-2E9C-101B-9397-08002B2CF9AE}" pid="27" name="ICV">
    <vt:lpwstr>E0F2586E732B4FFAA8343B2696CE5119_12</vt:lpwstr>
  </property>
</Properties>
</file>